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D60BB3" w14:textId="77777777" w:rsidR="002A181A" w:rsidRDefault="00EF3213">
      <w:pPr>
        <w:spacing w:line="276" w:lineRule="auto"/>
        <w:ind w:right="270"/>
        <w:jc w:val="center"/>
        <w:rPr>
          <w:b/>
        </w:rPr>
      </w:pPr>
      <w:r>
        <w:rPr>
          <w:b/>
        </w:rPr>
        <w:t>Sequencing the delta smelt genome: improved annual monitoring of N</w:t>
      </w:r>
      <w:r>
        <w:rPr>
          <w:b/>
          <w:vertAlign w:val="subscript"/>
        </w:rPr>
        <w:t>E</w:t>
      </w:r>
      <w:r>
        <w:rPr>
          <w:b/>
        </w:rPr>
        <w:t xml:space="preserve"> and further understanding of the wild and hatchery delta smelt populations</w:t>
      </w:r>
    </w:p>
    <w:p w14:paraId="1F8BA6A0" w14:textId="77777777" w:rsidR="002A181A" w:rsidRDefault="00EF3213">
      <w:pPr>
        <w:spacing w:line="276" w:lineRule="auto"/>
        <w:ind w:right="270"/>
        <w:jc w:val="center"/>
      </w:pPr>
      <w:r>
        <w:t>June 30, 2021 Final Report</w:t>
      </w:r>
    </w:p>
    <w:p w14:paraId="4B83FE5F" w14:textId="77777777" w:rsidR="002A181A" w:rsidRDefault="00EF3213">
      <w:pPr>
        <w:spacing w:line="276" w:lineRule="auto"/>
        <w:ind w:right="270"/>
        <w:jc w:val="center"/>
      </w:pPr>
      <w:r>
        <w:t xml:space="preserve">Shannon E.K. Joslin, </w:t>
      </w:r>
      <w:proofErr w:type="spellStart"/>
      <w:r>
        <w:t>Ensieh</w:t>
      </w:r>
      <w:proofErr w:type="spellEnd"/>
      <w:r>
        <w:t xml:space="preserve"> Habibi, Alisha </w:t>
      </w:r>
      <w:proofErr w:type="spellStart"/>
      <w:r>
        <w:t>Goodbla</w:t>
      </w:r>
      <w:proofErr w:type="spellEnd"/>
      <w:r>
        <w:t>, Mary Delaney, Justin Smith, Michael R. Miller and Amanda J. Finger</w:t>
      </w:r>
    </w:p>
    <w:p w14:paraId="21C26FD6" w14:textId="77777777" w:rsidR="002A181A" w:rsidRDefault="00EF3213">
      <w:pPr>
        <w:spacing w:line="276" w:lineRule="auto"/>
        <w:ind w:right="270"/>
        <w:jc w:val="center"/>
      </w:pPr>
      <w:r>
        <w:t>University of California, Davis</w:t>
      </w:r>
    </w:p>
    <w:p w14:paraId="3B4918BE" w14:textId="77777777" w:rsidR="002A181A" w:rsidRDefault="00EF3213">
      <w:pPr>
        <w:spacing w:line="276" w:lineRule="auto"/>
        <w:ind w:right="270"/>
      </w:pPr>
      <w:r>
        <w:t xml:space="preserve"> </w:t>
      </w:r>
    </w:p>
    <w:p w14:paraId="7E470D1B" w14:textId="3C08D23A" w:rsidR="002A181A" w:rsidRDefault="00EF3213">
      <w:pPr>
        <w:spacing w:line="276" w:lineRule="auto"/>
        <w:ind w:right="270"/>
      </w:pPr>
      <w:r>
        <w:t>This document will serve as the final report for contract</w:t>
      </w:r>
      <w:r w:rsidR="00BA0DC7">
        <w:t xml:space="preserve"> #A19-1844 </w:t>
      </w:r>
      <w:r>
        <w:t xml:space="preserve">between State Water Contractors and the Regents of the University of California. </w:t>
      </w:r>
    </w:p>
    <w:p w14:paraId="06CECE15" w14:textId="77777777" w:rsidR="002A181A" w:rsidRDefault="002A181A">
      <w:pPr>
        <w:spacing w:line="276" w:lineRule="auto"/>
        <w:rPr>
          <w:rFonts w:ascii="Times" w:hAnsi="Times"/>
          <w:b/>
          <w:bCs/>
          <w:u w:val="single"/>
        </w:rPr>
      </w:pPr>
    </w:p>
    <w:p w14:paraId="46C4A61D" w14:textId="77777777" w:rsidR="002A181A" w:rsidRDefault="00EF3213">
      <w:pPr>
        <w:pStyle w:val="Heading1"/>
        <w:spacing w:line="276" w:lineRule="auto"/>
      </w:pPr>
      <w:r>
        <w:t>Prologue and Project Objectives</w:t>
      </w:r>
    </w:p>
    <w:p w14:paraId="01258001" w14:textId="30ECF1E5" w:rsidR="002A181A" w:rsidRDefault="00BA0DC7">
      <w:pPr>
        <w:spacing w:line="276" w:lineRule="auto"/>
        <w:ind w:right="270"/>
        <w:rPr>
          <w:color w:val="00000A"/>
        </w:rPr>
      </w:pPr>
      <w:r>
        <w:rPr>
          <w:color w:val="00000A"/>
        </w:rPr>
        <w:t>The abundance of d</w:t>
      </w:r>
      <w:r w:rsidR="00EF3213">
        <w:rPr>
          <w:color w:val="00000A"/>
        </w:rPr>
        <w:t>elta smelt (</w:t>
      </w:r>
      <w:proofErr w:type="spellStart"/>
      <w:r w:rsidR="00EF3213">
        <w:rPr>
          <w:i/>
          <w:iCs/>
          <w:color w:val="00000A"/>
        </w:rPr>
        <w:t>Hypomesus</w:t>
      </w:r>
      <w:proofErr w:type="spellEnd"/>
      <w:r w:rsidR="00EF3213">
        <w:rPr>
          <w:i/>
          <w:iCs/>
          <w:color w:val="00000A"/>
        </w:rPr>
        <w:t xml:space="preserve"> </w:t>
      </w:r>
      <w:proofErr w:type="spellStart"/>
      <w:r w:rsidR="00EF3213">
        <w:rPr>
          <w:i/>
          <w:iCs/>
          <w:color w:val="00000A"/>
        </w:rPr>
        <w:t>transpacificus</w:t>
      </w:r>
      <w:proofErr w:type="spellEnd"/>
      <w:r w:rsidR="00EF3213">
        <w:rPr>
          <w:color w:val="00000A"/>
        </w:rPr>
        <w:t>) ha</w:t>
      </w:r>
      <w:r>
        <w:rPr>
          <w:color w:val="00000A"/>
        </w:rPr>
        <w:t>s</w:t>
      </w:r>
      <w:r w:rsidR="00EF3213">
        <w:rPr>
          <w:color w:val="00000A"/>
        </w:rPr>
        <w:t xml:space="preserve"> been in decline for decades</w:t>
      </w:r>
      <w:r w:rsidR="00EF3213">
        <w:fldChar w:fldCharType="begin"/>
      </w:r>
      <w:r w:rsidR="00EF3213">
        <w:rPr>
          <w:color w:val="00000A"/>
        </w:rPr>
        <w:instrText>ADDIN ZOTERO_ITEM CSL_CITATION {"citationID":"qAXBxzdW","properties":{"formattedCitation":"\\super 1,2\\nosupersub{}","plainCitation":"1,2","noteIndex":0},"citationItems":[{"id":225,"uris":["http://zotero.org/users/local/3tku6QP0/items/KQW7IYHW"],"uri":["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uri":["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w:instrText>
      </w:r>
      <w:r w:rsidR="00EF3213">
        <w:rPr>
          <w:color w:val="00000A"/>
        </w:rPr>
        <w:fldChar w:fldCharType="separate"/>
      </w:r>
      <w:r w:rsidR="00EF3213">
        <w:rPr>
          <w:color w:val="000080"/>
          <w:vertAlign w:val="superscript"/>
        </w:rPr>
        <w:t>1,2</w:t>
      </w:r>
      <w:r w:rsidR="00EF3213">
        <w:rPr>
          <w:color w:val="00000A"/>
        </w:rPr>
        <w:fldChar w:fldCharType="end"/>
      </w:r>
      <w:r w:rsidR="00EF3213">
        <w:rPr>
          <w:color w:val="00000A"/>
        </w:rPr>
        <w:t xml:space="preserve">. Genetic tools have been useful for </w:t>
      </w:r>
      <w:r>
        <w:rPr>
          <w:color w:val="00000A"/>
        </w:rPr>
        <w:t xml:space="preserve">several management concerns: </w:t>
      </w:r>
      <w:r w:rsidR="00EF3213">
        <w:rPr>
          <w:color w:val="00000A"/>
        </w:rPr>
        <w:t>monitoring overall diversity and effective population size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EF3213">
        <w:rPr>
          <w:color w:val="00000A"/>
        </w:rPr>
        <w:t>) in the wild population</w:t>
      </w:r>
      <w:r>
        <w:rPr>
          <w:color w:val="00000A"/>
        </w:rPr>
        <w:t>,</w:t>
      </w:r>
      <w:r w:rsidR="00EF3213">
        <w:rPr>
          <w:color w:val="00000A"/>
        </w:rPr>
        <w:t xml:space="preserve"> genetic management in the captive population</w:t>
      </w:r>
      <w:r>
        <w:rPr>
          <w:color w:val="00000A"/>
        </w:rPr>
        <w:t>,</w:t>
      </w:r>
      <w:r w:rsidR="00EF3213">
        <w:rPr>
          <w:color w:val="00000A"/>
        </w:rPr>
        <w:t xml:space="preserve"> developing assays to detect hybrids between delta smelt, </w:t>
      </w:r>
      <w:proofErr w:type="spellStart"/>
      <w:r w:rsidR="00EF3213">
        <w:rPr>
          <w:color w:val="00000A"/>
        </w:rPr>
        <w:t>wakasagi</w:t>
      </w:r>
      <w:proofErr w:type="spellEnd"/>
      <w:r w:rsidR="00EF3213">
        <w:rPr>
          <w:color w:val="00000A"/>
        </w:rPr>
        <w:t>, and longfin smelt</w:t>
      </w:r>
      <w:r>
        <w:rPr>
          <w:color w:val="00000A"/>
        </w:rPr>
        <w:t>,</w:t>
      </w:r>
      <w:r w:rsidR="00EF3213">
        <w:rPr>
          <w:color w:val="00000A"/>
        </w:rPr>
        <w:t xml:space="preserve"> and developing assays for eDNA sampling or species identification</w:t>
      </w:r>
      <w:r w:rsidR="00EF3213">
        <w:fldChar w:fldCharType="begin"/>
      </w:r>
      <w:r w:rsidR="00DD52FA">
        <w:rPr>
          <w:color w:val="00000A"/>
        </w:rPr>
        <w:instrText xml:space="preserve"> ADDIN ZOTERO_ITEM CSL_CITATION {"citationID":"N8vnZB7I","properties":{"formattedCitation":"\\super 3\\uc0\\u8211{}5\\nosupersub{}","plainCitation":"3–5","noteIndex":0},"citationItems":[{"id":472,"uris":["http://zotero.org/users/local/3tku6QP0/items/KYCADNDA"],"uri":["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id":529,"uris":["http://zotero.org/users/local/3tku6QP0/items/2BA6BASD"],"uri":["http://zotero.org/users/local/3tku6QP0/items/2BA6BASD"],"itemData":{"id":529,"type":"article-journal","container-title":"Molecular Ecology Resources","DOI":"10.1111/1755-0998.12305","issue":"2","page":"278-284","title":"Ten real-time PCR assays for detection of fish predation at the community level in the San Francisco Estuary–Delta","volume":"15","author":[{"family":"Brandl","given":"Scott"},{"family":"Schumer","given":"Gregg"},{"family":"Schreier","given":"Brian M."},{"family":"Conrad","given":"Jessica L."},{"family":"May","given":"Bernie"},{"family":"Baerwald","given":"Melinda R."}],"issued":{"date-parts":[["2015"]]}}}],"schema":"https://github.com/citation-style-language/schema/raw/master/csl-citation.json"} </w:instrText>
      </w:r>
      <w:r w:rsidR="00EF3213">
        <w:rPr>
          <w:color w:val="00000A"/>
        </w:rPr>
        <w:fldChar w:fldCharType="separate"/>
      </w:r>
      <w:r w:rsidR="00DD52FA" w:rsidRPr="00DD52FA">
        <w:rPr>
          <w:color w:val="000080"/>
          <w:vertAlign w:val="superscript"/>
        </w:rPr>
        <w:t>3–5</w:t>
      </w:r>
      <w:r w:rsidR="00EF3213">
        <w:rPr>
          <w:color w:val="00000A"/>
        </w:rPr>
        <w:fldChar w:fldCharType="end"/>
      </w:r>
      <w:r w:rsidR="00EF3213">
        <w:rPr>
          <w:color w:val="00000A"/>
        </w:rPr>
        <w:t xml:space="preserve">. Attempts at quantify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EF3213">
        <w:rPr>
          <w:color w:val="00000A"/>
        </w:rPr>
        <w:t xml:space="preserve"> in the wild population have been hampered by several interacting factors including a lack of power from using microsatellite markers and a very large historic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EF3213">
        <w:fldChar w:fldCharType="begin"/>
      </w:r>
      <w:r w:rsidR="00DD52FA">
        <w:rPr>
          <w:color w:val="00000A"/>
        </w:rPr>
        <w:instrText xml:space="preserve"> ADDIN ZOTERO_ITEM CSL_CITATION {"citationID":"j0bUbSld","properties":{"formattedCitation":"\\super 6,7\\nosupersub{}","plainCitation":"6,7","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00EF3213">
        <w:rPr>
          <w:color w:val="00000A"/>
        </w:rPr>
        <w:fldChar w:fldCharType="separate"/>
      </w:r>
      <w:r w:rsidR="00DD52FA" w:rsidRPr="00DD52FA">
        <w:rPr>
          <w:color w:val="000080"/>
          <w:vertAlign w:val="superscript"/>
        </w:rPr>
        <w:t>6,7</w:t>
      </w:r>
      <w:r w:rsidR="00EF3213">
        <w:rPr>
          <w:color w:val="00000A"/>
        </w:rPr>
        <w:fldChar w:fldCharType="end"/>
      </w:r>
      <w:r w:rsidR="00EF3213">
        <w:rPr>
          <w:color w:val="00000A"/>
        </w:rPr>
        <w:t xml:space="preserve">. In order to improve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EF3213">
        <w:rPr>
          <w:color w:val="00000A"/>
        </w:rPr>
        <w:t xml:space="preserve">, we assembled the delta smelt genome. We then leveraged the genome to estimate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EF3213">
        <w:rPr>
          <w:color w:val="00000A"/>
        </w:rPr>
        <w:t xml:space="preserve">, examine domestication selection, and search for a sex marker. While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EF3213">
        <w:rPr>
          <w:color w:val="00000A"/>
        </w:rPr>
        <w:t xml:space="preserve"> is useful for monitoring purposes, we strongly advice against the us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EF3213">
        <w:rPr>
          <w:color w:val="00000A"/>
        </w:rPr>
        <w:t xml:space="preserve"> </w:t>
      </w:r>
      <w:r>
        <w:rPr>
          <w:color w:val="00000A"/>
        </w:rPr>
        <w:t xml:space="preserve">alone </w:t>
      </w:r>
      <w:r w:rsidR="00EF3213">
        <w:rPr>
          <w:color w:val="00000A"/>
        </w:rPr>
        <w:t xml:space="preserve">for making management decisions. </w:t>
      </w:r>
    </w:p>
    <w:p w14:paraId="16AC5532" w14:textId="77777777" w:rsidR="002A181A" w:rsidRDefault="002A181A">
      <w:pPr>
        <w:spacing w:line="276" w:lineRule="auto"/>
        <w:ind w:right="270"/>
        <w:rPr>
          <w:color w:val="00000A"/>
        </w:rPr>
      </w:pPr>
    </w:p>
    <w:p w14:paraId="6C4D26CB" w14:textId="1C524644" w:rsidR="002A181A" w:rsidRDefault="00EF3213">
      <w:pPr>
        <w:spacing w:line="276" w:lineRule="auto"/>
        <w:ind w:right="270"/>
        <w:rPr>
          <w:color w:val="00000A"/>
        </w:rPr>
      </w:pPr>
      <w:r>
        <w:rPr>
          <w:color w:val="00000A"/>
        </w:rPr>
        <w:t>For this project our tasks were to: 1) assemble a high-quality reference genome for delta smelt that is publicly available for all researchers, 2</w:t>
      </w:r>
      <w:r>
        <w:t>) estimate contemporary effective population sizes (N</w:t>
      </w:r>
      <w:r>
        <w:rPr>
          <w:vertAlign w:val="subscript"/>
        </w:rPr>
        <w:t>E</w:t>
      </w:r>
      <w:r>
        <w:t>) for the wild 2017 to 2019 birth year cohorts of delta smelt, 3) search for genetic evidence of domestication selection across the genome, and 4) search for sex-specific markers and/or chromosomes in delta smelt.</w:t>
      </w:r>
      <w:r w:rsidR="00DD52FA">
        <w:t xml:space="preserve"> </w:t>
      </w:r>
      <w:r w:rsidR="008272CC">
        <w:t xml:space="preserve">In order to obtain a more comprehensive understanding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8272CC">
        <w:rPr>
          <w:color w:val="00000A"/>
        </w:rPr>
        <w:t xml:space="preserve"> through time, we</w:t>
      </w:r>
      <w:r w:rsidR="00DD52FA">
        <w:t xml:space="preserve"> have expanded</w:t>
      </w:r>
      <w:r w:rsidR="008272CC">
        <w:t xml:space="preserve"> Task 2 to include analysis of historical datasets of delta smelt dating back to 1995 and samples collected from 2020.</w:t>
      </w:r>
      <w:r>
        <w:t xml:space="preserve"> </w:t>
      </w:r>
      <w:r>
        <w:rPr>
          <w:color w:val="00000A"/>
        </w:rPr>
        <w:t xml:space="preserve">The status of each deliverable is listed in Table 1. We have divided this final report into 4 sections, each with its own background, methods, results and discussion, followed by a final conclusion integrating our findings. </w:t>
      </w:r>
    </w:p>
    <w:p w14:paraId="66D637F6" w14:textId="77777777" w:rsidR="002A181A" w:rsidRDefault="002A181A">
      <w:pPr>
        <w:spacing w:line="276" w:lineRule="auto"/>
        <w:ind w:right="270"/>
        <w:rPr>
          <w:color w:val="00000A"/>
        </w:rPr>
      </w:pPr>
    </w:p>
    <w:p w14:paraId="432DC47D" w14:textId="77777777" w:rsidR="002A181A" w:rsidRDefault="00EF3213">
      <w:pPr>
        <w:pStyle w:val="Heading1"/>
        <w:spacing w:line="276" w:lineRule="auto"/>
      </w:pPr>
      <w:r>
        <w:t>Task 1: Genome assembly</w:t>
      </w:r>
    </w:p>
    <w:p w14:paraId="4DD7CD5F" w14:textId="77777777" w:rsidR="002A181A" w:rsidRDefault="00EF3213">
      <w:pPr>
        <w:pStyle w:val="ListParagraph"/>
        <w:numPr>
          <w:ilvl w:val="0"/>
          <w:numId w:val="3"/>
        </w:numPr>
        <w:spacing w:line="276" w:lineRule="auto"/>
        <w:ind w:right="270"/>
      </w:pPr>
      <w:r>
        <w:t>Background</w:t>
      </w:r>
    </w:p>
    <w:p w14:paraId="6AEE86CE" w14:textId="44C90353" w:rsidR="002A181A" w:rsidRDefault="00EF3213">
      <w:pPr>
        <w:pStyle w:val="ListParagraph"/>
        <w:numPr>
          <w:ilvl w:val="1"/>
          <w:numId w:val="3"/>
        </w:numPr>
        <w:spacing w:line="276" w:lineRule="auto"/>
        <w:ind w:right="270"/>
      </w:pPr>
      <w:r>
        <w:t xml:space="preserve">Box1: Linked-read </w:t>
      </w:r>
      <w:r w:rsidR="008272CC">
        <w:t>s</w:t>
      </w:r>
      <w:r>
        <w:t>equencing</w:t>
      </w:r>
      <w:r w:rsidR="008272CC">
        <w:t xml:space="preserve"> methods</w:t>
      </w:r>
    </w:p>
    <w:p w14:paraId="5BB6901C" w14:textId="140A4380" w:rsidR="002A181A" w:rsidRDefault="00EF3213">
      <w:pPr>
        <w:pStyle w:val="ListParagraph"/>
        <w:numPr>
          <w:ilvl w:val="1"/>
          <w:numId w:val="3"/>
        </w:numPr>
        <w:spacing w:line="276" w:lineRule="auto"/>
        <w:ind w:right="270"/>
      </w:pPr>
      <w:r>
        <w:t xml:space="preserve">Box 2: </w:t>
      </w:r>
      <w:r>
        <w:rPr>
          <w:color w:val="00000A"/>
        </w:rPr>
        <w:t xml:space="preserve">Long-read </w:t>
      </w:r>
      <w:r w:rsidR="008272CC">
        <w:rPr>
          <w:color w:val="00000A"/>
        </w:rPr>
        <w:t>s</w:t>
      </w:r>
      <w:r>
        <w:rPr>
          <w:color w:val="00000A"/>
        </w:rPr>
        <w:t>equencing</w:t>
      </w:r>
      <w:r w:rsidR="008272CC">
        <w:rPr>
          <w:color w:val="00000A"/>
        </w:rPr>
        <w:t xml:space="preserve"> methods</w:t>
      </w:r>
    </w:p>
    <w:p w14:paraId="05C36502" w14:textId="5AF6950D" w:rsidR="002A181A" w:rsidRDefault="00EF3213">
      <w:pPr>
        <w:pStyle w:val="ListParagraph"/>
        <w:numPr>
          <w:ilvl w:val="1"/>
          <w:numId w:val="3"/>
        </w:numPr>
        <w:spacing w:line="276" w:lineRule="auto"/>
        <w:ind w:right="270"/>
      </w:pPr>
      <w:r>
        <w:t>Box 3:</w:t>
      </w:r>
      <w:r>
        <w:rPr>
          <w:b/>
          <w:bCs/>
          <w:color w:val="00000A"/>
        </w:rPr>
        <w:t xml:space="preserve"> </w:t>
      </w:r>
      <w:r>
        <w:rPr>
          <w:color w:val="00000A"/>
        </w:rPr>
        <w:t xml:space="preserve">Hi-C </w:t>
      </w:r>
      <w:r w:rsidR="008272CC">
        <w:rPr>
          <w:color w:val="00000A"/>
        </w:rPr>
        <w:t>c</w:t>
      </w:r>
      <w:r>
        <w:rPr>
          <w:color w:val="00000A"/>
        </w:rPr>
        <w:t xml:space="preserve">hromatin </w:t>
      </w:r>
      <w:r w:rsidR="008272CC">
        <w:rPr>
          <w:color w:val="00000A"/>
        </w:rPr>
        <w:t>c</w:t>
      </w:r>
      <w:r>
        <w:rPr>
          <w:color w:val="00000A"/>
        </w:rPr>
        <w:t xml:space="preserve">onfirmation </w:t>
      </w:r>
      <w:r w:rsidR="008272CC">
        <w:rPr>
          <w:color w:val="00000A"/>
        </w:rPr>
        <w:t>c</w:t>
      </w:r>
      <w:r>
        <w:rPr>
          <w:color w:val="00000A"/>
        </w:rPr>
        <w:t>apture</w:t>
      </w:r>
    </w:p>
    <w:p w14:paraId="3406A13E" w14:textId="77777777" w:rsidR="002A181A" w:rsidRDefault="00EF3213">
      <w:pPr>
        <w:pStyle w:val="ListParagraph"/>
        <w:numPr>
          <w:ilvl w:val="0"/>
          <w:numId w:val="3"/>
        </w:numPr>
        <w:spacing w:line="276" w:lineRule="auto"/>
        <w:ind w:right="270"/>
      </w:pPr>
      <w:r>
        <w:lastRenderedPageBreak/>
        <w:t>Sample collection</w:t>
      </w:r>
    </w:p>
    <w:p w14:paraId="7D64A51B" w14:textId="77777777" w:rsidR="002A181A" w:rsidRDefault="00EF3213">
      <w:pPr>
        <w:pStyle w:val="ListParagraph"/>
        <w:numPr>
          <w:ilvl w:val="0"/>
          <w:numId w:val="3"/>
        </w:numPr>
        <w:spacing w:line="276" w:lineRule="auto"/>
        <w:ind w:right="270"/>
      </w:pPr>
      <w:r>
        <w:t>DNA isolation</w:t>
      </w:r>
    </w:p>
    <w:p w14:paraId="191EF7FE" w14:textId="77777777" w:rsidR="002A181A" w:rsidRDefault="00EF3213">
      <w:pPr>
        <w:pStyle w:val="ListParagraph"/>
        <w:numPr>
          <w:ilvl w:val="0"/>
          <w:numId w:val="3"/>
        </w:numPr>
        <w:spacing w:line="276" w:lineRule="auto"/>
        <w:ind w:right="270"/>
      </w:pPr>
      <w:r>
        <w:t>Long-read library prep &amp; sequencing</w:t>
      </w:r>
    </w:p>
    <w:p w14:paraId="541C966D" w14:textId="77777777" w:rsidR="002A181A" w:rsidRDefault="00EF3213">
      <w:pPr>
        <w:pStyle w:val="ListParagraph"/>
        <w:numPr>
          <w:ilvl w:val="0"/>
          <w:numId w:val="3"/>
        </w:numPr>
        <w:spacing w:line="276" w:lineRule="auto"/>
        <w:ind w:right="270"/>
      </w:pPr>
      <w:r>
        <w:t>Linked-read library prep &amp; sequencing</w:t>
      </w:r>
    </w:p>
    <w:p w14:paraId="67C3B48E" w14:textId="77777777" w:rsidR="002A181A" w:rsidRDefault="00EF3213">
      <w:pPr>
        <w:pStyle w:val="ListParagraph"/>
        <w:numPr>
          <w:ilvl w:val="0"/>
          <w:numId w:val="3"/>
        </w:numPr>
        <w:spacing w:line="276" w:lineRule="auto"/>
        <w:ind w:right="270"/>
      </w:pPr>
      <w:r>
        <w:t>Hi-C chromatic confirmation capture prep &amp; sequencing</w:t>
      </w:r>
    </w:p>
    <w:p w14:paraId="59F28712" w14:textId="77777777" w:rsidR="002A181A" w:rsidRDefault="00EF3213">
      <w:pPr>
        <w:pStyle w:val="ListParagraph"/>
        <w:numPr>
          <w:ilvl w:val="0"/>
          <w:numId w:val="3"/>
        </w:numPr>
        <w:spacing w:line="276" w:lineRule="auto"/>
        <w:ind w:right="270"/>
      </w:pPr>
      <w:r>
        <w:t>Quality control box</w:t>
      </w:r>
    </w:p>
    <w:p w14:paraId="4834B56D" w14:textId="77777777" w:rsidR="002A181A" w:rsidRDefault="00EF3213">
      <w:pPr>
        <w:pStyle w:val="ListParagraph"/>
        <w:numPr>
          <w:ilvl w:val="0"/>
          <w:numId w:val="3"/>
        </w:numPr>
        <w:spacing w:line="276" w:lineRule="auto"/>
        <w:ind w:right="270"/>
      </w:pPr>
      <w:r>
        <w:t>Long-read quality control</w:t>
      </w:r>
    </w:p>
    <w:p w14:paraId="2920E20D" w14:textId="77777777" w:rsidR="002A181A" w:rsidRDefault="00EF3213">
      <w:pPr>
        <w:pStyle w:val="ListParagraph"/>
        <w:numPr>
          <w:ilvl w:val="0"/>
          <w:numId w:val="3"/>
        </w:numPr>
        <w:spacing w:line="276" w:lineRule="auto"/>
        <w:ind w:right="270"/>
      </w:pPr>
      <w:r>
        <w:t>Linked-read quality control</w:t>
      </w:r>
    </w:p>
    <w:p w14:paraId="6D8CE330" w14:textId="77777777" w:rsidR="002A181A" w:rsidRDefault="00EF3213">
      <w:pPr>
        <w:pStyle w:val="ListParagraph"/>
        <w:numPr>
          <w:ilvl w:val="0"/>
          <w:numId w:val="3"/>
        </w:numPr>
        <w:spacing w:line="276" w:lineRule="auto"/>
        <w:ind w:right="270"/>
      </w:pPr>
      <w:r>
        <w:t>Hi-C chromatic confirmation capture quality control</w:t>
      </w:r>
    </w:p>
    <w:p w14:paraId="50F499CE" w14:textId="77777777" w:rsidR="002A181A" w:rsidRDefault="00EF3213">
      <w:pPr>
        <w:pStyle w:val="ListParagraph"/>
        <w:numPr>
          <w:ilvl w:val="0"/>
          <w:numId w:val="3"/>
        </w:numPr>
        <w:spacing w:line="276" w:lineRule="auto"/>
        <w:ind w:right="270"/>
      </w:pPr>
      <w:r>
        <w:t>Genome assembly</w:t>
      </w:r>
    </w:p>
    <w:p w14:paraId="52BD46EE" w14:textId="4726BF4D" w:rsidR="002A181A" w:rsidRDefault="00EF3213">
      <w:pPr>
        <w:pStyle w:val="ListParagraph"/>
        <w:numPr>
          <w:ilvl w:val="1"/>
          <w:numId w:val="3"/>
        </w:numPr>
        <w:spacing w:line="276" w:lineRule="auto"/>
        <w:ind w:right="270"/>
      </w:pPr>
      <w:r>
        <w:t xml:space="preserve">Box 4: Assembly </w:t>
      </w:r>
      <w:r w:rsidR="008272CC">
        <w:t>s</w:t>
      </w:r>
      <w:r>
        <w:t>tatistics</w:t>
      </w:r>
    </w:p>
    <w:p w14:paraId="42570329" w14:textId="77777777" w:rsidR="002A181A" w:rsidRDefault="00EF3213">
      <w:pPr>
        <w:pStyle w:val="ListParagraph"/>
        <w:numPr>
          <w:ilvl w:val="0"/>
          <w:numId w:val="3"/>
        </w:numPr>
        <w:spacing w:line="276" w:lineRule="auto"/>
        <w:ind w:right="270"/>
      </w:pPr>
      <w:r>
        <w:t>Cytogenetic (karyotype) analysis</w:t>
      </w:r>
    </w:p>
    <w:p w14:paraId="1F21088C" w14:textId="77777777" w:rsidR="002A181A" w:rsidRDefault="00EF3213">
      <w:pPr>
        <w:pStyle w:val="ListParagraph"/>
        <w:numPr>
          <w:ilvl w:val="0"/>
          <w:numId w:val="3"/>
        </w:numPr>
        <w:spacing w:line="276" w:lineRule="auto"/>
        <w:ind w:right="270"/>
      </w:pPr>
      <w:r>
        <w:t>Genome assembly discussion</w:t>
      </w:r>
    </w:p>
    <w:p w14:paraId="46B59CBA" w14:textId="77777777" w:rsidR="002A181A" w:rsidRDefault="002A181A">
      <w:pPr>
        <w:spacing w:line="276" w:lineRule="auto"/>
        <w:ind w:right="270"/>
      </w:pPr>
    </w:p>
    <w:p w14:paraId="404A6496" w14:textId="77777777" w:rsidR="002A181A" w:rsidRDefault="00EF3213">
      <w:pPr>
        <w:pStyle w:val="Heading2"/>
        <w:spacing w:line="276" w:lineRule="auto"/>
        <w:rPr>
          <w:color w:val="00000A"/>
        </w:rPr>
      </w:pPr>
      <w:r>
        <w:t>Background</w:t>
      </w:r>
    </w:p>
    <w:p w14:paraId="0101A03E" w14:textId="60F04F1B" w:rsidR="002A181A" w:rsidRDefault="00EF3213">
      <w:pPr>
        <w:spacing w:line="276" w:lineRule="auto"/>
        <w:ind w:right="270"/>
        <w:rPr>
          <w:color w:val="00000A"/>
        </w:rPr>
      </w:pPr>
      <w:r>
        <w:rPr>
          <w:color w:val="00000A"/>
        </w:rPr>
        <w:t xml:space="preserve">The use of next generation sequencing (NGS) technologies in conjunction with a highly contiguous and accurate reference genome increases the power and precision of inferences made in population genetic studies </w:t>
      </w:r>
      <w:r w:rsidR="00BA0DC7">
        <w:rPr>
          <w:color w:val="00000A"/>
        </w:rPr>
        <w:t>(e.g.,</w:t>
      </w:r>
      <w:r>
        <w:rPr>
          <w:color w:val="00000A"/>
        </w:rPr>
        <w:t xml:space="preserve"> analyses of population structure, genetic diversity, and local adaptation</w:t>
      </w:r>
      <w:r w:rsidR="00BA0DC7">
        <w:rPr>
          <w:color w:val="00000A"/>
        </w:rPr>
        <w:t>)</w:t>
      </w:r>
      <w:r>
        <w:fldChar w:fldCharType="begin"/>
      </w:r>
      <w:r w:rsidR="00DD52FA">
        <w:rPr>
          <w:color w:val="00000A"/>
        </w:rPr>
        <w:instrText xml:space="preserve"> ADDIN ZOTERO_ITEM CSL_CITATION {"citationID":"g9w79XJU","properties":{"formattedCitation":"\\super 8\\nosupersub{}","plainCitation":"8","noteIndex":0},"citationItems":[{"id":213,"uris":["http://zotero.org/users/local/3tku6QP0/items/SJQIKWLY"],"uri":["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 </w:instrText>
      </w:r>
      <w:r>
        <w:rPr>
          <w:color w:val="00000A"/>
        </w:rPr>
        <w:fldChar w:fldCharType="separate"/>
      </w:r>
      <w:r w:rsidR="00DD52FA" w:rsidRPr="00DD52FA">
        <w:rPr>
          <w:color w:val="000080"/>
          <w:vertAlign w:val="superscript"/>
        </w:rPr>
        <w:t>8</w:t>
      </w:r>
      <w:r>
        <w:rPr>
          <w:color w:val="00000A"/>
        </w:rPr>
        <w:fldChar w:fldCharType="end"/>
      </w:r>
      <w:r>
        <w:rPr>
          <w:color w:val="00000A"/>
        </w:rPr>
        <w:t xml:space="preserve">. </w:t>
      </w:r>
      <w:r w:rsidR="00BA0DC7">
        <w:rPr>
          <w:color w:val="00000A"/>
        </w:rPr>
        <w:t xml:space="preserve">Without a reference genome, </w:t>
      </w:r>
      <w:r>
        <w:rPr>
          <w:color w:val="00000A"/>
        </w:rPr>
        <w:t>DNA sequences captured by the sequencer but not aligned to a reference genome fail to account for how each piece of sequenced DNA interacts with all other sequences (i.e., linkage patterns). However, by aligning to a reference genome we gain the knowledge of where each segment of sequenced DNA lies within the genome and relative to other sequenced DNA. Additionally, an assembled genome vastly increases the power to answer questions concerning demography, adaptation, fitness, and disease susceptibility.</w:t>
      </w:r>
      <w:r>
        <w:fldChar w:fldCharType="begin"/>
      </w:r>
      <w:r w:rsidR="00DD52FA">
        <w:rPr>
          <w:color w:val="00000A"/>
        </w:rPr>
        <w:instrText xml:space="preserve"> ADDIN ZOTERO_ITEM CSL_CITATION {"citationID":"u7gi3JVa","properties":{"formattedCitation":"\\super 9,10\\nosupersub{}","plainCitation":"9,10","noteIndex":0},"citationItems":[{"id":"Otmf7FJN/IprHuo5g","uris":["http://www.mendeley.com/documents/?uuid=7d097e57-88a8-4b7e-80e2-9363996b7f04"],"uri":["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Otmf7FJN/dfUaocoS","uris":["http://www.mendeley.com/documents/?uuid=66ff25a6-2c12-4c9c-b35c-19dddba8b7fa"],"uri":["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Pr>
          <w:color w:val="00000A"/>
        </w:rPr>
        <w:fldChar w:fldCharType="separate"/>
      </w:r>
      <w:r w:rsidR="00DD52FA" w:rsidRPr="00DD52FA">
        <w:rPr>
          <w:color w:val="000080"/>
          <w:vertAlign w:val="superscript"/>
        </w:rPr>
        <w:t>9,10</w:t>
      </w:r>
      <w:r>
        <w:rPr>
          <w:color w:val="00000A"/>
        </w:rPr>
        <w:fldChar w:fldCharType="end"/>
      </w:r>
      <w:r>
        <w:rPr>
          <w:color w:val="00000A"/>
        </w:rPr>
        <w:t xml:space="preserve"> For example, previous work in Chinook salmon and steelhead found a small number of markers that were associated with run-timing in each species. In 2014, these markers were located on five different scaffolds and next to gaps in the highly fractured genome assembly. Reanalysis using long-reads to span gaps and reorient and link fragmented scaffolds demonstrated that all the associated markers were from a single locus (i.e., the GREB1L region)</w:t>
      </w:r>
      <w:r>
        <w:fldChar w:fldCharType="begin"/>
      </w:r>
      <w:r w:rsidR="00DD52FA">
        <w:rPr>
          <w:color w:val="00000A"/>
        </w:rPr>
        <w:instrText xml:space="preserve"> ADDIN ZOTERO_ITEM CSL_CITATION {"citationID":"qb3OHMtd","properties":{"formattedCitation":"\\super 11\\nosupersub{}","plainCitation":"11","noteIndex":0},"citationItems":[{"id":"Otmf7FJN/ZETmsVjL","uris":["http://www.mendeley.com/documents/?uuid=c6fd8232-bfc3-43ec-83ec-b1c559fc77f3"],"uri":["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Pr>
          <w:color w:val="00000A"/>
        </w:rPr>
        <w:fldChar w:fldCharType="separate"/>
      </w:r>
      <w:r w:rsidR="00DD52FA" w:rsidRPr="00DD52FA">
        <w:rPr>
          <w:color w:val="000080"/>
          <w:vertAlign w:val="superscript"/>
        </w:rPr>
        <w:t>11</w:t>
      </w:r>
      <w:r>
        <w:rPr>
          <w:color w:val="00000A"/>
        </w:rPr>
        <w:fldChar w:fldCharType="end"/>
      </w:r>
      <w:r>
        <w:rPr>
          <w:color w:val="00000A"/>
        </w:rPr>
        <w:t>. Since the 2017 study, continued improvements to salmonid reference genomes that have enabled more detailed mapping of life-history variation and phenotypic traits in the same locus</w:t>
      </w:r>
      <w:r>
        <w:fldChar w:fldCharType="begin"/>
      </w:r>
      <w:r w:rsidR="00DD52FA">
        <w:rPr>
          <w:color w:val="00000A"/>
        </w:rPr>
        <w:instrText xml:space="preserve"> ADDIN ZOTERO_ITEM CSL_CITATION {"citationID":"Z621VvDn","properties":{"formattedCitation":"\\super 12\\nosupersub{}","plainCitation":"12","noteIndex":0},"citationItems":[{"id":"Otmf7FJN/vXAz9hKx","uris":["http://www.mendeley.com/documents/?uuid=c026ef43-5f1b-462a-a6ef-84fbd9b6a818"],"uri":["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Pr>
          <w:color w:val="00000A"/>
        </w:rPr>
        <w:fldChar w:fldCharType="separate"/>
      </w:r>
      <w:r w:rsidR="00DD52FA" w:rsidRPr="00DD52FA">
        <w:rPr>
          <w:color w:val="000080"/>
          <w:vertAlign w:val="superscript"/>
        </w:rPr>
        <w:t>12</w:t>
      </w:r>
      <w:r>
        <w:rPr>
          <w:color w:val="00000A"/>
        </w:rPr>
        <w:fldChar w:fldCharType="end"/>
      </w:r>
      <w:r w:rsidR="00BA0DC7">
        <w:rPr>
          <w:color w:val="00000A"/>
        </w:rPr>
        <w:t xml:space="preserve">, which may lead to significant changes in management. </w:t>
      </w:r>
      <w:r>
        <w:rPr>
          <w:color w:val="00000A"/>
        </w:rPr>
        <w:t>These examples underscore how reference genomes can propel conservation research forward.</w:t>
      </w:r>
    </w:p>
    <w:p w14:paraId="366D2485" w14:textId="77777777" w:rsidR="002A181A" w:rsidRDefault="002A181A">
      <w:pPr>
        <w:spacing w:line="276" w:lineRule="auto"/>
        <w:ind w:right="270" w:firstLine="720"/>
      </w:pPr>
    </w:p>
    <w:p w14:paraId="141ECC6D" w14:textId="25A0DAD0" w:rsidR="002A181A" w:rsidRDefault="00EF3213">
      <w:pPr>
        <w:spacing w:line="276" w:lineRule="auto"/>
        <w:ind w:right="270"/>
        <w:rPr>
          <w:color w:val="00000A"/>
        </w:rPr>
      </w:pPr>
      <w:r>
        <w:rPr>
          <w:color w:val="00000A"/>
        </w:rPr>
        <w:t>Recently, genome sequencing technologies have become both more cost effective and efficient. “Hybrid assemblies” (assemblies that use multiple NGS technologies) are a reliable way to achieve a chromosome-scale high-quality genome assembly</w:t>
      </w:r>
      <w:r>
        <w:fldChar w:fldCharType="begin"/>
      </w:r>
      <w:r w:rsidR="00DD52FA">
        <w:rPr>
          <w:color w:val="00000A"/>
        </w:rPr>
        <w:instrText xml:space="preserve"> ADDIN ZOTERO_ITEM CSL_CITATION {"citationID":"bj9GvkSb","properties":{"formattedCitation":"\\super 13,14\\nosupersub{}","plainCitation":"13,14","noteIndex":0},"citationItems":[{"id":476,"uris":["http://zotero.org/users/local/3tku6QP0/items/BJS9BBAU"],"uri":["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Pr>
          <w:color w:val="00000A"/>
        </w:rPr>
        <w:fldChar w:fldCharType="separate"/>
      </w:r>
      <w:r w:rsidR="00DD52FA" w:rsidRPr="00DD52FA">
        <w:rPr>
          <w:color w:val="000080"/>
          <w:vertAlign w:val="superscript"/>
        </w:rPr>
        <w:t>13,14</w:t>
      </w:r>
      <w:r>
        <w:rPr>
          <w:color w:val="00000A"/>
        </w:rPr>
        <w:fldChar w:fldCharType="end"/>
      </w:r>
      <w:r>
        <w:rPr>
          <w:color w:val="00000A"/>
        </w:rPr>
        <w:t xml:space="preserve">. The Vertebrate Genomes Project, a consortium aimed towards developing an assembly pipeline and quality standards for genome assemblies of all vertebrates, established quality goal metrics for the </w:t>
      </w:r>
      <w:r>
        <w:rPr>
          <w:color w:val="00000A"/>
        </w:rPr>
        <w:lastRenderedPageBreak/>
        <w:t>continuity, completeness and accuracy of reference genomes</w:t>
      </w:r>
      <w:r>
        <w:fldChar w:fldCharType="begin"/>
      </w:r>
      <w:r w:rsidR="00DD52FA">
        <w:rPr>
          <w:color w:val="00000A"/>
        </w:rPr>
        <w:instrText xml:space="preserve"> ADDIN ZOTERO_ITEM CSL_CITATION {"citationID":"8JRKz8OI","properties":{"formattedCitation":"\\super 14\\nosupersub{}","plainCitation":"14","noteIndex":0},"citationItems":[{"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Pr>
          <w:color w:val="00000A"/>
        </w:rPr>
        <w:fldChar w:fldCharType="separate"/>
      </w:r>
      <w:r w:rsidR="00DD52FA" w:rsidRPr="00DD52FA">
        <w:rPr>
          <w:color w:val="000080"/>
          <w:vertAlign w:val="superscript"/>
        </w:rPr>
        <w:t>14</w:t>
      </w:r>
      <w:r>
        <w:rPr>
          <w:color w:val="00000A"/>
        </w:rPr>
        <w:fldChar w:fldCharType="end"/>
      </w:r>
      <w:r>
        <w:rPr>
          <w:color w:val="00000A"/>
        </w:rPr>
        <w:t>. Therefore, a main goal of this project is to develop a highly accurate chromosome-scale reference genome, hereafter called “reference genome”, using linked-read</w:t>
      </w:r>
      <w:r w:rsidR="00F710E0">
        <w:rPr>
          <w:color w:val="00000A"/>
        </w:rPr>
        <w:t>s</w:t>
      </w:r>
      <w:r>
        <w:rPr>
          <w:color w:val="00000A"/>
        </w:rPr>
        <w:t xml:space="preserve"> (Box 1), long-read</w:t>
      </w:r>
      <w:r w:rsidR="00F710E0">
        <w:rPr>
          <w:color w:val="00000A"/>
        </w:rPr>
        <w:t>s</w:t>
      </w:r>
      <w:r>
        <w:rPr>
          <w:color w:val="00000A"/>
        </w:rPr>
        <w:t xml:space="preserve"> (Box 2), hi-c chromatin confirmation capture (Box 3), a genetic linkage map</w:t>
      </w:r>
      <w:r>
        <w:fldChar w:fldCharType="begin"/>
      </w:r>
      <w:r w:rsidR="00DD52FA">
        <w:rPr>
          <w:color w:val="00000A"/>
        </w:rPr>
        <w:instrText xml:space="preserve"> ADDIN ZOTERO_ITEM CSL_CITATION {"citationID":"sXgPEv10","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Pr>
          <w:color w:val="00000A"/>
        </w:rPr>
        <w:fldChar w:fldCharType="separate"/>
      </w:r>
      <w:r w:rsidR="00DD52FA" w:rsidRPr="00DD52FA">
        <w:rPr>
          <w:color w:val="000080"/>
          <w:vertAlign w:val="superscript"/>
        </w:rPr>
        <w:t>15</w:t>
      </w:r>
      <w:r>
        <w:rPr>
          <w:color w:val="00000A"/>
        </w:rPr>
        <w:fldChar w:fldCharType="end"/>
      </w:r>
      <w:r>
        <w:rPr>
          <w:color w:val="00000A"/>
        </w:rPr>
        <w:t xml:space="preserve"> </w:t>
      </w:r>
      <w:r w:rsidR="00F710E0">
        <w:rPr>
          <w:color w:val="00000A"/>
        </w:rPr>
        <w:t xml:space="preserve">and various assembly software </w:t>
      </w:r>
      <w:r>
        <w:rPr>
          <w:color w:val="00000A"/>
        </w:rPr>
        <w:t>(Figure 1).</w:t>
      </w:r>
    </w:p>
    <w:p w14:paraId="7C9522D2" w14:textId="77777777" w:rsidR="002A181A" w:rsidRDefault="00EF3213">
      <w:pPr>
        <w:spacing w:line="276" w:lineRule="auto"/>
        <w:ind w:right="270"/>
        <w:rPr>
          <w:color w:val="00000A"/>
        </w:rPr>
      </w:pPr>
      <w:r>
        <w:rPr>
          <w:color w:val="00000A"/>
        </w:rPr>
        <w:t xml:space="preserve"> </w:t>
      </w:r>
    </w:p>
    <w:p w14:paraId="0065DF75" w14:textId="77777777" w:rsidR="002A181A" w:rsidRDefault="002A181A">
      <w:pPr>
        <w:sectPr w:rsidR="002A181A">
          <w:pgSz w:w="12240" w:h="15840"/>
          <w:pgMar w:top="1440" w:right="1440" w:bottom="1440" w:left="1440" w:header="0" w:footer="0" w:gutter="0"/>
          <w:cols w:space="720"/>
          <w:formProt w:val="0"/>
          <w:docGrid w:linePitch="360"/>
        </w:sectPr>
      </w:pPr>
    </w:p>
    <w:p w14:paraId="5F3A4712" w14:textId="77777777" w:rsidR="002A181A" w:rsidRDefault="00EF3213">
      <w:pPr>
        <w:spacing w:line="276" w:lineRule="auto"/>
        <w:rPr>
          <w:color w:val="00000A"/>
        </w:rPr>
      </w:pPr>
      <w:r>
        <w:br w:type="page"/>
      </w:r>
    </w:p>
    <w:p w14:paraId="59C566E3" w14:textId="77777777" w:rsidR="002A181A" w:rsidRDefault="002A181A">
      <w:pPr>
        <w:spacing w:line="276" w:lineRule="auto"/>
        <w:ind w:right="270"/>
        <w:rPr>
          <w:color w:val="00000A"/>
        </w:rPr>
      </w:pPr>
    </w:p>
    <w:p w14:paraId="05090988" w14:textId="7AE7AE0A"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1:</w:t>
      </w:r>
      <w:r>
        <w:rPr>
          <w:b/>
          <w:bCs/>
          <w:color w:val="00000A"/>
        </w:rPr>
        <w:t xml:space="preserve"> Linked-read </w:t>
      </w:r>
      <w:r w:rsidR="008272CC">
        <w:rPr>
          <w:b/>
          <w:bCs/>
          <w:color w:val="00000A"/>
        </w:rPr>
        <w:t>s</w:t>
      </w:r>
      <w:r>
        <w:rPr>
          <w:b/>
          <w:bCs/>
          <w:color w:val="00000A"/>
        </w:rPr>
        <w:t>equencing methods</w:t>
      </w:r>
      <w:r>
        <w:rPr>
          <w:color w:val="00000A"/>
        </w:rPr>
        <w:t xml:space="preserve">, (e.g., 10X Genomics) take large segments of extracted DNA (around 50kbp) </w:t>
      </w:r>
      <w:r w:rsidR="00BA0DC7">
        <w:rPr>
          <w:color w:val="00000A"/>
        </w:rPr>
        <w:t>from</w:t>
      </w:r>
      <w:r>
        <w:rPr>
          <w:color w:val="00000A"/>
        </w:rPr>
        <w:t xml:space="preserve"> an organism’s genome and put them into individual oil beads. Within each oil bead, the segment of DNA is sheared to a length that an Illumina sequencer can read (~300-500bp) and barcodes corresponding to the oil bead the fragments are attached on either side. </w:t>
      </w:r>
      <w:r w:rsidR="008272CC">
        <w:rPr>
          <w:color w:val="00000A"/>
        </w:rPr>
        <w:t>All</w:t>
      </w:r>
      <w:r>
        <w:rPr>
          <w:color w:val="00000A"/>
        </w:rPr>
        <w:t xml:space="preserve"> </w:t>
      </w:r>
      <w:r w:rsidR="008272CC">
        <w:rPr>
          <w:color w:val="00000A"/>
        </w:rPr>
        <w:t xml:space="preserve">of </w:t>
      </w:r>
      <w:r>
        <w:rPr>
          <w:color w:val="00000A"/>
        </w:rPr>
        <w:t>the oil beads are then pooled together and sequenced to get highly accurate base calls with pseudo-long reads.</w:t>
      </w:r>
    </w:p>
    <w:p w14:paraId="46BF4B92" w14:textId="77777777" w:rsidR="002A181A" w:rsidRDefault="002A181A">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p>
    <w:p w14:paraId="33C2FD7A"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pPr>
      <w:r>
        <w:rPr>
          <w:noProof/>
        </w:rPr>
        <w:drawing>
          <wp:inline distT="0" distB="0" distL="0" distR="0" wp14:anchorId="0F175F5F" wp14:editId="0EB28772">
            <wp:extent cx="5782945" cy="2218055"/>
            <wp:effectExtent l="0" t="0" r="0" b="0"/>
            <wp:docPr id="1"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Biopolymers Facility"/>
                    <pic:cNvPicPr>
                      <a:picLocks noChangeAspect="1" noChangeArrowheads="1"/>
                    </pic:cNvPicPr>
                  </pic:nvPicPr>
                  <pic:blipFill>
                    <a:blip r:embed="rId6"/>
                    <a:stretch>
                      <a:fillRect/>
                    </a:stretch>
                  </pic:blipFill>
                  <pic:spPr bwMode="auto">
                    <a:xfrm>
                      <a:off x="0" y="0"/>
                      <a:ext cx="5782945" cy="2218055"/>
                    </a:xfrm>
                    <a:prstGeom prst="rect">
                      <a:avLst/>
                    </a:prstGeom>
                  </pic:spPr>
                </pic:pic>
              </a:graphicData>
            </a:graphic>
          </wp:inline>
        </w:drawing>
      </w:r>
    </w:p>
    <w:p w14:paraId="5A82F834"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sz w:val="10"/>
          <w:szCs w:val="10"/>
        </w:rPr>
        <w:t>Image taken from: https://genome.med.harvard.edu/services/singleCell/ViewOverview.action</w:t>
      </w:r>
    </w:p>
    <w:p w14:paraId="6D78B649" w14:textId="77777777" w:rsidR="002A181A" w:rsidRDefault="002A181A">
      <w:pPr>
        <w:spacing w:line="276" w:lineRule="auto"/>
        <w:ind w:right="270"/>
        <w:rPr>
          <w:color w:val="00000A"/>
        </w:rPr>
      </w:pPr>
    </w:p>
    <w:p w14:paraId="4AF5EEBA" w14:textId="74F055BE"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2:</w:t>
      </w:r>
      <w:r>
        <w:rPr>
          <w:b/>
          <w:bCs/>
          <w:color w:val="00000A"/>
        </w:rPr>
        <w:t xml:space="preserve"> Long-read </w:t>
      </w:r>
      <w:r w:rsidR="008272CC">
        <w:rPr>
          <w:b/>
          <w:bCs/>
          <w:color w:val="00000A"/>
        </w:rPr>
        <w:t>s</w:t>
      </w:r>
      <w:r>
        <w:rPr>
          <w:b/>
          <w:bCs/>
          <w:color w:val="00000A"/>
        </w:rPr>
        <w:t>equencing</w:t>
      </w:r>
      <w:r w:rsidR="008272CC">
        <w:rPr>
          <w:b/>
          <w:bCs/>
          <w:color w:val="00000A"/>
        </w:rPr>
        <w:t xml:space="preserve"> methods</w:t>
      </w:r>
      <w:r>
        <w:rPr>
          <w:color w:val="00000A"/>
        </w:rPr>
        <w:t xml:space="preserve">, </w:t>
      </w:r>
      <w:r w:rsidR="008272CC">
        <w:rPr>
          <w:color w:val="00000A"/>
        </w:rPr>
        <w:t xml:space="preserve">(e.g., PacBio HiFi) </w:t>
      </w:r>
      <w:r>
        <w:rPr>
          <w:color w:val="00000A"/>
        </w:rPr>
        <w:t xml:space="preserve">take long segments of </w:t>
      </w:r>
      <w:r w:rsidR="008272CC">
        <w:rPr>
          <w:color w:val="00000A"/>
        </w:rPr>
        <w:t xml:space="preserve">extracted </w:t>
      </w:r>
      <w:r>
        <w:rPr>
          <w:color w:val="00000A"/>
        </w:rPr>
        <w:t>DNA (over 50kbp), shear them into a few segments (10-20kbp) and circularize each</w:t>
      </w:r>
      <w:r w:rsidR="008272CC">
        <w:rPr>
          <w:color w:val="00000A"/>
        </w:rPr>
        <w:t xml:space="preserve"> segment</w:t>
      </w:r>
      <w:r>
        <w:rPr>
          <w:color w:val="00000A"/>
        </w:rPr>
        <w:t>. The circular molecules are then run through a sequencer to get an accurate circular consensus sequence over 20kbp in length.</w:t>
      </w:r>
    </w:p>
    <w:p w14:paraId="57D4381A"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noProof/>
        </w:rPr>
        <w:drawing>
          <wp:inline distT="0" distB="0" distL="0" distR="0" wp14:anchorId="7202E246" wp14:editId="73AF8AAB">
            <wp:extent cx="5715000" cy="2513965"/>
            <wp:effectExtent l="0" t="0" r="0" b="0"/>
            <wp:docPr id="2"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HiFi Reads - Highly accurate long-read sequencing - PacBio"/>
                    <pic:cNvPicPr>
                      <a:picLocks noChangeAspect="1" noChangeArrowheads="1"/>
                    </pic:cNvPicPr>
                  </pic:nvPicPr>
                  <pic:blipFill>
                    <a:blip r:embed="rId7"/>
                    <a:stretch>
                      <a:fillRect/>
                    </a:stretch>
                  </pic:blipFill>
                  <pic:spPr bwMode="auto">
                    <a:xfrm>
                      <a:off x="0" y="0"/>
                      <a:ext cx="5715000" cy="2513965"/>
                    </a:xfrm>
                    <a:prstGeom prst="rect">
                      <a:avLst/>
                    </a:prstGeom>
                  </pic:spPr>
                </pic:pic>
              </a:graphicData>
            </a:graphic>
          </wp:inline>
        </w:drawing>
      </w:r>
      <w:r>
        <w:rPr>
          <w:sz w:val="10"/>
          <w:szCs w:val="10"/>
        </w:rPr>
        <w:t>Image taken from: https://www.pacb.com/smrt-science/smrt-sequencing/hifi-reads-for-highly-accurate-long-read-sequencing/</w:t>
      </w:r>
    </w:p>
    <w:p w14:paraId="037911D2" w14:textId="77777777" w:rsidR="002A181A" w:rsidRDefault="00EF3213">
      <w:pPr>
        <w:spacing w:line="276" w:lineRule="auto"/>
        <w:rPr>
          <w:color w:val="00000A"/>
        </w:rPr>
      </w:pPr>
      <w:r>
        <w:br w:type="page"/>
      </w:r>
    </w:p>
    <w:p w14:paraId="56AD46A2" w14:textId="77777777" w:rsidR="002A181A" w:rsidRDefault="002A181A">
      <w:pPr>
        <w:spacing w:line="276" w:lineRule="auto"/>
        <w:ind w:right="270"/>
        <w:rPr>
          <w:color w:val="00000A"/>
        </w:rPr>
      </w:pPr>
    </w:p>
    <w:p w14:paraId="507B882C" w14:textId="4B2019C9"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3:</w:t>
      </w:r>
      <w:r>
        <w:rPr>
          <w:b/>
          <w:bCs/>
          <w:color w:val="00000A"/>
        </w:rPr>
        <w:t xml:space="preserve"> Hi-C </w:t>
      </w:r>
      <w:r w:rsidR="008272CC">
        <w:rPr>
          <w:b/>
          <w:bCs/>
          <w:color w:val="00000A"/>
        </w:rPr>
        <w:t>c</w:t>
      </w:r>
      <w:r>
        <w:rPr>
          <w:b/>
          <w:bCs/>
          <w:color w:val="00000A"/>
        </w:rPr>
        <w:t xml:space="preserve">hromatin </w:t>
      </w:r>
      <w:r w:rsidR="008272CC">
        <w:rPr>
          <w:b/>
          <w:bCs/>
          <w:color w:val="00000A"/>
        </w:rPr>
        <w:t>c</w:t>
      </w:r>
      <w:r>
        <w:rPr>
          <w:b/>
          <w:bCs/>
          <w:color w:val="00000A"/>
        </w:rPr>
        <w:t xml:space="preserve">onfirmation </w:t>
      </w:r>
      <w:r w:rsidR="00BA0DC7">
        <w:rPr>
          <w:b/>
          <w:bCs/>
          <w:color w:val="00000A"/>
        </w:rPr>
        <w:t>c</w:t>
      </w:r>
      <w:r>
        <w:rPr>
          <w:b/>
          <w:bCs/>
          <w:color w:val="00000A"/>
        </w:rPr>
        <w:t>apture</w:t>
      </w:r>
      <w:r>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2E23D93A"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pPr>
      <w:r>
        <w:rPr>
          <w:noProof/>
        </w:rPr>
        <w:drawing>
          <wp:inline distT="0" distB="0" distL="0" distR="0" wp14:anchorId="3067AA0C" wp14:editId="13F365CE">
            <wp:extent cx="5706110" cy="2477135"/>
            <wp:effectExtent l="0" t="0" r="0" b="0"/>
            <wp:docPr id="3"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in situ Hi-C – 4DN Data Portal"/>
                    <pic:cNvPicPr>
                      <a:picLocks noChangeAspect="1" noChangeArrowheads="1"/>
                    </pic:cNvPicPr>
                  </pic:nvPicPr>
                  <pic:blipFill>
                    <a:blip r:embed="rId8"/>
                    <a:stretch>
                      <a:fillRect/>
                    </a:stretch>
                  </pic:blipFill>
                  <pic:spPr bwMode="auto">
                    <a:xfrm>
                      <a:off x="0" y="0"/>
                      <a:ext cx="5706110" cy="2477135"/>
                    </a:xfrm>
                    <a:prstGeom prst="rect">
                      <a:avLst/>
                    </a:prstGeom>
                  </pic:spPr>
                </pic:pic>
              </a:graphicData>
            </a:graphic>
          </wp:inline>
        </w:drawing>
      </w:r>
    </w:p>
    <w:p w14:paraId="39050B6B" w14:textId="70666D43" w:rsidR="002A181A" w:rsidRPr="000D032C" w:rsidRDefault="00EF3213" w:rsidP="000D032C">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sz w:val="10"/>
          <w:szCs w:val="10"/>
        </w:rPr>
        <w:t>Image taken from: https://data.4dnucleome.org/experiment-types/dilution-hi-c/</w:t>
      </w:r>
    </w:p>
    <w:p w14:paraId="1193D31A" w14:textId="77777777" w:rsidR="002A181A" w:rsidRDefault="002A181A">
      <w:pPr>
        <w:spacing w:line="276" w:lineRule="auto"/>
      </w:pPr>
    </w:p>
    <w:p w14:paraId="6F164E01" w14:textId="77777777" w:rsidR="002A181A" w:rsidRDefault="002A181A">
      <w:pPr>
        <w:sectPr w:rsidR="002A181A">
          <w:type w:val="continuous"/>
          <w:pgSz w:w="12240" w:h="15840"/>
          <w:pgMar w:top="1440" w:right="1440" w:bottom="1440" w:left="1440" w:header="0" w:footer="0" w:gutter="0"/>
          <w:cols w:space="720"/>
          <w:formProt w:val="0"/>
          <w:docGrid w:linePitch="360"/>
        </w:sectPr>
      </w:pPr>
    </w:p>
    <w:p w14:paraId="4447BCC4" w14:textId="247A9E00" w:rsidR="002A181A" w:rsidRPr="000D032C" w:rsidRDefault="00EF3213" w:rsidP="000D032C">
      <w:pPr>
        <w:pStyle w:val="Heading1"/>
        <w:spacing w:line="276" w:lineRule="auto"/>
        <w:rPr>
          <w:rFonts w:ascii="Times" w:hAnsi="Times"/>
          <w:bCs/>
        </w:rPr>
      </w:pPr>
      <w:r>
        <w:br w:type="page"/>
      </w:r>
    </w:p>
    <w:p w14:paraId="0F218113" w14:textId="77777777" w:rsidR="002A181A" w:rsidRDefault="00EF3213">
      <w:pPr>
        <w:pStyle w:val="Heading2"/>
        <w:spacing w:line="276" w:lineRule="auto"/>
        <w:rPr>
          <w:b w:val="0"/>
          <w:i w:val="0"/>
        </w:rPr>
      </w:pPr>
      <w:r>
        <w:lastRenderedPageBreak/>
        <w:t>Sample collection (Figure 1A)</w:t>
      </w:r>
    </w:p>
    <w:p w14:paraId="13616F86" w14:textId="77777777" w:rsidR="002A181A" w:rsidRDefault="00EF3213">
      <w:pPr>
        <w:spacing w:line="276" w:lineRule="auto"/>
        <w:ind w:right="270"/>
        <w:rPr>
          <w:i/>
        </w:rPr>
      </w:pPr>
      <w:r>
        <w:rPr>
          <w:i/>
        </w:rPr>
        <w:t>Methods</w:t>
      </w:r>
    </w:p>
    <w:p w14:paraId="1C00354F" w14:textId="77777777" w:rsidR="002A181A" w:rsidRDefault="00EF3213">
      <w:pPr>
        <w:spacing w:line="276" w:lineRule="auto"/>
        <w:ind w:right="270"/>
        <w:rPr>
          <w:rFonts w:ascii="Times" w:hAnsi="Times"/>
          <w:b/>
          <w:bCs/>
          <w:u w:val="single"/>
        </w:rPr>
      </w:pPr>
      <w:r>
        <w:t xml:space="preserve">The first step in our genome assembly was to collect tissue for the extraction of high molecular weight (HMW) genomic DNA from both male and female fish. HMW DNA is extracted using a special protocol that produces longer DNA fragment lengths (&gt;50 kilobases) compared with standard DNA extractions (&lt;10 kilobases). HMW DNA is required for each of the three sequencing technologies (linked-read, long-read and hi-c) that we used to create our genome assembly. In order to examine potential sex-determining regions, we sequenced both male and female samples to create two sex-specific genome assemblies. </w:t>
      </w:r>
    </w:p>
    <w:p w14:paraId="4F09D211" w14:textId="77777777" w:rsidR="002A181A" w:rsidRDefault="002A181A">
      <w:pPr>
        <w:spacing w:line="276" w:lineRule="auto"/>
        <w:ind w:right="270"/>
        <w:rPr>
          <w:rFonts w:ascii="Times" w:hAnsi="Times"/>
          <w:b/>
          <w:bCs/>
          <w:u w:val="single"/>
        </w:rPr>
      </w:pPr>
    </w:p>
    <w:p w14:paraId="46CCC31F" w14:textId="0D165040" w:rsidR="002A181A" w:rsidRDefault="00EF3213">
      <w:pPr>
        <w:spacing w:line="276" w:lineRule="auto"/>
        <w:ind w:right="270"/>
        <w:rPr>
          <w:rFonts w:ascii="Times" w:hAnsi="Times"/>
          <w:b/>
          <w:bCs/>
          <w:u w:val="single"/>
        </w:rPr>
      </w:pPr>
      <w:r>
        <w:t>Though we had intended to make a single trip to the FCCL to collect delta smelt samples for sequencing, we found recovering sufficient HMW DNA difficult, and ended up conducting four separate trips to sample different tissue types from 600 days post hatch (</w:t>
      </w:r>
      <w:proofErr w:type="spellStart"/>
      <w:r>
        <w:t>dph</w:t>
      </w:r>
      <w:proofErr w:type="spellEnd"/>
      <w:r>
        <w:t>) male and female delta smelt (Table 2) with the final goal of producing enough HMW DNA to sequence each sex with each of the three technologies. Additionally, at the start of this project long-read sequencing was costly, and we sought to only incorporate the sequencing technology if absolutely necessary. Therefore, our first and second sampling trips sought to acquire enough tissue to provide sufficient quantity of HMW DNA for linked-read and hi-c sequencing only. However, at the end of 2019 the price of long-read sequencing dropped dramatically. Based on our mixed results from Trips 1 and 2, we made a third trip to acquire enough tissue to sequence a single male fish with all three of our chosen technologies, and enough tissue from a female fish to sequence with long-reads (as already we had enough HMW DNA for a female for hi</w:t>
      </w:r>
      <w:r w:rsidR="00493839">
        <w:t xml:space="preserve">-c </w:t>
      </w:r>
      <w:r>
        <w:t>and linked</w:t>
      </w:r>
      <w:r w:rsidR="00493839">
        <w:t>-</w:t>
      </w:r>
      <w:r>
        <w:t xml:space="preserve">reads). An error committed by the sequencing center required us to make one additional trip, Trip 4, to sample one additional male specimen. On each occasion fish were euthanized according to the approved animal care protocols/standard operating procedures. Back muscle, internal organ and/or scale tissues were sampled onsite at the FCCL and cooled for transportation directly to the UC Davis DNA Technologies &amp; Expression Analysis Core Laboratory (UC Davis Sequencing Center). </w:t>
      </w:r>
    </w:p>
    <w:p w14:paraId="38665A26" w14:textId="77777777" w:rsidR="002A181A" w:rsidRDefault="002A181A">
      <w:pPr>
        <w:spacing w:line="276" w:lineRule="auto"/>
        <w:ind w:right="270"/>
        <w:rPr>
          <w:i/>
        </w:rPr>
      </w:pPr>
    </w:p>
    <w:p w14:paraId="499D2E22" w14:textId="77777777" w:rsidR="002A181A" w:rsidRDefault="00EF3213">
      <w:pPr>
        <w:spacing w:line="276" w:lineRule="auto"/>
        <w:ind w:right="270"/>
        <w:rPr>
          <w:i/>
        </w:rPr>
      </w:pPr>
      <w:r>
        <w:rPr>
          <w:i/>
        </w:rPr>
        <w:t>Results</w:t>
      </w:r>
    </w:p>
    <w:p w14:paraId="2DFFAF63" w14:textId="024DA16A" w:rsidR="002A181A" w:rsidRDefault="00EF3213">
      <w:pPr>
        <w:spacing w:line="276" w:lineRule="auto"/>
        <w:ind w:right="270"/>
        <w:rPr>
          <w:i/>
        </w:rPr>
      </w:pPr>
      <w:r>
        <w:t>We took a total of four trips to sample tissue. On the Trip 1 we sampled back muscle from three males and three females (Table 2). These samples were flash frozen using liquid nitrogen and transported on dry ice. While we obtained sufficient HMW DNA from a female specimen, none of the male fish produced enough HMW DNA. Therefore, we returned to the FCCL and selected larger males on Trip 2. The extracted DNA lengths from these male fish were also insufficient. A decision to take Trip 3 was made due to the discovery of a tissue sampling method that uses additional tissue types (not just back muscle tissue) and</w:t>
      </w:r>
      <w:r w:rsidR="00493839">
        <w:t xml:space="preserve"> a</w:t>
      </w:r>
      <w:r>
        <w:t xml:space="preserve"> new tissue preservation storage solution </w:t>
      </w:r>
      <w:r w:rsidR="00493839">
        <w:t>of</w:t>
      </w:r>
      <w:r>
        <w:t xml:space="preserve"> cooled propylene glycol</w:t>
      </w:r>
      <w:r>
        <w:fldChar w:fldCharType="begin"/>
      </w:r>
      <w:r w:rsidR="00DD52FA">
        <w:instrText xml:space="preserve"> ADDIN ZOTERO_ITEM CSL_CITATION {"citationID":"pSm4lPvm","properties":{"formattedCitation":"\\super 16\\nosupersub{}","plainCitation":"16","noteIndex":0},"citationItems":[{"id":482,"uris":["http://zotero.org/users/local/3tku6QP0/items/R2YZE26Y"],"uri":["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schema":"https://github.com/citation-style-language/schema/raw/master/csl-citation.json"} </w:instrText>
      </w:r>
      <w:r>
        <w:fldChar w:fldCharType="separate"/>
      </w:r>
      <w:r w:rsidR="00DD52FA" w:rsidRPr="00DD52FA">
        <w:rPr>
          <w:vertAlign w:val="superscript"/>
        </w:rPr>
        <w:t>16</w:t>
      </w:r>
      <w:r>
        <w:fldChar w:fldCharType="end"/>
      </w:r>
      <w:r>
        <w:t xml:space="preserve"> rather than flash freezing </w:t>
      </w:r>
      <w:r w:rsidR="00493839">
        <w:t xml:space="preserve">samples </w:t>
      </w:r>
      <w:r>
        <w:t xml:space="preserve">in liquid nitrogen. On Trip 3, we sampled back muscle tissue, internal organs, and scales from a total of two males and two females. Additionally, because DNA can be </w:t>
      </w:r>
      <w:r>
        <w:lastRenderedPageBreak/>
        <w:t>fragmented in the freeze-thaw process, we hedged our bets for sampling on Trip 3 and preserved half of all sampled tissues in propylene glycol at 4</w:t>
      </w:r>
      <w:r>
        <w:rPr>
          <w:rFonts w:ascii="Cambria Math" w:hAnsi="Cambria Math"/>
        </w:rPr>
        <w:t>°</w:t>
      </w:r>
      <w:r>
        <w:t>C, and half flash frozen and transported both on dry ice. On Trip 4, we sampled back muscle, scales and internal organs from one male fish. All sampled tissue was flash frozen and stored on dry ice for transportation.</w:t>
      </w:r>
    </w:p>
    <w:p w14:paraId="7EB27DD9" w14:textId="71EA6F0D" w:rsidR="002A181A" w:rsidRDefault="002A181A">
      <w:pPr>
        <w:spacing w:line="276" w:lineRule="auto"/>
        <w:ind w:right="270"/>
        <w:rPr>
          <w:b/>
          <w:i/>
        </w:rPr>
      </w:pPr>
    </w:p>
    <w:p w14:paraId="2092E006" w14:textId="77777777" w:rsidR="002A181A" w:rsidRDefault="00EF3213">
      <w:pPr>
        <w:pStyle w:val="Heading2"/>
        <w:spacing w:line="276" w:lineRule="auto"/>
        <w:rPr>
          <w:rFonts w:ascii="Times" w:hAnsi="Times"/>
          <w:bCs/>
          <w:u w:val="single"/>
        </w:rPr>
      </w:pPr>
      <w:r>
        <w:t>Isolation of high molecular weight genomic DNA (Figure 1B)</w:t>
      </w:r>
    </w:p>
    <w:p w14:paraId="3DA91920" w14:textId="77777777" w:rsidR="002A181A" w:rsidRDefault="00EF3213">
      <w:pPr>
        <w:spacing w:line="276" w:lineRule="auto"/>
        <w:ind w:right="270"/>
        <w:rPr>
          <w:i/>
        </w:rPr>
      </w:pPr>
      <w:r>
        <w:rPr>
          <w:i/>
        </w:rPr>
        <w:t>Methods</w:t>
      </w:r>
    </w:p>
    <w:p w14:paraId="1B35BD64" w14:textId="55976B0D" w:rsidR="002A181A" w:rsidRDefault="00EF3213">
      <w:pPr>
        <w:spacing w:line="276" w:lineRule="auto"/>
        <w:ind w:right="270"/>
        <w:rPr>
          <w:rFonts w:ascii="Times" w:hAnsi="Times"/>
          <w:b/>
          <w:bCs/>
          <w:u w:val="single"/>
        </w:rPr>
      </w:pPr>
      <w:r>
        <w:t xml:space="preserve">For linked-read and long-read sequencing, HMW DNA extractions from the fish tissues occurred at the UC Davis Sequencing Center using the protocol described in </w:t>
      </w:r>
      <w:proofErr w:type="spellStart"/>
      <w:r>
        <w:t>Wasko</w:t>
      </w:r>
      <w:proofErr w:type="spellEnd"/>
      <w:r>
        <w:t xml:space="preserve"> et al. (2003)</w:t>
      </w:r>
      <w:r>
        <w:fldChar w:fldCharType="begin"/>
      </w:r>
      <w:r w:rsidR="00DD52FA">
        <w:instrText xml:space="preserve"> ADDIN ZOTERO_ITEM CSL_CITATION {"citationID":"M9LPnqZ1","properties":{"formattedCitation":"\\super 17\\nosupersub{}","plainCitation":"17","noteIndex":0},"citationItems":[{"id":"Otmf7FJN/0tUs9GTp","uris":["http://www.mendeley.com/documents/?uuid=9c8ee276-7696-4a6b-8e28-c1c2860e8cae"],"uri":["http://www.mendeley.com/documents/?uuid=9c8ee276-7696-4a6b-8e28-c1c2860e8cae"],"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schema":"https://github.com/citation-style-language/schema/raw/master/csl-citation.json"} </w:instrText>
      </w:r>
      <w:r>
        <w:fldChar w:fldCharType="separate"/>
      </w:r>
      <w:r w:rsidR="00DD52FA" w:rsidRPr="00DD52FA">
        <w:rPr>
          <w:vertAlign w:val="superscript"/>
        </w:rPr>
        <w:t>17</w:t>
      </w:r>
      <w:r>
        <w:fldChar w:fldCharType="end"/>
      </w:r>
      <w:r>
        <w:t>. The size range of extracted DNA fragments were determined using a pulse field gel run</w:t>
      </w:r>
      <w:r w:rsidR="00493839">
        <w:t xml:space="preserve"> for 24 hours. This run was conducted</w:t>
      </w:r>
      <w:r>
        <w:t xml:space="preserve"> at a low frequency</w:t>
      </w:r>
      <w:r w:rsidR="00493839">
        <w:t xml:space="preserve"> </w:t>
      </w:r>
      <w:r>
        <w:t>to not shear the DNA</w:t>
      </w:r>
      <w:r w:rsidR="00493839">
        <w:t>.</w:t>
      </w:r>
      <w:r>
        <w:t xml:space="preserve"> Physical sampling and extractions were repeated until the mean distribution of extraction lengths was 50kb or greater and there was sufficient quantity of HMW DNA to carry out the required sequencing technologies for each sex. For HMW DNA extractions and subsequent hi-c sequencing, a female tissue sample was sent to Phase Genomics and a male tissue sample was sent to the Vertebrate Genome Project for isolation of HMW DNA. Samples were sent to different locations due to COVID-19 delays at Phase Genomics during the time of sampling the male fish.</w:t>
      </w:r>
    </w:p>
    <w:p w14:paraId="77AF53DB" w14:textId="77777777" w:rsidR="002A181A" w:rsidRDefault="002A181A">
      <w:pPr>
        <w:spacing w:line="276" w:lineRule="auto"/>
        <w:ind w:right="270"/>
        <w:rPr>
          <w:rFonts w:ascii="Times" w:hAnsi="Times"/>
          <w:b/>
          <w:bCs/>
          <w:u w:val="single"/>
        </w:rPr>
      </w:pPr>
    </w:p>
    <w:p w14:paraId="1C30F10C" w14:textId="77777777" w:rsidR="002A181A" w:rsidRDefault="00EF3213">
      <w:pPr>
        <w:spacing w:line="276" w:lineRule="auto"/>
        <w:ind w:right="270"/>
        <w:rPr>
          <w:i/>
        </w:rPr>
      </w:pPr>
      <w:r>
        <w:rPr>
          <w:i/>
        </w:rPr>
        <w:t>Results</w:t>
      </w:r>
    </w:p>
    <w:p w14:paraId="1C9C0FD6" w14:textId="77777777" w:rsidR="002A181A" w:rsidRDefault="00EF3213">
      <w:pPr>
        <w:spacing w:line="276" w:lineRule="auto"/>
        <w:ind w:right="270"/>
        <w:rPr>
          <w:i/>
        </w:rPr>
      </w:pPr>
      <w:r>
        <w:rPr>
          <w:iCs/>
        </w:rPr>
        <w:t xml:space="preserve">Trip 1: </w:t>
      </w:r>
      <w:r>
        <w:t xml:space="preserve">DNA from one male (T1M03) and one female (T1F02) DNA was successfully extracted from the first sampling (See Table 2 for fish identifications corresponding to trips). HMW DNA from the T1F02 had DNA fragments of sufficient length for sequencing (Figure 2A). </w:t>
      </w:r>
    </w:p>
    <w:p w14:paraId="2A183A3E" w14:textId="77777777" w:rsidR="002A181A" w:rsidRDefault="002A181A">
      <w:pPr>
        <w:spacing w:line="276" w:lineRule="auto"/>
        <w:ind w:right="270" w:firstLine="720"/>
        <w:rPr>
          <w:rFonts w:ascii="Times" w:hAnsi="Times"/>
          <w:b/>
          <w:bCs/>
          <w:u w:val="single"/>
        </w:rPr>
      </w:pPr>
    </w:p>
    <w:p w14:paraId="7E7F2A85" w14:textId="77777777" w:rsidR="002A181A" w:rsidRDefault="00EF3213">
      <w:pPr>
        <w:spacing w:line="276" w:lineRule="auto"/>
        <w:ind w:right="270"/>
        <w:rPr>
          <w:rFonts w:ascii="Times" w:hAnsi="Times"/>
          <w:b/>
          <w:bCs/>
          <w:u w:val="single"/>
        </w:rPr>
      </w:pPr>
      <w:r>
        <w:t xml:space="preserve">Trip 2: We performed three separate rounds of extractions on tissue samples from two different males (T2M02 and T2M03). Yet despite multiple attempts at extracting HMW DNA, we did not obtain fragments of sufficient length for sequencing (Figure 2B-D).  </w:t>
      </w:r>
    </w:p>
    <w:p w14:paraId="6F8F33E3" w14:textId="77777777" w:rsidR="002A181A" w:rsidRDefault="002A181A">
      <w:pPr>
        <w:spacing w:line="276" w:lineRule="auto"/>
        <w:ind w:right="270"/>
        <w:rPr>
          <w:rFonts w:ascii="Times" w:hAnsi="Times"/>
          <w:b/>
          <w:bCs/>
          <w:u w:val="single"/>
        </w:rPr>
      </w:pPr>
    </w:p>
    <w:p w14:paraId="63C68A2B" w14:textId="77777777" w:rsidR="002A181A" w:rsidRDefault="00EF3213">
      <w:pPr>
        <w:spacing w:line="276" w:lineRule="auto"/>
        <w:ind w:right="270"/>
        <w:rPr>
          <w:rFonts w:ascii="Times" w:hAnsi="Times"/>
          <w:b/>
          <w:bCs/>
          <w:u w:val="single"/>
        </w:rPr>
      </w:pPr>
      <w:r>
        <w:t xml:space="preserve">Trip 3: We performed two separate rounds of extractions on multiple different tissue types from both males and females (Table 2). From these extractions we acquired DNA of sufficient length from flash frozen back muscle tissue from one male (T03M02_BM_FF, Figure 2E) and flash frozen scales from one female (T3F02_SC, Figure 2F). We did not observe that storing tissue in propylene glycol had an effect on increasing the fragment length of extracted DNA (Figure 2E &amp; F). </w:t>
      </w:r>
    </w:p>
    <w:p w14:paraId="52AF7374" w14:textId="77777777" w:rsidR="002A181A" w:rsidRDefault="002A181A">
      <w:pPr>
        <w:spacing w:line="276" w:lineRule="auto"/>
        <w:ind w:right="270"/>
        <w:rPr>
          <w:rFonts w:ascii="Times" w:hAnsi="Times"/>
          <w:b/>
          <w:bCs/>
          <w:u w:val="single"/>
        </w:rPr>
      </w:pPr>
    </w:p>
    <w:p w14:paraId="2FED0F32" w14:textId="77777777" w:rsidR="002A181A" w:rsidRDefault="00EF3213">
      <w:pPr>
        <w:spacing w:line="276" w:lineRule="auto"/>
        <w:ind w:right="270"/>
        <w:rPr>
          <w:rFonts w:ascii="Times" w:hAnsi="Times"/>
          <w:b/>
          <w:bCs/>
          <w:u w:val="single"/>
        </w:rPr>
      </w:pPr>
      <w:r>
        <w:t>Trip 4: The tissue samples from the male specimen sampled on trip 4 were sent directly to the Vertebrate Genome Project for subsequent extraction and sequencing where it was successfully extracted and sequenced.</w:t>
      </w:r>
    </w:p>
    <w:p w14:paraId="346CB3C7" w14:textId="77777777" w:rsidR="002A181A" w:rsidRDefault="002A181A">
      <w:pPr>
        <w:spacing w:line="276" w:lineRule="auto"/>
        <w:ind w:right="270"/>
        <w:rPr>
          <w:rFonts w:ascii="Times" w:hAnsi="Times"/>
          <w:b/>
          <w:bCs/>
          <w:u w:val="single"/>
        </w:rPr>
      </w:pPr>
    </w:p>
    <w:p w14:paraId="49399F20" w14:textId="77777777" w:rsidR="002A181A" w:rsidRDefault="002A181A">
      <w:pPr>
        <w:spacing w:line="276" w:lineRule="auto"/>
        <w:ind w:right="270"/>
        <w:rPr>
          <w:color w:val="FF0000"/>
        </w:rPr>
      </w:pPr>
    </w:p>
    <w:p w14:paraId="429A738E" w14:textId="77777777" w:rsidR="002A181A" w:rsidRDefault="00EF3213">
      <w:pPr>
        <w:pStyle w:val="Heading2"/>
        <w:spacing w:line="276" w:lineRule="auto"/>
        <w:rPr>
          <w:rFonts w:ascii="Times" w:hAnsi="Times"/>
          <w:bCs/>
          <w:u w:val="single"/>
        </w:rPr>
      </w:pPr>
      <w:r>
        <w:t>Long-read library prep &amp; sequencing (Figure 1C)</w:t>
      </w:r>
    </w:p>
    <w:p w14:paraId="3A4FDBC3" w14:textId="77777777" w:rsidR="002A181A" w:rsidRDefault="00EF3213">
      <w:pPr>
        <w:spacing w:line="276" w:lineRule="auto"/>
        <w:ind w:right="270"/>
        <w:rPr>
          <w:i/>
        </w:rPr>
      </w:pPr>
      <w:r>
        <w:rPr>
          <w:i/>
        </w:rPr>
        <w:t>Methods</w:t>
      </w:r>
    </w:p>
    <w:p w14:paraId="24AEA521" w14:textId="78CB9081" w:rsidR="002A181A" w:rsidRDefault="00EF3213">
      <w:pPr>
        <w:spacing w:line="276" w:lineRule="auto"/>
        <w:ind w:right="270"/>
        <w:rPr>
          <w:rFonts w:ascii="Times" w:hAnsi="Times"/>
          <w:b/>
          <w:bCs/>
          <w:u w:val="single"/>
        </w:rPr>
      </w:pPr>
      <w:r>
        <w:t xml:space="preserve">The inclusion of long-read data dramatically assists in creating a more contiguous genome assembly because it spans repetitive elements and resolves chimeric sequences throughout the genome. </w:t>
      </w:r>
      <w:r w:rsidR="00AC2FAF">
        <w:t>This means that l</w:t>
      </w:r>
      <w:r>
        <w:t>ong-read</w:t>
      </w:r>
      <w:r w:rsidR="00AC2FAF">
        <w:t xml:space="preserve"> data</w:t>
      </w:r>
      <w:r>
        <w:t xml:space="preserve"> provide</w:t>
      </w:r>
      <w:r w:rsidR="00AC2FAF">
        <w:t>s</w:t>
      </w:r>
      <w:r>
        <w:t xml:space="preserve"> greater continuity of scaffolded </w:t>
      </w:r>
      <w:r>
        <w:rPr>
          <w:b/>
          <w:bCs/>
        </w:rPr>
        <w:t>contigs</w:t>
      </w:r>
      <w:r>
        <w:t xml:space="preserve"> (</w:t>
      </w:r>
      <w:r>
        <w:rPr>
          <w:rFonts w:ascii="Times" w:hAnsi="Times"/>
          <w:bCs/>
        </w:rPr>
        <w:t>a stretch of DNA sequence created from a consensus of reads)</w:t>
      </w:r>
      <w:r w:rsidR="00AC2FAF">
        <w:t>.</w:t>
      </w:r>
      <w:r>
        <w:t xml:space="preserve"> This is because the reads (sequence fragments produced by the sequencer) are thousands rather than hundreds of base pairs long. Previously, long-read sequencing was both costly and had a high error rate of up to 10%. During 2020, a new PacBio HiFi chemistry was developed which dramatically reduces the number of errors to under 1%. </w:t>
      </w:r>
    </w:p>
    <w:p w14:paraId="5B019BEF" w14:textId="77777777" w:rsidR="002A181A" w:rsidRDefault="002A181A">
      <w:pPr>
        <w:spacing w:line="276" w:lineRule="auto"/>
        <w:ind w:right="270"/>
        <w:rPr>
          <w:rFonts w:ascii="Times" w:hAnsi="Times"/>
          <w:b/>
          <w:bCs/>
          <w:u w:val="single"/>
        </w:rPr>
      </w:pPr>
    </w:p>
    <w:p w14:paraId="67C7FB76" w14:textId="77777777" w:rsidR="002A181A" w:rsidRDefault="00EF3213">
      <w:pPr>
        <w:spacing w:line="276" w:lineRule="auto"/>
        <w:rPr>
          <w:rFonts w:ascii="Times" w:hAnsi="Times"/>
          <w:b/>
          <w:bCs/>
          <w:u w:val="single"/>
        </w:rPr>
      </w:pPr>
      <w:r>
        <w:rPr>
          <w:lang w:val="en"/>
        </w:rPr>
        <w:t xml:space="preserve">PacBio </w:t>
      </w:r>
      <w:r>
        <w:t xml:space="preserve">HiFi </w:t>
      </w:r>
      <w:proofErr w:type="spellStart"/>
      <w:r>
        <w:t>SMRTbell</w:t>
      </w:r>
      <w:proofErr w:type="spellEnd"/>
      <w:r>
        <w:t>® Libraries (</w:t>
      </w:r>
      <w:hyperlink r:id="rId9">
        <w:r>
          <w:rPr>
            <w:rStyle w:val="Hyperlink"/>
            <w:lang w:val="en"/>
          </w:rPr>
          <w:t>https://www.pacb.com/</w:t>
        </w:r>
      </w:hyperlink>
      <w:r>
        <w:rPr>
          <w:lang w:val="en"/>
        </w:rPr>
        <w:t xml:space="preserve">) </w:t>
      </w:r>
      <w:r>
        <w:t xml:space="preserve">were prepped following the </w:t>
      </w:r>
      <w:proofErr w:type="spellStart"/>
      <w:r>
        <w:t>SMRTbell</w:t>
      </w:r>
      <w:proofErr w:type="spellEnd"/>
      <w:r>
        <w:t xml:space="preserve"> Express Template Prep Kit 2.0 procedure. The UC Davis Sequencing Center used a </w:t>
      </w:r>
      <w:proofErr w:type="spellStart"/>
      <w:r>
        <w:t>Megaruptor</w:t>
      </w:r>
      <w:proofErr w:type="spellEnd"/>
      <w:r>
        <w:t xml:space="preserve"> to shear DNA to an average fragment length of ~15kb. The input for the library prep was 5.6 ug of DNA and the library was size selected down to be 11kb. Prepped DNA was run on a Sequel II machine and sequencing data was collected as recorded “movies” of nucleotides. Each movie collection lasted for 30 hours per run. Additional movies were collected until the amount of sequencing data for each sex was ~25-30x coverage.</w:t>
      </w:r>
    </w:p>
    <w:p w14:paraId="7E06BD53" w14:textId="77777777" w:rsidR="002A181A" w:rsidRDefault="002A181A">
      <w:pPr>
        <w:spacing w:line="276" w:lineRule="auto"/>
        <w:ind w:right="270"/>
        <w:rPr>
          <w:rFonts w:ascii="Times" w:hAnsi="Times"/>
          <w:b/>
          <w:bCs/>
          <w:u w:val="single"/>
        </w:rPr>
      </w:pPr>
    </w:p>
    <w:p w14:paraId="639A02B9" w14:textId="77777777" w:rsidR="002A181A" w:rsidRDefault="00EF3213">
      <w:pPr>
        <w:spacing w:line="276" w:lineRule="auto"/>
        <w:ind w:right="270"/>
        <w:rPr>
          <w:rFonts w:ascii="Times" w:hAnsi="Times"/>
          <w:b/>
          <w:bCs/>
          <w:u w:val="single"/>
        </w:rPr>
      </w:pPr>
      <w:r>
        <w:rPr>
          <w:i/>
        </w:rPr>
        <w:t>Results</w:t>
      </w:r>
    </w:p>
    <w:p w14:paraId="266770DD" w14:textId="77777777" w:rsidR="002A181A" w:rsidRDefault="00EF3213">
      <w:pPr>
        <w:spacing w:line="276" w:lineRule="auto"/>
        <w:ind w:right="270"/>
        <w:rPr>
          <w:rFonts w:ascii="Times" w:hAnsi="Times"/>
          <w:b/>
          <w:bCs/>
          <w:u w:val="single"/>
        </w:rPr>
      </w:pPr>
      <w:r>
        <w:t>A total of five movie collections (150 hours of sequencing data were collected). Two male movie collections generated roughly 25x coverage (data combined into Supplemental Data 1) and three female movie collections generated roughly 28x coverage (Run 1 &amp; 2 combined into Supplemental Data 2, Run 3 data in Supplemental Data 3). This amount of long-read sequencing data was sufficient to continue on to subsequent steps.</w:t>
      </w:r>
    </w:p>
    <w:p w14:paraId="69619936" w14:textId="77777777" w:rsidR="002A181A" w:rsidRDefault="002A181A">
      <w:pPr>
        <w:spacing w:line="276" w:lineRule="auto"/>
        <w:ind w:right="270"/>
        <w:rPr>
          <w:rFonts w:ascii="Times" w:hAnsi="Times"/>
          <w:b/>
          <w:bCs/>
          <w:u w:val="single"/>
        </w:rPr>
      </w:pPr>
    </w:p>
    <w:p w14:paraId="603F9F08" w14:textId="77777777" w:rsidR="002A181A" w:rsidRDefault="002A181A">
      <w:pPr>
        <w:spacing w:line="276" w:lineRule="auto"/>
        <w:ind w:right="270"/>
        <w:rPr>
          <w:rFonts w:ascii="Times" w:hAnsi="Times"/>
          <w:b/>
          <w:bCs/>
          <w:u w:val="single"/>
        </w:rPr>
      </w:pPr>
    </w:p>
    <w:p w14:paraId="03C4DDC3" w14:textId="77777777" w:rsidR="002A181A" w:rsidRDefault="00EF3213">
      <w:pPr>
        <w:pStyle w:val="Heading2"/>
        <w:spacing w:line="276" w:lineRule="auto"/>
        <w:rPr>
          <w:rFonts w:ascii="Times" w:hAnsi="Times"/>
          <w:bCs/>
          <w:u w:val="single"/>
        </w:rPr>
      </w:pPr>
      <w:r>
        <w:t>Linked-read library prep &amp; sequencing (Figure 1C)</w:t>
      </w:r>
    </w:p>
    <w:p w14:paraId="327C2BE0" w14:textId="77777777" w:rsidR="002A181A" w:rsidRDefault="00EF3213">
      <w:pPr>
        <w:spacing w:line="276" w:lineRule="auto"/>
        <w:ind w:right="270"/>
        <w:rPr>
          <w:i/>
        </w:rPr>
      </w:pPr>
      <w:r>
        <w:rPr>
          <w:i/>
        </w:rPr>
        <w:t>Methods</w:t>
      </w:r>
    </w:p>
    <w:p w14:paraId="60AC0664" w14:textId="25DEADE5" w:rsidR="002A181A" w:rsidRDefault="00EF3213">
      <w:pPr>
        <w:spacing w:line="276" w:lineRule="auto"/>
        <w:ind w:right="270"/>
        <w:rPr>
          <w:rFonts w:ascii="Times" w:hAnsi="Times"/>
          <w:b/>
          <w:bCs/>
          <w:u w:val="single"/>
        </w:rPr>
      </w:pPr>
      <w:r>
        <w:t>Once sufficient extracted HMW genomic DNA fragments were acquired, DNA was adjusted to a concentration of 0.91 ng/µl. We selected the 10X Genomics platform (</w:t>
      </w:r>
      <w:hyperlink r:id="rId10">
        <w:r>
          <w:rPr>
            <w:rStyle w:val="Hyperlink"/>
          </w:rPr>
          <w:t>https://www.10xgenomics.com/technology/</w:t>
        </w:r>
      </w:hyperlink>
      <w:r>
        <w:t xml:space="preserve">) to generate our linked-read sequence data. 10X Genomics library preparation takes extracted HMW gDNA, shears the DNA into 50kb long segments, inserts each fragment into an oil coated gel emulsion bead (GEM), further shears DNA within each bead, and attaches one unique barcode to all DNA fragments within each GEM for identification post-sequencing. Whole genome sequencing libraries were prepared using Chromium Genome Library &amp; Gel Bead Kit v.2 (10X Genomics, cat. 120258), Chromium Genome Chip Kit v.2 (10X Genomics, cat. 120257), Chromium i7 Multiplex Kit </w:t>
      </w:r>
      <w:r>
        <w:lastRenderedPageBreak/>
        <w:t>(10X Genomics, cat. 120262), and Chromium controller according to manufacturer’s instructions. After library preparation, 1.14 ng of template gDNA was loaded on a Chromium Genome Chip and sequenced on an Illumina NovaSeq6000 150bp PE lane (Illumina, San Diego, CA). We used a previous RAD</w:t>
      </w:r>
      <w:r w:rsidR="00411247">
        <w:t>-</w:t>
      </w:r>
      <w:r>
        <w:t>sequencing</w:t>
      </w:r>
      <w:r w:rsidR="00411247">
        <w:t>-</w:t>
      </w:r>
      <w:r>
        <w:t xml:space="preserve">based estimate of a haploid genome size (0.6Gb) to sequence the first sample to an estimated 80x coverage. </w:t>
      </w:r>
    </w:p>
    <w:p w14:paraId="427E1840" w14:textId="77777777" w:rsidR="002A181A" w:rsidRDefault="002A181A">
      <w:pPr>
        <w:spacing w:line="276" w:lineRule="auto"/>
        <w:ind w:right="270"/>
        <w:rPr>
          <w:rFonts w:ascii="Times" w:hAnsi="Times"/>
          <w:b/>
          <w:bCs/>
          <w:u w:val="single"/>
        </w:rPr>
      </w:pPr>
    </w:p>
    <w:p w14:paraId="7A7514A1" w14:textId="27E29209" w:rsidR="002A181A" w:rsidRDefault="00EF3213">
      <w:pPr>
        <w:spacing w:line="276" w:lineRule="auto"/>
        <w:ind w:right="270"/>
        <w:rPr>
          <w:rFonts w:ascii="Times" w:hAnsi="Times"/>
          <w:b/>
          <w:bCs/>
          <w:u w:val="single"/>
        </w:rPr>
      </w:pPr>
      <w:r>
        <w:t>Since we successfully extracted HMW DNA from a female individual first, we used the female linked-read data to improve our estimate of delta smelt genome size with a more accurate k-mer (where k is equal to a specified sequence length) based approach with the software Genomescope2</w:t>
      </w:r>
      <w:r>
        <w:fldChar w:fldCharType="begin"/>
      </w:r>
      <w:r w:rsidR="00DD52FA">
        <w:instrText xml:space="preserve"> ADDIN ZOTERO_ITEM CSL_CITATION {"citationID":"ZzYsxmpV","properties":{"formattedCitation":"\\super 18\\nosupersub{}","plainCitation":"18","noteIndex":0},"citationItems":[{"id":490,"uris":["http://zotero.org/users/local/3tku6QP0/items/CYG9FJR8"],"uri":["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fldChar w:fldCharType="separate"/>
      </w:r>
      <w:r w:rsidR="00DD52FA" w:rsidRPr="00DD52FA">
        <w:rPr>
          <w:vertAlign w:val="superscript"/>
        </w:rPr>
        <w:t>18</w:t>
      </w:r>
      <w:r>
        <w:fldChar w:fldCharType="end"/>
      </w:r>
      <w:r>
        <w:t>. We then used the updated genome size estimate to adjust the amount of linked-read sequencing data collected for the male sample.</w:t>
      </w:r>
    </w:p>
    <w:p w14:paraId="78A56C55" w14:textId="77777777" w:rsidR="002A181A" w:rsidRDefault="002A181A">
      <w:pPr>
        <w:spacing w:line="276" w:lineRule="auto"/>
        <w:ind w:right="270"/>
        <w:rPr>
          <w:rFonts w:ascii="Times" w:hAnsi="Times"/>
          <w:b/>
          <w:bCs/>
          <w:u w:val="single"/>
        </w:rPr>
      </w:pPr>
    </w:p>
    <w:p w14:paraId="7D39DEDA" w14:textId="77777777" w:rsidR="002A181A" w:rsidRDefault="00EF3213">
      <w:pPr>
        <w:spacing w:line="276" w:lineRule="auto"/>
        <w:ind w:right="270"/>
        <w:rPr>
          <w:i/>
        </w:rPr>
      </w:pPr>
      <w:r>
        <w:rPr>
          <w:i/>
        </w:rPr>
        <w:t>Results</w:t>
      </w:r>
    </w:p>
    <w:p w14:paraId="302759A4" w14:textId="77777777" w:rsidR="002A181A" w:rsidRDefault="00EF3213">
      <w:pPr>
        <w:spacing w:line="276" w:lineRule="auto"/>
        <w:ind w:right="270"/>
        <w:rPr>
          <w:color w:val="FF0000"/>
        </w:rPr>
      </w:pPr>
      <w:r>
        <w:t>The k-mer based haploid genome size from the female was estimated to be 0.49Gb. We generated approximately 45 gigabytes of female linked-read sequencing data and 30 gigabytes of male linked-read sequencing data for a total of roughly 120x and 80x coverage, respectively (Table 3). This coverage was sufficient to continue on to subsequent assembly steps.</w:t>
      </w:r>
    </w:p>
    <w:p w14:paraId="70A6B993" w14:textId="77777777" w:rsidR="002A181A" w:rsidRDefault="002A181A">
      <w:pPr>
        <w:spacing w:line="276" w:lineRule="auto"/>
        <w:ind w:right="270"/>
        <w:rPr>
          <w:rFonts w:ascii="Times" w:hAnsi="Times"/>
          <w:b/>
          <w:bCs/>
          <w:u w:val="single"/>
        </w:rPr>
      </w:pPr>
    </w:p>
    <w:p w14:paraId="472A23CE" w14:textId="77777777" w:rsidR="002A181A" w:rsidRDefault="002A181A">
      <w:pPr>
        <w:spacing w:line="276" w:lineRule="auto"/>
        <w:ind w:right="270"/>
        <w:rPr>
          <w:rFonts w:ascii="Times" w:hAnsi="Times"/>
          <w:b/>
          <w:bCs/>
          <w:u w:val="single"/>
        </w:rPr>
      </w:pPr>
    </w:p>
    <w:p w14:paraId="36AC62CA" w14:textId="77777777" w:rsidR="002A181A" w:rsidRDefault="00EF3213">
      <w:pPr>
        <w:pStyle w:val="Heading2"/>
        <w:spacing w:line="276" w:lineRule="auto"/>
        <w:rPr>
          <w:rFonts w:ascii="Times" w:hAnsi="Times"/>
          <w:bCs/>
          <w:u w:val="single"/>
        </w:rPr>
      </w:pPr>
      <w:r>
        <w:t>Hi-C chromatin conformation capture prep &amp; sequencing (Figure 1C)</w:t>
      </w:r>
    </w:p>
    <w:p w14:paraId="0E56A7C4" w14:textId="77777777" w:rsidR="002A181A" w:rsidRDefault="00EF3213">
      <w:pPr>
        <w:spacing w:line="276" w:lineRule="auto"/>
        <w:ind w:right="270"/>
        <w:rPr>
          <w:i/>
        </w:rPr>
      </w:pPr>
      <w:r>
        <w:rPr>
          <w:i/>
        </w:rPr>
        <w:t>Methods</w:t>
      </w:r>
    </w:p>
    <w:p w14:paraId="2D6ECF83" w14:textId="3DAB0171" w:rsidR="002A181A" w:rsidRDefault="00EF3213">
      <w:pPr>
        <w:spacing w:line="276" w:lineRule="auto"/>
        <w:ind w:right="270"/>
        <w:rPr>
          <w:rFonts w:ascii="Times" w:hAnsi="Times"/>
          <w:b/>
          <w:bCs/>
          <w:u w:val="single"/>
        </w:rPr>
      </w:pPr>
      <w:r>
        <w:t>Genomic DNA in eukaryotes has high levels of repetition, leading to unresolved gaps surrounding large repetitive elements such as in the middle and at the ends of each chromosome</w:t>
      </w:r>
      <w:r>
        <w:fldChar w:fldCharType="begin"/>
      </w:r>
      <w:r w:rsidR="00DD52FA">
        <w:instrText xml:space="preserve"> ADDIN ZOTERO_ITEM CSL_CITATION {"citationID":"02GdvJS4","properties":{"formattedCitation":"\\super 19\\nosupersub{}","plainCitation":"19","noteIndex":0},"citationItems":[{"id":484,"uris":["http://zotero.org/users/local/3tku6QP0/items/CJB7UW7X"],"uri":["http://zotero.org/users/local/3tku6QP0/items/CJB7UW7X"],"itemData":{"id":484,"type":"chapter","abstract":"Eukaryotic genomes are composed of both unique and repetitive DNA sequences. These latter form families of different classes that may be organized in tandem or may be dispersed within genomes with a moderate to high degree of repetitiveness. The repetitive DNA fraction may represent a high proportion of a particular genome due to correlation between genome size and abundance of repetitive sequences, which would explain the differences in genomic DNA contents of different species. In this review, we analyze repetitive DNA diversity and abundance as well as its impact on genome structure, function, and evolution.","container-title":"Genome Dynamics","event-place":"Basel","ISBN":"978-3-318-02149-3","language":"en","note":"DOI: 10.1159/000337118","page":"1-28","publisher":"S. KARGER AG","publisher-place":"Basel","source":"DOI.org (Crossref)","title":"The Repetitive DNA Content of Eukaryotic Genomes","URL":"https://www.karger.com/Article/FullText/337118","volume":"7","editor":[{"family":"Garrido-Ramos","given":"M.A."}],"author":[{"family":"López-Flores","given":"I."},{"family":"Garrido-Ramos","given":"M.A."}],"accessed":{"date-parts":[["2021",6,20]]},"issued":{"date-parts":[["2012"]]}}}],"schema":"https://github.com/citation-style-language/schema/raw/master/csl-citation.json"} </w:instrText>
      </w:r>
      <w:r>
        <w:fldChar w:fldCharType="separate"/>
      </w:r>
      <w:r w:rsidR="00DD52FA" w:rsidRPr="00DD52FA">
        <w:rPr>
          <w:vertAlign w:val="superscript"/>
        </w:rPr>
        <w:t>19</w:t>
      </w:r>
      <w:r>
        <w:fldChar w:fldCharType="end"/>
      </w:r>
      <w:r>
        <w:t xml:space="preserve">. In order to resolve these gaps, we used hi-c chromatin conformation capture (hi-c). We outsourced the female hi-c library prep and sequencing to Phase Genomics in Seattle, WA in 2019. Phase used their in-house proprietary library preparation and sequencing protocols. Raw sequencing data and an initial scaffolding report were received for the female sample. Unfortunately, when we had male tissue available for hi-c sequencing the global pandemic in response to COVID-19 was underway. Due to the lack of availability of sequencing centers accepting new material, we had to outsource the male hi-c sequencing to the Vertebrate Genome Project at Rockefeller. The data from these sequencing runs have yet to be returned to us at the GVL, and </w:t>
      </w:r>
      <w:r w:rsidR="00411247">
        <w:t>with no estimated</w:t>
      </w:r>
      <w:r>
        <w:t xml:space="preserve"> return date. However, because hi-c links long-range interactions, we used the female sequencing data for both male and female scaffolding.</w:t>
      </w:r>
    </w:p>
    <w:p w14:paraId="0F1BAF1B" w14:textId="77777777" w:rsidR="002A181A" w:rsidRDefault="002A181A">
      <w:pPr>
        <w:spacing w:line="276" w:lineRule="auto"/>
        <w:ind w:right="270"/>
        <w:rPr>
          <w:rFonts w:ascii="Times" w:hAnsi="Times"/>
          <w:b/>
          <w:bCs/>
          <w:u w:val="single"/>
        </w:rPr>
      </w:pPr>
    </w:p>
    <w:p w14:paraId="34196278" w14:textId="77777777" w:rsidR="002A181A" w:rsidRDefault="00EF3213">
      <w:pPr>
        <w:spacing w:line="276" w:lineRule="auto"/>
        <w:ind w:right="270"/>
        <w:rPr>
          <w:i/>
        </w:rPr>
      </w:pPr>
      <w:r>
        <w:rPr>
          <w:i/>
        </w:rPr>
        <w:t>Results</w:t>
      </w:r>
    </w:p>
    <w:p w14:paraId="4CE37042" w14:textId="77777777" w:rsidR="002A181A" w:rsidRDefault="00EF3213">
      <w:pPr>
        <w:spacing w:line="276" w:lineRule="auto"/>
        <w:ind w:right="270"/>
        <w:rPr>
          <w:rFonts w:ascii="Times" w:hAnsi="Times"/>
          <w:b/>
          <w:bCs/>
          <w:u w:val="single"/>
        </w:rPr>
      </w:pPr>
      <w:r>
        <w:t xml:space="preserve">We received sequence files of 87,444,477 read pairs in total which is sufficient for resolving gaps and further scaffolding the linked &amp; long-read combined assembly (Supplemental Data 4). </w:t>
      </w:r>
    </w:p>
    <w:p w14:paraId="4C566593" w14:textId="77777777" w:rsidR="002A181A" w:rsidRDefault="002A181A">
      <w:pPr>
        <w:spacing w:line="276" w:lineRule="auto"/>
        <w:ind w:right="270"/>
        <w:rPr>
          <w:rFonts w:ascii="Times" w:hAnsi="Times"/>
          <w:b/>
          <w:bCs/>
          <w:u w:val="single"/>
        </w:rPr>
      </w:pPr>
    </w:p>
    <w:p w14:paraId="29838AD3" w14:textId="77777777" w:rsidR="002A181A" w:rsidRDefault="002A181A">
      <w:pPr>
        <w:spacing w:line="276" w:lineRule="auto"/>
        <w:ind w:right="270"/>
        <w:rPr>
          <w:rFonts w:ascii="Times" w:hAnsi="Times"/>
          <w:b/>
          <w:bCs/>
          <w:u w:val="single"/>
        </w:rPr>
      </w:pPr>
    </w:p>
    <w:p w14:paraId="36719300"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b/>
          <w:bCs/>
          <w:u w:val="single"/>
        </w:rPr>
        <w:t>Quality Control</w:t>
      </w:r>
      <w:r>
        <w:t>: After sequencing, bioinformatics quality control (QC) steps are necessary at multiple stages in the workflow of assembling of a reference genome. Immediate sources of error in sequencing data can result from sequenced DNA being contaminated with off-target DNA in the wet lab during preparation for sequencing, or biases in base calls from the sequencing machine. Other sources of error may come from having too great of a proportion of poor-quality reads.</w:t>
      </w:r>
    </w:p>
    <w:p w14:paraId="3E213261" w14:textId="77777777" w:rsidR="002A181A" w:rsidRDefault="002A181A">
      <w:pPr>
        <w:spacing w:line="276" w:lineRule="auto"/>
        <w:ind w:right="270"/>
        <w:rPr>
          <w:b/>
          <w:i/>
        </w:rPr>
      </w:pPr>
    </w:p>
    <w:p w14:paraId="1A9682BD" w14:textId="77777777" w:rsidR="002A181A" w:rsidRDefault="002A181A">
      <w:pPr>
        <w:spacing w:line="276" w:lineRule="auto"/>
        <w:ind w:right="270"/>
        <w:rPr>
          <w:b/>
          <w:i/>
        </w:rPr>
      </w:pPr>
    </w:p>
    <w:p w14:paraId="1B225BC9" w14:textId="77777777" w:rsidR="002A181A" w:rsidRDefault="00EF3213">
      <w:pPr>
        <w:pStyle w:val="Heading2"/>
        <w:spacing w:line="276" w:lineRule="auto"/>
        <w:rPr>
          <w:rFonts w:ascii="Times" w:hAnsi="Times"/>
          <w:bCs/>
          <w:u w:val="single"/>
        </w:rPr>
      </w:pPr>
      <w:r>
        <w:t>Long-read post-sequencing quality control (Figure 1C)</w:t>
      </w:r>
    </w:p>
    <w:p w14:paraId="102800AB" w14:textId="77777777" w:rsidR="002A181A" w:rsidRDefault="00EF3213">
      <w:pPr>
        <w:spacing w:line="276" w:lineRule="auto"/>
        <w:ind w:right="270"/>
        <w:rPr>
          <w:i/>
        </w:rPr>
      </w:pPr>
      <w:r>
        <w:rPr>
          <w:i/>
        </w:rPr>
        <w:t>Methods</w:t>
      </w:r>
    </w:p>
    <w:p w14:paraId="69AE6102" w14:textId="77777777" w:rsidR="002A181A" w:rsidRDefault="00EF3213">
      <w:pPr>
        <w:spacing w:line="276" w:lineRule="auto"/>
        <w:rPr>
          <w:rFonts w:ascii="Times" w:hAnsi="Times"/>
          <w:b/>
          <w:bCs/>
          <w:u w:val="single"/>
        </w:rPr>
      </w:pPr>
      <w:r>
        <w:t xml:space="preserve">Sequencing data were downloaded from </w:t>
      </w:r>
      <w:proofErr w:type="spellStart"/>
      <w:r>
        <w:t>Bioshare</w:t>
      </w:r>
      <w:proofErr w:type="spellEnd"/>
      <w:r>
        <w:t>, the UC Davis Sequencing Center’s host service. We used CCS software’s (</w:t>
      </w:r>
      <w:hyperlink r:id="rId11">
        <w:r>
          <w:rPr>
            <w:rStyle w:val="Hyperlink"/>
          </w:rPr>
          <w:t>https://github.com/PacificBiosciences/ccs</w:t>
        </w:r>
      </w:hyperlink>
      <w:r>
        <w:t xml:space="preserve">) statistical model on raw reads to generate highly accurate consensus sequences with known base quality values and convert binary data to </w:t>
      </w:r>
      <w:proofErr w:type="spellStart"/>
      <w:r>
        <w:t>fastq</w:t>
      </w:r>
      <w:proofErr w:type="spellEnd"/>
      <w:r>
        <w:t xml:space="preserve"> format for downstream analysis. A base quality value assigns a score to each letter (nucleotide) of sequencing data to denote the level of confidence in each base called by the sequencer. Reads with quality scores over Q20, denoting an error probability of 0.01%, were used for subsequent assembly.</w:t>
      </w:r>
    </w:p>
    <w:p w14:paraId="61CC6F1A" w14:textId="77777777" w:rsidR="002A181A" w:rsidRDefault="002A181A">
      <w:pPr>
        <w:spacing w:line="276" w:lineRule="auto"/>
        <w:rPr>
          <w:rFonts w:ascii="Times" w:hAnsi="Times"/>
          <w:b/>
          <w:bCs/>
          <w:u w:val="single"/>
        </w:rPr>
      </w:pPr>
    </w:p>
    <w:p w14:paraId="7ACF2F6E" w14:textId="77777777" w:rsidR="002A181A" w:rsidRDefault="00EF3213">
      <w:pPr>
        <w:spacing w:line="276" w:lineRule="auto"/>
        <w:ind w:right="270"/>
        <w:rPr>
          <w:i/>
        </w:rPr>
      </w:pPr>
      <w:r>
        <w:rPr>
          <w:i/>
        </w:rPr>
        <w:t>Results</w:t>
      </w:r>
    </w:p>
    <w:p w14:paraId="795B79E1" w14:textId="77777777" w:rsidR="002A181A" w:rsidRDefault="00EF3213">
      <w:pPr>
        <w:spacing w:line="276" w:lineRule="auto"/>
        <w:ind w:right="270"/>
        <w:rPr>
          <w:iCs/>
        </w:rPr>
      </w:pPr>
      <w:r>
        <w:rPr>
          <w:iCs/>
        </w:rPr>
        <w:t>A total of 3,095,133 male reads and 2,741,504 female reads representing 35,841,976,770 and 28,549,585,055 base pairs, respectively, passed quality control and was sufficient to be used for subsequent assembly.</w:t>
      </w:r>
    </w:p>
    <w:p w14:paraId="455FB4BC" w14:textId="77777777" w:rsidR="002A181A" w:rsidRDefault="002A181A">
      <w:pPr>
        <w:spacing w:line="276" w:lineRule="auto"/>
        <w:rPr>
          <w:rFonts w:ascii="Times" w:hAnsi="Times"/>
          <w:b/>
          <w:bCs/>
          <w:u w:val="single"/>
        </w:rPr>
      </w:pPr>
    </w:p>
    <w:p w14:paraId="03A55DDA" w14:textId="77777777" w:rsidR="002A181A" w:rsidRDefault="002A181A">
      <w:pPr>
        <w:spacing w:line="276" w:lineRule="auto"/>
        <w:ind w:right="270"/>
        <w:rPr>
          <w:rFonts w:ascii="Times" w:hAnsi="Times"/>
          <w:b/>
          <w:bCs/>
          <w:u w:val="single"/>
        </w:rPr>
      </w:pPr>
    </w:p>
    <w:p w14:paraId="7A0E2798" w14:textId="77777777" w:rsidR="002A181A" w:rsidRDefault="00EF3213">
      <w:pPr>
        <w:pStyle w:val="Heading2"/>
        <w:spacing w:line="276" w:lineRule="auto"/>
        <w:rPr>
          <w:rFonts w:ascii="Times" w:hAnsi="Times"/>
          <w:bCs/>
          <w:u w:val="single"/>
        </w:rPr>
      </w:pPr>
      <w:r>
        <w:t>Linked-read post-sequencing quality control (Figure 1C)</w:t>
      </w:r>
    </w:p>
    <w:p w14:paraId="0C11E34A" w14:textId="77777777" w:rsidR="002A181A" w:rsidRDefault="00EF3213">
      <w:pPr>
        <w:spacing w:line="276" w:lineRule="auto"/>
        <w:ind w:right="270"/>
        <w:rPr>
          <w:i/>
        </w:rPr>
      </w:pPr>
      <w:r>
        <w:rPr>
          <w:i/>
        </w:rPr>
        <w:t>Methods</w:t>
      </w:r>
    </w:p>
    <w:p w14:paraId="2549451B" w14:textId="3CA516D0" w:rsidR="002A181A" w:rsidRDefault="00EF3213">
      <w:pPr>
        <w:spacing w:line="276" w:lineRule="auto"/>
        <w:ind w:right="270"/>
        <w:rPr>
          <w:rFonts w:ascii="Times" w:hAnsi="Times"/>
          <w:b/>
          <w:bCs/>
          <w:u w:val="single"/>
        </w:rPr>
      </w:pPr>
      <w:r>
        <w:t>To quality control for contamination and sequencing bias errors, we conducted three computational quality control steps (</w:t>
      </w:r>
      <w:r>
        <w:rPr>
          <w:rFonts w:ascii="Courier" w:hAnsi="Courier"/>
        </w:rPr>
        <w:t>kat hist</w:t>
      </w:r>
      <w:r>
        <w:t xml:space="preserve">, </w:t>
      </w:r>
      <w:r>
        <w:rPr>
          <w:rFonts w:ascii="Courier" w:hAnsi="Courier"/>
        </w:rPr>
        <w:t xml:space="preserve">kat </w:t>
      </w:r>
      <w:proofErr w:type="spellStart"/>
      <w:r>
        <w:rPr>
          <w:rFonts w:ascii="Courier" w:hAnsi="Courier"/>
        </w:rPr>
        <w:t>gcp</w:t>
      </w:r>
      <w:proofErr w:type="spellEnd"/>
      <w:r>
        <w:t xml:space="preserve"> and </w:t>
      </w:r>
      <w:r>
        <w:rPr>
          <w:rFonts w:ascii="Courier" w:hAnsi="Courier"/>
        </w:rPr>
        <w:t>kat comp</w:t>
      </w:r>
      <w:r>
        <w:t>) using the software program KAT</w:t>
      </w:r>
      <w:r>
        <w:fldChar w:fldCharType="begin"/>
      </w:r>
      <w:r w:rsidR="00DD52FA">
        <w:instrText xml:space="preserve"> ADDIN ZOTERO_ITEM CSL_CITATION {"citationID":"rTYXloYS","properties":{"formattedCitation":"\\super 20\\nosupersub{}","plainCitation":"20","noteIndex":0},"citationItems":[{"id":"Otmf7FJN/3CVWlH2T","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fldChar w:fldCharType="separate"/>
      </w:r>
      <w:r w:rsidR="00DD52FA" w:rsidRPr="00DD52FA">
        <w:rPr>
          <w:vertAlign w:val="superscript"/>
        </w:rPr>
        <w:t>20</w:t>
      </w:r>
      <w:r>
        <w:fldChar w:fldCharType="end"/>
      </w:r>
      <w:r>
        <w:t xml:space="preserve">. Each step splits sequencing data into sub-sequences of a given length, or k-mers, and plots out frequencies, or comparisons, to visually inspect the data for quality issues. All bioinformatics work was conducted on the UC Davis farm compute cluster (the farm). </w:t>
      </w:r>
    </w:p>
    <w:p w14:paraId="06ECF1A2" w14:textId="77777777" w:rsidR="002A181A" w:rsidRDefault="002A181A">
      <w:pPr>
        <w:spacing w:line="276" w:lineRule="auto"/>
        <w:ind w:right="270" w:firstLine="720"/>
        <w:rPr>
          <w:rFonts w:ascii="Times" w:hAnsi="Times"/>
          <w:b/>
          <w:bCs/>
          <w:u w:val="single"/>
        </w:rPr>
      </w:pPr>
    </w:p>
    <w:p w14:paraId="4AFE78A4" w14:textId="77777777" w:rsidR="002A181A" w:rsidRDefault="00EF3213">
      <w:pPr>
        <w:spacing w:line="276" w:lineRule="auto"/>
        <w:ind w:right="270"/>
        <w:rPr>
          <w:rFonts w:ascii="Times" w:hAnsi="Times"/>
          <w:b/>
          <w:bCs/>
          <w:u w:val="single"/>
        </w:rPr>
      </w:pPr>
      <w:r>
        <w:t xml:space="preserve">We looked for signs of contamination using the </w:t>
      </w:r>
      <w:r>
        <w:rPr>
          <w:rFonts w:ascii="Courier" w:hAnsi="Courier"/>
        </w:rPr>
        <w:t>kat hist</w:t>
      </w:r>
      <w:r>
        <w:t xml:space="preserve"> and </w:t>
      </w:r>
      <w:r>
        <w:rPr>
          <w:rFonts w:ascii="Courier" w:hAnsi="Courier"/>
        </w:rPr>
        <w:t xml:space="preserve">kat </w:t>
      </w:r>
      <w:proofErr w:type="spellStart"/>
      <w:r>
        <w:rPr>
          <w:rFonts w:ascii="Courier" w:hAnsi="Courier"/>
        </w:rPr>
        <w:t>gcp</w:t>
      </w:r>
      <w:proofErr w:type="spellEnd"/>
      <w:r>
        <w:t xml:space="preserve"> functions within the software KAT. First, we used the </w:t>
      </w:r>
      <w:r>
        <w:rPr>
          <w:rFonts w:ascii="Courier" w:hAnsi="Courier"/>
        </w:rPr>
        <w:t>kat hist</w:t>
      </w:r>
      <w:r>
        <w:t xml:space="preserve"> function to check for signs of contamination by plotting a histogram of the observed number of distinct k-mers at different frequencies for lengths k=21, 31, and 41 for female and male sequencing data. Uncontaminated samples are expected to have a single peak with a surplus of k-mers at a very low frequency due to </w:t>
      </w:r>
      <w:r>
        <w:lastRenderedPageBreak/>
        <w:t xml:space="preserve">sequencer errors. Second, we used the </w:t>
      </w:r>
      <w:r>
        <w:rPr>
          <w:rFonts w:ascii="Courier" w:hAnsi="Courier"/>
        </w:rPr>
        <w:t xml:space="preserve">kat </w:t>
      </w:r>
      <w:proofErr w:type="spellStart"/>
      <w:r>
        <w:rPr>
          <w:rFonts w:ascii="Courier" w:hAnsi="Courier"/>
        </w:rPr>
        <w:t>gcp</w:t>
      </w:r>
      <w:proofErr w:type="spellEnd"/>
      <w:r>
        <w:t xml:space="preserve"> function to plot the proportion of the k-mer comprised of the G and C nucleotides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 We plotted GC counts against the frequency of k-mers of length k=21, 31, and 41 for the female and male sequencing data. </w:t>
      </w:r>
    </w:p>
    <w:p w14:paraId="1F670C8A" w14:textId="77777777" w:rsidR="002A181A" w:rsidRDefault="002A181A">
      <w:pPr>
        <w:spacing w:line="276" w:lineRule="auto"/>
        <w:ind w:right="270"/>
        <w:rPr>
          <w:rFonts w:ascii="Times" w:hAnsi="Times"/>
          <w:b/>
          <w:bCs/>
          <w:u w:val="single"/>
        </w:rPr>
      </w:pPr>
    </w:p>
    <w:p w14:paraId="4F58BF42" w14:textId="77777777" w:rsidR="002A181A" w:rsidRDefault="00EF3213">
      <w:pPr>
        <w:spacing w:line="276" w:lineRule="auto"/>
        <w:ind w:right="270"/>
        <w:rPr>
          <w:rFonts w:ascii="Times" w:hAnsi="Times"/>
          <w:b/>
          <w:bCs/>
          <w:u w:val="single"/>
        </w:rPr>
      </w:pPr>
      <w:r>
        <w:rPr>
          <w:iCs/>
        </w:rPr>
        <w:t>Lastly, we evaluated the data for sequencing bias between the forward (R1) and reverse (R2) files.</w:t>
      </w:r>
      <w:r>
        <w:t xml:space="preserve"> We used the </w:t>
      </w:r>
      <w:r>
        <w:rPr>
          <w:rFonts w:ascii="Courier" w:hAnsi="Courier"/>
        </w:rPr>
        <w:t>kat comp</w:t>
      </w:r>
      <w:r>
        <w:t xml:space="preserve"> function to plot the frequency of a given k-mer in each of the paired-end sequence data files. Sequencing bias in either of the two files would result in an irregular pattern in the number of distinct k-mers. We plotted the number of distinct k-mers at different frequencies for the R1 and R2 files against one another for k-mers of length k=21, 31, and 41 for the female and male sequencing data.</w:t>
      </w:r>
    </w:p>
    <w:p w14:paraId="1AAE1880" w14:textId="77777777" w:rsidR="002A181A" w:rsidRDefault="002A181A">
      <w:pPr>
        <w:spacing w:line="276" w:lineRule="auto"/>
        <w:ind w:right="270"/>
        <w:rPr>
          <w:i/>
        </w:rPr>
      </w:pPr>
    </w:p>
    <w:p w14:paraId="23EEB1F4" w14:textId="77777777" w:rsidR="002A181A" w:rsidRDefault="00EF3213">
      <w:pPr>
        <w:spacing w:line="276" w:lineRule="auto"/>
        <w:ind w:right="270"/>
        <w:rPr>
          <w:i/>
        </w:rPr>
      </w:pPr>
      <w:r>
        <w:rPr>
          <w:i/>
        </w:rPr>
        <w:t>Results</w:t>
      </w:r>
    </w:p>
    <w:p w14:paraId="4F63612D" w14:textId="6463164E" w:rsidR="002A181A" w:rsidRDefault="00EF3213">
      <w:pPr>
        <w:spacing w:line="276" w:lineRule="auto"/>
        <w:ind w:right="270"/>
        <w:rPr>
          <w:rFonts w:ascii="Times" w:hAnsi="Times"/>
          <w:b/>
          <w:bCs/>
          <w:u w:val="single"/>
        </w:rPr>
      </w:pPr>
      <w:r>
        <w:t>We saw clear peaks in the histograms for each sample and at each value of k (Figure 3). All GC count frequency plots show a normal distribution of distinct k-mers (Figure 4). Additionally, the number of distinct k-mers does not appear to be heavily skewed in the male or female sequencing (Figure 5). These data together indicate no observable signs of bacterial or organelle contamination or major sources of sequencing bias in our sequencing data.</w:t>
      </w:r>
    </w:p>
    <w:p w14:paraId="3293CE5F" w14:textId="77777777" w:rsidR="002A181A" w:rsidRDefault="002A181A">
      <w:pPr>
        <w:spacing w:line="276" w:lineRule="auto"/>
        <w:rPr>
          <w:rFonts w:ascii="Times" w:hAnsi="Times"/>
          <w:b/>
          <w:bCs/>
          <w:u w:val="single"/>
        </w:rPr>
      </w:pPr>
    </w:p>
    <w:p w14:paraId="6B60CFE0" w14:textId="77777777" w:rsidR="002A181A" w:rsidRDefault="00EF3213">
      <w:pPr>
        <w:pStyle w:val="Heading2"/>
        <w:spacing w:line="276" w:lineRule="auto"/>
        <w:rPr>
          <w:rFonts w:ascii="Times" w:hAnsi="Times"/>
          <w:bCs/>
          <w:u w:val="single"/>
        </w:rPr>
      </w:pPr>
      <w:r>
        <w:t>Hi-C chromatin conformation capture post-sequencing quality control (Figure 1C)</w:t>
      </w:r>
    </w:p>
    <w:p w14:paraId="7C13BB82" w14:textId="77777777" w:rsidR="002A181A" w:rsidRDefault="00EF3213">
      <w:pPr>
        <w:spacing w:line="276" w:lineRule="auto"/>
        <w:ind w:right="270"/>
        <w:rPr>
          <w:i/>
        </w:rPr>
      </w:pPr>
      <w:r>
        <w:rPr>
          <w:i/>
        </w:rPr>
        <w:t>Methods</w:t>
      </w:r>
    </w:p>
    <w:p w14:paraId="1C0D633D" w14:textId="77777777" w:rsidR="002A181A" w:rsidRDefault="00EF3213">
      <w:pPr>
        <w:spacing w:line="276" w:lineRule="auto"/>
        <w:ind w:right="270"/>
        <w:rPr>
          <w:rFonts w:ascii="Times" w:hAnsi="Times"/>
          <w:b/>
          <w:bCs/>
          <w:u w:val="single"/>
        </w:rPr>
      </w:pPr>
      <w:r>
        <w:t>In order to assess if our sequencing data would be useful in linking scaffolds. We looked at a percentage of high-quality reads (minimum mapping quality of greater than or equal to 20, a maximum edit distance of less than or equal to 5, and no duplications) that mapped to our draft assembly created from the next step. We also observed the number of reads which aligned to each contig (&gt;600 desired) and the number of reads that are sufficiently far apart (1-15% expected).</w:t>
      </w:r>
    </w:p>
    <w:p w14:paraId="48A4DC1F" w14:textId="77777777" w:rsidR="002A181A" w:rsidRDefault="00EF3213">
      <w:pPr>
        <w:spacing w:line="276" w:lineRule="auto"/>
        <w:ind w:right="270"/>
        <w:rPr>
          <w:rFonts w:ascii="Times" w:hAnsi="Times"/>
          <w:b/>
          <w:bCs/>
          <w:u w:val="single"/>
        </w:rPr>
      </w:pPr>
      <w:r>
        <w:t xml:space="preserve"> </w:t>
      </w:r>
    </w:p>
    <w:p w14:paraId="779D7D9B" w14:textId="77777777" w:rsidR="002A181A" w:rsidRDefault="00EF3213">
      <w:pPr>
        <w:spacing w:line="276" w:lineRule="auto"/>
        <w:ind w:right="270"/>
        <w:rPr>
          <w:i/>
        </w:rPr>
      </w:pPr>
      <w:r>
        <w:rPr>
          <w:i/>
        </w:rPr>
        <w:t>Results</w:t>
      </w:r>
    </w:p>
    <w:p w14:paraId="6FE8962C" w14:textId="77777777" w:rsidR="002A181A" w:rsidRDefault="00EF3213">
      <w:pPr>
        <w:spacing w:line="276" w:lineRule="auto"/>
        <w:ind w:right="270"/>
        <w:rPr>
          <w:rFonts w:ascii="Times" w:hAnsi="Times"/>
          <w:b/>
          <w:bCs/>
          <w:u w:val="single"/>
        </w:rPr>
      </w:pPr>
      <w:r>
        <w:t>Sequencing data reports from Phase Genomics indicate a successful library prep and sequencing (Supplemental Data 4). A total of 56.38% of reads were considered high quality. The data contained an average of 2,966.33 read pairs per contig greater than 5kb and 18.78% of the read pairs mapped to greater than 10 kilobases apart. These data appear normal and indicate they will be useful in creating a more contiguous assembly.</w:t>
      </w:r>
    </w:p>
    <w:p w14:paraId="48D6015B" w14:textId="77777777" w:rsidR="002A181A" w:rsidRDefault="002A181A">
      <w:pPr>
        <w:spacing w:line="276" w:lineRule="auto"/>
        <w:rPr>
          <w:rFonts w:ascii="Times" w:hAnsi="Times"/>
          <w:b/>
          <w:bCs/>
          <w:u w:val="single"/>
        </w:rPr>
      </w:pPr>
    </w:p>
    <w:p w14:paraId="54FEE523" w14:textId="77777777" w:rsidR="002A181A" w:rsidRDefault="002A181A">
      <w:pPr>
        <w:spacing w:line="276" w:lineRule="auto"/>
        <w:ind w:right="270"/>
        <w:rPr>
          <w:rFonts w:ascii="Times" w:hAnsi="Times"/>
          <w:b/>
          <w:bCs/>
          <w:u w:val="single"/>
        </w:rPr>
      </w:pPr>
    </w:p>
    <w:p w14:paraId="51A94AD4" w14:textId="77777777" w:rsidR="002A181A" w:rsidRDefault="00EF3213">
      <w:pPr>
        <w:pStyle w:val="Heading2"/>
        <w:spacing w:line="276" w:lineRule="auto"/>
        <w:rPr>
          <w:rFonts w:ascii="Times" w:hAnsi="Times"/>
          <w:bCs/>
          <w:u w:val="single"/>
        </w:rPr>
      </w:pPr>
      <w:r>
        <w:lastRenderedPageBreak/>
        <w:t>Genome assembly (Figure 1D-H)</w:t>
      </w:r>
    </w:p>
    <w:p w14:paraId="66A87C0F" w14:textId="77777777" w:rsidR="002A181A" w:rsidRDefault="00EF3213">
      <w:pPr>
        <w:spacing w:line="276" w:lineRule="auto"/>
        <w:ind w:right="270"/>
        <w:rPr>
          <w:i/>
        </w:rPr>
      </w:pPr>
      <w:r>
        <w:rPr>
          <w:i/>
        </w:rPr>
        <w:t xml:space="preserve">Methods </w:t>
      </w:r>
    </w:p>
    <w:p w14:paraId="68AC2B81" w14:textId="77777777" w:rsidR="002A181A" w:rsidRDefault="00EF3213">
      <w:pPr>
        <w:spacing w:line="276" w:lineRule="auto"/>
        <w:ind w:right="270"/>
        <w:rPr>
          <w:iCs/>
        </w:rPr>
      </w:pPr>
      <w:r>
        <w:rPr>
          <w:iCs/>
        </w:rPr>
        <w:t>We have broken this section into various steps for clarity and flow when describing the iterative process of assembling a eukaryotic genome.</w:t>
      </w:r>
    </w:p>
    <w:p w14:paraId="300DEED2" w14:textId="77777777" w:rsidR="002A181A" w:rsidRDefault="00EF3213">
      <w:pPr>
        <w:spacing w:line="276" w:lineRule="auto"/>
        <w:ind w:right="270"/>
        <w:rPr>
          <w:rFonts w:ascii="Times" w:hAnsi="Times"/>
          <w:b/>
          <w:bCs/>
          <w:u w:val="single"/>
        </w:rPr>
      </w:pPr>
      <w:r>
        <w:t>Step 1: Use long-read sequencing data to create Draft Assembly A</w:t>
      </w:r>
    </w:p>
    <w:p w14:paraId="218FCAE7" w14:textId="77777777" w:rsidR="002A181A" w:rsidRDefault="00EF3213">
      <w:pPr>
        <w:spacing w:line="276" w:lineRule="auto"/>
        <w:ind w:left="720" w:right="270"/>
        <w:rPr>
          <w:rFonts w:ascii="Times" w:hAnsi="Times"/>
          <w:b/>
          <w:bCs/>
          <w:u w:val="single"/>
        </w:rPr>
      </w:pPr>
      <w:r>
        <w:t xml:space="preserve">To begin, we generated two phased assemblies, one for each sex, by inputting the long-read sequencing data into the Improved Phased Assembly tool (IPA, </w:t>
      </w:r>
      <w:hyperlink r:id="rId12">
        <w:r>
          <w:rPr>
            <w:rStyle w:val="Hyperlink"/>
          </w:rPr>
          <w:t>https://github.com/PacificBiosciences/pbipa</w:t>
        </w:r>
      </w:hyperlink>
      <w:r>
        <w:t xml:space="preserve">). The assembly product was polished of errors, purged of duplicate </w:t>
      </w:r>
      <w:proofErr w:type="spellStart"/>
      <w:r>
        <w:t>haplotigs</w:t>
      </w:r>
      <w:proofErr w:type="spellEnd"/>
      <w:r>
        <w:t xml:space="preserve">, and phased into primary and alternative assembly files. The primary assembly file contains a contiguous haploid assembly, while the alternate assembly file contains the alternate haplotype of the diploid delta smelt. </w:t>
      </w:r>
    </w:p>
    <w:p w14:paraId="2467C6E1" w14:textId="77777777" w:rsidR="002A181A" w:rsidRDefault="002A181A">
      <w:pPr>
        <w:spacing w:line="276" w:lineRule="auto"/>
        <w:ind w:right="270"/>
        <w:rPr>
          <w:rFonts w:ascii="Times" w:hAnsi="Times"/>
          <w:b/>
          <w:bCs/>
          <w:u w:val="single"/>
        </w:rPr>
      </w:pPr>
    </w:p>
    <w:p w14:paraId="3C4559BD" w14:textId="77777777" w:rsidR="002A181A" w:rsidRDefault="00EF3213">
      <w:pPr>
        <w:spacing w:line="276" w:lineRule="auto"/>
        <w:ind w:right="270"/>
        <w:rPr>
          <w:rFonts w:ascii="Times" w:hAnsi="Times"/>
          <w:b/>
          <w:bCs/>
          <w:u w:val="single"/>
        </w:rPr>
      </w:pPr>
      <w:r>
        <w:t>Step 2: Incorporate linked-reads into Draft Assembly A to produce Draft Assembly B</w:t>
      </w:r>
    </w:p>
    <w:p w14:paraId="4B9083BF" w14:textId="77777777" w:rsidR="002A181A" w:rsidRDefault="00EF3213">
      <w:pPr>
        <w:spacing w:line="276" w:lineRule="auto"/>
        <w:ind w:left="720" w:right="270"/>
        <w:rPr>
          <w:rFonts w:ascii="Times" w:hAnsi="Times"/>
          <w:b/>
          <w:bCs/>
          <w:u w:val="single"/>
        </w:rPr>
      </w:pPr>
      <w:r>
        <w:t>After creating the initial draft assembly, we incorporated the linked-read data to first break the assembly at locations that were incorrectly joined, then to scaffold the assembly into larger, more contiguous chunks using the software scaff10x (</w:t>
      </w:r>
      <w:hyperlink r:id="rId13">
        <w:r>
          <w:rPr>
            <w:rStyle w:val="Hyperlink"/>
          </w:rPr>
          <w:t>https://github.com/wtsi-hpag/Scaff10X</w:t>
        </w:r>
      </w:hyperlink>
      <w:r>
        <w:t xml:space="preserve">). </w:t>
      </w:r>
    </w:p>
    <w:p w14:paraId="021B194C" w14:textId="77777777" w:rsidR="002A181A" w:rsidRDefault="002A181A">
      <w:pPr>
        <w:spacing w:line="276" w:lineRule="auto"/>
        <w:ind w:right="270"/>
        <w:rPr>
          <w:rFonts w:ascii="Times" w:hAnsi="Times"/>
          <w:b/>
          <w:bCs/>
          <w:u w:val="single"/>
        </w:rPr>
      </w:pPr>
    </w:p>
    <w:p w14:paraId="64A62318" w14:textId="77777777" w:rsidR="002A181A" w:rsidRDefault="00EF3213">
      <w:pPr>
        <w:spacing w:line="276" w:lineRule="auto"/>
        <w:ind w:right="270"/>
        <w:rPr>
          <w:rFonts w:ascii="Times" w:hAnsi="Times"/>
          <w:b/>
          <w:bCs/>
          <w:u w:val="single"/>
        </w:rPr>
      </w:pPr>
      <w:r>
        <w:t>Step 3: Incorporate hi-c data into Draft Assembly B to produce Draft Assembly C</w:t>
      </w:r>
    </w:p>
    <w:p w14:paraId="549D292F" w14:textId="26F728B8" w:rsidR="002A181A" w:rsidRDefault="00EF3213">
      <w:pPr>
        <w:spacing w:line="276" w:lineRule="auto"/>
        <w:ind w:left="720" w:right="270"/>
        <w:rPr>
          <w:rFonts w:ascii="Times" w:hAnsi="Times"/>
          <w:b/>
          <w:bCs/>
          <w:u w:val="single"/>
        </w:rPr>
      </w:pPr>
      <w:r>
        <w:t>In order to use long distance information, we indexed the assembly produced in the scaff10x step and mapped hi-c reads to the draft assembly using bwa</w:t>
      </w:r>
      <w:r>
        <w:fldChar w:fldCharType="begin"/>
      </w:r>
      <w:r w:rsidR="00DD52FA">
        <w:instrText xml:space="preserve"> 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fldChar w:fldCharType="separate"/>
      </w:r>
      <w:r w:rsidR="00DD52FA" w:rsidRPr="00DD52FA">
        <w:rPr>
          <w:vertAlign w:val="superscript"/>
        </w:rPr>
        <w:t>21</w:t>
      </w:r>
      <w:r>
        <w:fldChar w:fldCharType="end"/>
      </w:r>
      <w:r>
        <w:t xml:space="preserve"> and samtools</w:t>
      </w:r>
      <w:r>
        <w:fldChar w:fldCharType="begin"/>
      </w:r>
      <w:r w:rsidR="00DD52FA">
        <w:instrText xml:space="preserve"> ADDIN ZOTERO_ITEM CSL_CITATION {"citationID":"mIopKhG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fldChar w:fldCharType="separate"/>
      </w:r>
      <w:r w:rsidR="00DD52FA" w:rsidRPr="00DD52FA">
        <w:rPr>
          <w:vertAlign w:val="superscript"/>
        </w:rPr>
        <w:t>22</w:t>
      </w:r>
      <w:r>
        <w:fldChar w:fldCharType="end"/>
      </w:r>
      <w:r>
        <w:t xml:space="preserve">. We used the Arima Mapping pipeline </w:t>
      </w:r>
      <w:proofErr w:type="spellStart"/>
      <w:r>
        <w:t>perl</w:t>
      </w:r>
      <w:proofErr w:type="spellEnd"/>
      <w:r>
        <w:t xml:space="preserve"> scripts (</w:t>
      </w:r>
      <w:hyperlink r:id="rId14">
        <w:r>
          <w:rPr>
            <w:rStyle w:val="Hyperlink"/>
          </w:rPr>
          <w:t>https://github.com/ArimaGenomics/mapping_pipeline</w:t>
        </w:r>
      </w:hyperlink>
      <w:r>
        <w:t xml:space="preserve">) to pair reads, and quality filter the 5’ end and for mapping quality. Next, we added read group information, marked duplicated reads, and sorted the mapped read files with </w:t>
      </w:r>
      <w:proofErr w:type="spellStart"/>
      <w:r>
        <w:t>picard</w:t>
      </w:r>
      <w:proofErr w:type="spellEnd"/>
      <w:r w:rsidR="00F710E0">
        <w:t xml:space="preserve"> </w:t>
      </w:r>
      <w:r>
        <w:t>(</w:t>
      </w:r>
      <w:hyperlink r:id="rId15">
        <w:r>
          <w:rPr>
            <w:rStyle w:val="Hyperlink"/>
          </w:rPr>
          <w:t>http://broadinstitute.github.io/picard/</w:t>
        </w:r>
      </w:hyperlink>
      <w:r>
        <w:t>). These data were then converted into mapped bed files using bedtools</w:t>
      </w:r>
      <w:r>
        <w:fldChar w:fldCharType="begin"/>
      </w:r>
      <w:r w:rsidR="00DD52FA">
        <w:instrText xml:space="preserve"> 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fldChar w:fldCharType="separate"/>
      </w:r>
      <w:r w:rsidR="00DD52FA" w:rsidRPr="00DD52FA">
        <w:rPr>
          <w:vertAlign w:val="superscript"/>
        </w:rPr>
        <w:t>23</w:t>
      </w:r>
      <w:r>
        <w:fldChar w:fldCharType="end"/>
      </w:r>
      <w:r>
        <w:t>. We then used the mapped bed files, scaffolded assembly and the initial alternative assembly as input to close gaps and further scaffold the assembly using the SALSA2 pipeline</w:t>
      </w:r>
      <w:r>
        <w:fldChar w:fldCharType="begin"/>
      </w:r>
      <w:r w:rsidR="00DD52FA">
        <w:instrText xml:space="preserve"> 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fldChar w:fldCharType="separate"/>
      </w:r>
      <w:r w:rsidR="00DD52FA" w:rsidRPr="00DD52FA">
        <w:rPr>
          <w:vertAlign w:val="superscript"/>
        </w:rPr>
        <w:t>24</w:t>
      </w:r>
      <w:r>
        <w:fldChar w:fldCharType="end"/>
      </w:r>
      <w:r>
        <w:t xml:space="preserve"> with non-default parameters: </w:t>
      </w:r>
      <w:r>
        <w:rPr>
          <w:rFonts w:ascii="Courier" w:hAnsi="Courier"/>
        </w:rPr>
        <w:t>-</w:t>
      </w:r>
      <w:proofErr w:type="spellStart"/>
      <w:r>
        <w:rPr>
          <w:rFonts w:ascii="Courier" w:hAnsi="Courier"/>
        </w:rPr>
        <w:t>i</w:t>
      </w:r>
      <w:proofErr w:type="spellEnd"/>
      <w:r>
        <w:rPr>
          <w:rFonts w:ascii="Courier" w:hAnsi="Courier"/>
        </w:rPr>
        <w:t xml:space="preserve"> 5 -x GATC -m yes</w:t>
      </w:r>
      <w:r>
        <w:t>. SALSA2 uses the frequency of how often reads pair (or are sequenced) together to determine how close any two locations in the genome are to one another, it finds the locations of the paired reads in the draft genome and links the two locations to close gaps and produce a more contiguous assembly.</w:t>
      </w:r>
    </w:p>
    <w:p w14:paraId="2C41DC46" w14:textId="77777777" w:rsidR="002A181A" w:rsidRDefault="002A181A">
      <w:pPr>
        <w:spacing w:line="276" w:lineRule="auto"/>
        <w:ind w:right="270"/>
        <w:rPr>
          <w:rFonts w:ascii="Times" w:hAnsi="Times"/>
          <w:b/>
          <w:bCs/>
          <w:u w:val="single"/>
        </w:rPr>
      </w:pPr>
    </w:p>
    <w:p w14:paraId="75AC27FE" w14:textId="77777777" w:rsidR="002A181A" w:rsidRDefault="00EF3213">
      <w:pPr>
        <w:spacing w:line="276" w:lineRule="auto"/>
        <w:ind w:right="270"/>
        <w:rPr>
          <w:rFonts w:ascii="Times" w:hAnsi="Times"/>
          <w:b/>
          <w:bCs/>
          <w:u w:val="single"/>
        </w:rPr>
      </w:pPr>
      <w:r>
        <w:t>Step 4: Use linkage map with Draft Assembly C to produce Final Assembly</w:t>
      </w:r>
    </w:p>
    <w:p w14:paraId="68872ED0" w14:textId="56B50B42" w:rsidR="002A181A" w:rsidRDefault="00EF3213">
      <w:pPr>
        <w:spacing w:line="276" w:lineRule="auto"/>
        <w:ind w:left="720" w:right="270"/>
        <w:rPr>
          <w:rFonts w:ascii="Times" w:hAnsi="Times"/>
          <w:b/>
          <w:bCs/>
          <w:u w:val="single"/>
        </w:rPr>
      </w:pPr>
      <w:r>
        <w:t>Finally, we anchored our assembly into chromosomes by using a genetic linkage map produced in Lew et al (2015)</w:t>
      </w:r>
      <w:r>
        <w:fldChar w:fldCharType="begin"/>
      </w:r>
      <w:r w:rsidR="00DD52FA">
        <w:instrText xml:space="preserve"> ADDIN ZOTERO_ITEM CSL_CITATION {"citationID":"jmaW0QkC","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fldChar w:fldCharType="separate"/>
      </w:r>
      <w:r w:rsidR="00DD52FA" w:rsidRPr="00DD52FA">
        <w:rPr>
          <w:vertAlign w:val="superscript"/>
        </w:rPr>
        <w:t>15</w:t>
      </w:r>
      <w:r>
        <w:fldChar w:fldCharType="end"/>
      </w:r>
      <w:r>
        <w:t xml:space="preserve"> with the output from the hi-c assembly step and the software chromonomer</w:t>
      </w:r>
      <w:r>
        <w:fldChar w:fldCharType="begin"/>
      </w:r>
      <w:r w:rsidR="00DD52FA">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language":"en","page":"14","source":"Zotero","title":"Chromonomer: A Tool Set for Repairing and Enhancing Assembled Genomes Through Integration of Genetic Maps and Conserved Synteny","author":[{"family":"Catchen","given":"Julian"},{"family":"Amores","given":"Angel"},{"family":"Bassham","given":"Susan"}]}}],"schema":"https://github.com/citation-style-language/schema/raw/master/csl-citation.json"} </w:instrText>
      </w:r>
      <w:r>
        <w:fldChar w:fldCharType="separate"/>
      </w:r>
      <w:r w:rsidR="00DD52FA" w:rsidRPr="00DD52FA">
        <w:rPr>
          <w:vertAlign w:val="superscript"/>
        </w:rPr>
        <w:t>25</w:t>
      </w:r>
      <w:r>
        <w:fldChar w:fldCharType="end"/>
      </w:r>
      <w:r>
        <w:t>.</w:t>
      </w:r>
    </w:p>
    <w:p w14:paraId="251BBF00" w14:textId="77777777" w:rsidR="002A181A" w:rsidRDefault="002A181A">
      <w:pPr>
        <w:spacing w:line="276" w:lineRule="auto"/>
        <w:ind w:right="270"/>
        <w:rPr>
          <w:rFonts w:ascii="Times" w:hAnsi="Times"/>
          <w:b/>
          <w:bCs/>
          <w:u w:val="single"/>
        </w:rPr>
      </w:pPr>
    </w:p>
    <w:p w14:paraId="347B29E2" w14:textId="7EC56E96" w:rsidR="002A181A" w:rsidRDefault="00EF3213">
      <w:pPr>
        <w:spacing w:line="276" w:lineRule="auto"/>
        <w:ind w:right="270"/>
        <w:rPr>
          <w:rFonts w:ascii="Times" w:hAnsi="Times"/>
          <w:b/>
          <w:bCs/>
          <w:u w:val="single"/>
        </w:rPr>
      </w:pPr>
      <w:r>
        <w:lastRenderedPageBreak/>
        <w:t>We used a combination of software and metrics to evaluate each draft assembly after every step of the assembly process (Table 4). The assembly length should be as close to the estimated genome size as possible. The N50 metric is the length of the scaffold where half of the assembly is held in scaffolds of that size or larger. The L50 metric tells the number of scaffolds that contain half of the assembly (Box 4). BUSCO</w:t>
      </w:r>
      <w:r>
        <w:fldChar w:fldCharType="begin"/>
      </w:r>
      <w:r w:rsidR="00DD52FA">
        <w:instrText xml:space="preserve"> 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fldChar w:fldCharType="separate"/>
      </w:r>
      <w:r w:rsidR="00DD52FA" w:rsidRPr="00DD52FA">
        <w:rPr>
          <w:vertAlign w:val="superscript"/>
        </w:rPr>
        <w:t>26</w:t>
      </w:r>
      <w:r>
        <w:fldChar w:fldCharType="end"/>
      </w:r>
      <w:r>
        <w:t xml:space="preserve"> scores were used to evaluate the completeness of each assembly as expected from a core set of highly conserved single copy genes in the </w:t>
      </w:r>
      <w:r>
        <w:rPr>
          <w:i/>
          <w:iCs/>
        </w:rPr>
        <w:t>Actinopterygii</w:t>
      </w:r>
      <w:r>
        <w:t xml:space="preserve"> lineage.</w:t>
      </w:r>
    </w:p>
    <w:p w14:paraId="7402967E" w14:textId="77777777" w:rsidR="002A181A" w:rsidRDefault="002A181A">
      <w:pPr>
        <w:spacing w:line="276" w:lineRule="auto"/>
        <w:ind w:right="270"/>
        <w:rPr>
          <w:color w:val="FF0000"/>
        </w:rPr>
      </w:pPr>
    </w:p>
    <w:p w14:paraId="22546659" w14:textId="77777777" w:rsidR="002A181A" w:rsidRDefault="00EF3213">
      <w:pPr>
        <w:spacing w:line="276" w:lineRule="auto"/>
        <w:ind w:right="270"/>
        <w:rPr>
          <w:i/>
        </w:rPr>
      </w:pPr>
      <w:r>
        <w:rPr>
          <w:i/>
        </w:rPr>
        <w:t>Results</w:t>
      </w:r>
    </w:p>
    <w:p w14:paraId="1AE72081" w14:textId="77777777" w:rsidR="002A181A" w:rsidRDefault="00EF3213">
      <w:pPr>
        <w:spacing w:line="276" w:lineRule="auto"/>
        <w:ind w:right="270"/>
        <w:rPr>
          <w:rFonts w:ascii="Times" w:hAnsi="Times"/>
          <w:b/>
          <w:bCs/>
          <w:u w:val="single"/>
        </w:rPr>
      </w:pPr>
      <w:r>
        <w:t xml:space="preserve">In each step the assembly length and N50 sizably increased and the L50 dropped precipitously. The final metrics for the male genome assembly were an N50 of 12,200,365 bp, an L50 =15, a total assembly length of 472,157,411 bp, with a total of 549 scaffolds. The final metrics for the female genome assembly were an N50 of 14,850,352 bp, an L50 =13, a total assembly length of 437,273,953 bp, with a total of 376 scaffolds. The final assemblies had BUSCO scores of 88.4% and 89.3% complete genes in the final male assembly female assembly, respectively (Table 4). </w:t>
      </w:r>
    </w:p>
    <w:p w14:paraId="2FD6A2DF" w14:textId="77777777" w:rsidR="002A181A" w:rsidRDefault="002A181A">
      <w:pPr>
        <w:spacing w:line="276" w:lineRule="auto"/>
        <w:ind w:right="270"/>
        <w:rPr>
          <w:rFonts w:ascii="Times" w:hAnsi="Times"/>
          <w:b/>
          <w:bCs/>
          <w:u w:val="single"/>
        </w:rPr>
      </w:pPr>
    </w:p>
    <w:p w14:paraId="58330CB8" w14:textId="77777777" w:rsidR="002A181A" w:rsidRDefault="002A181A">
      <w:pPr>
        <w:spacing w:line="276" w:lineRule="auto"/>
        <w:ind w:right="270"/>
        <w:rPr>
          <w:rFonts w:ascii="Times" w:hAnsi="Times"/>
          <w:b/>
          <w:bCs/>
          <w:u w:val="single"/>
        </w:rPr>
      </w:pPr>
    </w:p>
    <w:p w14:paraId="397BC22A"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b/>
          <w:bCs/>
          <w:u w:val="single"/>
        </w:rPr>
        <w:t>BOX 4</w:t>
      </w:r>
      <w:r>
        <w:rPr>
          <w:b/>
          <w:bCs/>
        </w:rPr>
        <w:t>: Assembly statistics</w:t>
      </w:r>
    </w:p>
    <w:p w14:paraId="5BD49E7F"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t>The N50 of an assembly is the length of contigs/scaffolds that contain 50% or more of the assembly.</w:t>
      </w:r>
    </w:p>
    <w:p w14:paraId="06D154CB"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t>The L50 of an assembly is the number of contigs/scaffolds that contain 50% or more of the assembly.</w:t>
      </w:r>
    </w:p>
    <w:p w14:paraId="27AE9D61"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noProof/>
        </w:rPr>
        <w:drawing>
          <wp:inline distT="0" distB="0" distL="0" distR="0" wp14:anchorId="7B954256" wp14:editId="281EC76B">
            <wp:extent cx="5748655" cy="1163320"/>
            <wp:effectExtent l="0" t="0" r="0" b="0"/>
            <wp:docPr id="4"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descr="What's N50? | The Molecular Ecologist"/>
                    <pic:cNvPicPr>
                      <a:picLocks noChangeAspect="1" noChangeArrowheads="1"/>
                    </pic:cNvPicPr>
                  </pic:nvPicPr>
                  <pic:blipFill>
                    <a:blip r:embed="rId16"/>
                    <a:stretch>
                      <a:fillRect/>
                    </a:stretch>
                  </pic:blipFill>
                  <pic:spPr bwMode="auto">
                    <a:xfrm>
                      <a:off x="0" y="0"/>
                      <a:ext cx="5748655" cy="1163320"/>
                    </a:xfrm>
                    <a:prstGeom prst="rect">
                      <a:avLst/>
                    </a:prstGeom>
                  </pic:spPr>
                </pic:pic>
              </a:graphicData>
            </a:graphic>
          </wp:inline>
        </w:drawing>
      </w:r>
    </w:p>
    <w:p w14:paraId="70D85D77"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Century Gothic" w:hAnsi="Century Gothic" w:cs="Al Bayan Plain"/>
          <w:b/>
          <w:bCs/>
        </w:rPr>
      </w:pPr>
      <w:r>
        <w:rPr>
          <w:rFonts w:ascii="Century Gothic" w:hAnsi="Century Gothic" w:cs="Al Bayan Plain"/>
          <w:b/>
          <w:bCs/>
        </w:rPr>
        <w:t>N50 = 60</w:t>
      </w:r>
    </w:p>
    <w:p w14:paraId="37868628"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Century Gothic" w:hAnsi="Century Gothic" w:cs="Al Bayan Plain"/>
          <w:b/>
          <w:bCs/>
        </w:rPr>
      </w:pPr>
      <w:r>
        <w:rPr>
          <w:rFonts w:ascii="Century Gothic" w:hAnsi="Century Gothic" w:cs="Al Bayan Plain"/>
          <w:b/>
          <w:bCs/>
        </w:rPr>
        <w:t>L50 = 3</w:t>
      </w:r>
    </w:p>
    <w:p w14:paraId="3ED583F9"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sz w:val="10"/>
          <w:szCs w:val="10"/>
        </w:rPr>
      </w:pPr>
      <w:r>
        <w:rPr>
          <w:sz w:val="10"/>
          <w:szCs w:val="10"/>
        </w:rPr>
        <w:t>Figure taken from: https://www.molecularecologist.com/2017/03/29/whats-n50/</w:t>
      </w:r>
    </w:p>
    <w:p w14:paraId="2034C053" w14:textId="77777777" w:rsidR="002A181A" w:rsidRDefault="002A181A">
      <w:pPr>
        <w:spacing w:line="276" w:lineRule="auto"/>
        <w:ind w:right="270"/>
        <w:rPr>
          <w:rFonts w:ascii="Times" w:hAnsi="Times"/>
          <w:b/>
          <w:bCs/>
          <w:u w:val="single"/>
        </w:rPr>
      </w:pPr>
    </w:p>
    <w:p w14:paraId="22C2F3F7" w14:textId="77777777" w:rsidR="002A181A" w:rsidRDefault="002A181A">
      <w:pPr>
        <w:spacing w:line="276" w:lineRule="auto"/>
        <w:ind w:right="270"/>
        <w:rPr>
          <w:rFonts w:ascii="Times" w:hAnsi="Times"/>
          <w:b/>
          <w:bCs/>
          <w:u w:val="single"/>
        </w:rPr>
      </w:pPr>
    </w:p>
    <w:p w14:paraId="2C160CF8" w14:textId="77777777" w:rsidR="002A181A" w:rsidRDefault="00EF3213">
      <w:pPr>
        <w:pStyle w:val="Heading2"/>
        <w:spacing w:line="276" w:lineRule="auto"/>
        <w:rPr>
          <w:rFonts w:ascii="Times" w:hAnsi="Times"/>
          <w:bCs/>
          <w:u w:val="single"/>
        </w:rPr>
      </w:pPr>
      <w:r>
        <w:t>Cytogenic (karyotype) chromosome validation</w:t>
      </w:r>
    </w:p>
    <w:p w14:paraId="64FC4F72" w14:textId="77777777" w:rsidR="002A181A" w:rsidRDefault="00EF3213">
      <w:pPr>
        <w:spacing w:line="276" w:lineRule="auto"/>
        <w:rPr>
          <w:rFonts w:ascii="Times" w:hAnsi="Times"/>
          <w:b/>
          <w:bCs/>
          <w:u w:val="single"/>
        </w:rPr>
      </w:pPr>
      <w:r>
        <w:rPr>
          <w:i/>
          <w:iCs/>
        </w:rPr>
        <w:t>Methods</w:t>
      </w:r>
    </w:p>
    <w:p w14:paraId="3E80C1F3" w14:textId="77777777" w:rsidR="002A181A" w:rsidRDefault="00EF3213">
      <w:pPr>
        <w:spacing w:line="276" w:lineRule="auto"/>
        <w:rPr>
          <w:rFonts w:ascii="Times" w:hAnsi="Times"/>
        </w:rPr>
      </w:pPr>
      <w:r>
        <w:rPr>
          <w:rFonts w:ascii="Times" w:hAnsi="Times"/>
        </w:rPr>
        <w:t>We collaborated with Dr. Mary Delaney to determine the diploid number of chromosomes in delta smelt, which has not been previously reported. This cytogenetic work does not use next generation sequencing-based methods and allows for an independent validation of the number of chromosomes expected in our final delta smelt genome assemblies.</w:t>
      </w:r>
    </w:p>
    <w:p w14:paraId="6C9D5294" w14:textId="77777777" w:rsidR="002A181A" w:rsidRDefault="002A181A">
      <w:pPr>
        <w:spacing w:line="276" w:lineRule="auto"/>
        <w:rPr>
          <w:rFonts w:ascii="Times" w:hAnsi="Times"/>
        </w:rPr>
      </w:pPr>
    </w:p>
    <w:p w14:paraId="6A75E6A8" w14:textId="77777777" w:rsidR="002A181A" w:rsidRDefault="00EF3213">
      <w:pPr>
        <w:spacing w:line="276" w:lineRule="auto"/>
        <w:rPr>
          <w:rFonts w:ascii="Times" w:hAnsi="Times"/>
        </w:rPr>
      </w:pPr>
      <w:r>
        <w:rPr>
          <w:rFonts w:ascii="Times" w:hAnsi="Times"/>
        </w:rPr>
        <w:lastRenderedPageBreak/>
        <w:t xml:space="preserve">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w:t>
      </w:r>
      <w:proofErr w:type="spellStart"/>
      <w:r>
        <w:rPr>
          <w:rFonts w:ascii="Times" w:hAnsi="Times"/>
        </w:rPr>
        <w:t>KCl</w:t>
      </w:r>
      <w:proofErr w:type="spellEnd"/>
      <w:r>
        <w:rPr>
          <w:rFonts w:ascii="Times" w:hAnsi="Times"/>
        </w:rPr>
        <w:t>) for 15-20 min. Cells were centrifuged at ~1000 rpm for 10 min, supernatant hypotonic solution was removed and a 3:1 fixative (</w:t>
      </w:r>
      <w:proofErr w:type="spellStart"/>
      <w:proofErr w:type="gramStart"/>
      <w:r>
        <w:rPr>
          <w:rFonts w:ascii="Times" w:hAnsi="Times"/>
        </w:rPr>
        <w:t>methanol:glacial</w:t>
      </w:r>
      <w:proofErr w:type="spellEnd"/>
      <w:proofErr w:type="gramEnd"/>
      <w:r>
        <w:rPr>
          <w:rFonts w:ascii="Times" w:hAnsi="Times"/>
        </w:rPr>
        <w:t xml:space="preserve">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w:t>
      </w:r>
      <w:proofErr w:type="spellStart"/>
      <w:r>
        <w:rPr>
          <w:rFonts w:ascii="Times" w:hAnsi="Times"/>
        </w:rPr>
        <w:t>Cytovision</w:t>
      </w:r>
      <w:proofErr w:type="spellEnd"/>
      <w:r>
        <w:rPr>
          <w:rFonts w:ascii="Times" w:hAnsi="Times"/>
        </w:rPr>
        <w:t xml:space="preserve"> Software and the number of chromosomes in the species were determined from those images.</w:t>
      </w:r>
    </w:p>
    <w:p w14:paraId="481EB4A4" w14:textId="77777777" w:rsidR="002A181A" w:rsidRDefault="002A181A">
      <w:pPr>
        <w:spacing w:line="276" w:lineRule="auto"/>
        <w:ind w:right="270"/>
        <w:rPr>
          <w:rFonts w:ascii="Times" w:hAnsi="Times"/>
          <w:b/>
          <w:bCs/>
          <w:u w:val="single"/>
        </w:rPr>
      </w:pPr>
    </w:p>
    <w:p w14:paraId="5D04C9D9" w14:textId="77777777" w:rsidR="002A181A" w:rsidRDefault="00EF3213">
      <w:pPr>
        <w:spacing w:line="276" w:lineRule="auto"/>
        <w:rPr>
          <w:rFonts w:ascii="Times" w:hAnsi="Times"/>
          <w:b/>
          <w:bCs/>
          <w:u w:val="single"/>
        </w:rPr>
      </w:pPr>
      <w:r>
        <w:rPr>
          <w:i/>
          <w:iCs/>
        </w:rPr>
        <w:t>Results</w:t>
      </w:r>
    </w:p>
    <w:p w14:paraId="1BC0749B" w14:textId="77777777" w:rsidR="002A181A" w:rsidRDefault="00EF3213" w:rsidP="0057525E">
      <w:pPr>
        <w:spacing w:line="276" w:lineRule="auto"/>
        <w:rPr>
          <w:rFonts w:ascii="Times" w:hAnsi="Times"/>
          <w:b/>
          <w:bCs/>
          <w:u w:val="single"/>
        </w:rPr>
      </w:pPr>
      <w:r>
        <w:t xml:space="preserve">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w:t>
      </w:r>
      <w:proofErr w:type="spellStart"/>
      <w:r>
        <w:t>hypomodal</w:t>
      </w:r>
      <w:proofErr w:type="spellEnd"/>
      <w:r>
        <w:t xml:space="preserve"> counts (1 cell with 2n=54, 2 cells with 2n=55, Table 5). Figure 6 shows a representative mitotic metaphase cell from a male spleen cell exhibiting 56 chromosomes.</w:t>
      </w:r>
    </w:p>
    <w:p w14:paraId="1EA43B2F" w14:textId="77777777" w:rsidR="000D032C" w:rsidRDefault="000D032C" w:rsidP="0057525E">
      <w:pPr>
        <w:spacing w:line="276" w:lineRule="auto"/>
        <w:rPr>
          <w:rFonts w:ascii="Times" w:hAnsi="Times"/>
          <w:b/>
          <w:bCs/>
          <w:u w:val="single"/>
        </w:rPr>
      </w:pPr>
    </w:p>
    <w:p w14:paraId="3CF64636" w14:textId="77777777" w:rsidR="002A181A" w:rsidRDefault="00EF3213" w:rsidP="0057525E">
      <w:pPr>
        <w:pStyle w:val="Heading2"/>
        <w:spacing w:line="276" w:lineRule="auto"/>
        <w:rPr>
          <w:rFonts w:ascii="Times" w:hAnsi="Times"/>
          <w:bCs/>
          <w:u w:val="single"/>
        </w:rPr>
      </w:pPr>
      <w:r>
        <w:t>Genome assembly discussion</w:t>
      </w:r>
    </w:p>
    <w:p w14:paraId="03749301" w14:textId="29744A9F" w:rsidR="0057525E" w:rsidRPr="0057525E" w:rsidRDefault="00EF3213" w:rsidP="0057525E">
      <w:pPr>
        <w:spacing w:line="276" w:lineRule="auto"/>
      </w:pPr>
      <w:r>
        <w:t>The diploid chromosome number of 56 for delta smelt aligns with that reported for other smelt species, 2n=54, 56 or 58 for European smelt</w:t>
      </w:r>
      <w:r>
        <w:fldChar w:fldCharType="begin"/>
      </w:r>
      <w:r w:rsidR="00DD52FA">
        <w:instrText xml:space="preserve"> ADDIN ZOTERO_ITEM CSL_CITATION {"citationID":"lXut5gfr","properties":{"formattedCitation":"\\super 27,28\\nosupersub{}","plainCitation":"27,28","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fldChar w:fldCharType="separate"/>
      </w:r>
      <w:r w:rsidR="00DD52FA" w:rsidRPr="00DD52FA">
        <w:rPr>
          <w:vertAlign w:val="superscript"/>
        </w:rPr>
        <w:t>27,28</w:t>
      </w:r>
      <w:r>
        <w:fldChar w:fldCharType="end"/>
      </w:r>
      <w:r>
        <w:t xml:space="preserve"> and 2n=56 for the Japanese pond smelt</w:t>
      </w:r>
      <w:r>
        <w:fldChar w:fldCharType="begin"/>
      </w:r>
      <w:r w:rsidR="00DD52FA">
        <w:instrText xml:space="preserve"> ADDIN ZOTERO_ITEM CSL_CITATION {"citationID":"isNNQCcP","properties":{"formattedCitation":"\\super 29\\nosupersub{}","plainCitation":"29","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fldChar w:fldCharType="separate"/>
      </w:r>
      <w:r w:rsidR="00DD52FA" w:rsidRPr="00DD52FA">
        <w:rPr>
          <w:vertAlign w:val="superscript"/>
        </w:rPr>
        <w:t>29</w:t>
      </w:r>
      <w:r>
        <w:fldChar w:fldCharType="end"/>
      </w:r>
      <w:r>
        <w:t>. As others have noted, Robertsonian fusions/fissions of chromosomes (</w:t>
      </w:r>
      <w:proofErr w:type="spellStart"/>
      <w:r>
        <w:t>acrocentrics</w:t>
      </w:r>
      <w:proofErr w:type="spellEnd"/>
      <w:r>
        <w:t xml:space="preserve"> fusing to form </w:t>
      </w:r>
      <w:proofErr w:type="spellStart"/>
      <w:r>
        <w:t>metacentrics</w:t>
      </w:r>
      <w:proofErr w:type="spellEnd"/>
      <w:r>
        <w:t xml:space="preserve"> or vice versa) may be the source of the karyotype variation, which is also the basis for karyotype variation observed within and among salmonid species</w:t>
      </w:r>
      <w:r>
        <w:fldChar w:fldCharType="begin"/>
      </w:r>
      <w:r w:rsidR="00DD52FA">
        <w:instrText xml:space="preserve"> ADDIN ZOTERO_ITEM CSL_CITATION {"citationID":"tUelmuHF","properties":{"formattedCitation":"\\super 28,30\\nosupersub{}","plainCitation":"28,30","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fldChar w:fldCharType="separate"/>
      </w:r>
      <w:r w:rsidR="00DD52FA" w:rsidRPr="00DD52FA">
        <w:rPr>
          <w:vertAlign w:val="superscript"/>
        </w:rPr>
        <w:t>28,30</w:t>
      </w:r>
      <w:r>
        <w:fldChar w:fldCharType="end"/>
      </w:r>
      <w: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w:t>
      </w:r>
      <w:proofErr w:type="gramStart"/>
      <w:r>
        <w:t>Similar to</w:t>
      </w:r>
      <w:proofErr w:type="gramEnd"/>
      <w:r>
        <w:t xml:space="preserve"> other reports, we note a preponderance of </w:t>
      </w:r>
      <w:proofErr w:type="spellStart"/>
      <w:r>
        <w:t>subtelocentric</w:t>
      </w:r>
      <w:proofErr w:type="spellEnd"/>
      <w:r>
        <w:t>/acrocentric chromosome pairs over metacentric chromosome pair</w:t>
      </w:r>
      <w:r w:rsidR="00D325D1">
        <w:t>, a</w:t>
      </w:r>
      <w:r w:rsidR="0057525E">
        <w:t xml:space="preserve">s one might expect for closely related species. </w:t>
      </w:r>
      <w:r w:rsidR="0057525E" w:rsidRPr="0057525E">
        <w:t>Chromosome composition is a descriptive metric, and our findings did not alter or affect our genome assembly process.</w:t>
      </w:r>
    </w:p>
    <w:p w14:paraId="75FE0382" w14:textId="2A3837ED" w:rsidR="002A181A" w:rsidRDefault="002A181A">
      <w:pPr>
        <w:spacing w:line="276" w:lineRule="auto"/>
        <w:rPr>
          <w:rFonts w:ascii="Times" w:hAnsi="Times"/>
          <w:b/>
          <w:bCs/>
          <w:u w:val="single"/>
        </w:rPr>
      </w:pPr>
    </w:p>
    <w:p w14:paraId="2CD99C19" w14:textId="1CAC1165" w:rsidR="002A181A" w:rsidRDefault="00EF3213">
      <w:pPr>
        <w:spacing w:line="276" w:lineRule="auto"/>
        <w:rPr>
          <w:rFonts w:ascii="Times" w:hAnsi="Times"/>
          <w:b/>
          <w:bCs/>
          <w:u w:val="single"/>
        </w:rPr>
      </w:pPr>
      <w:r>
        <w:t>The primary objective of this study was to create a</w:t>
      </w:r>
      <w:r w:rsidR="00EC20B7">
        <w:t xml:space="preserve"> single</w:t>
      </w:r>
      <w:r>
        <w:t xml:space="preserve"> highly contiguous genome assembly for use within and beyond the scope of this project. We </w:t>
      </w:r>
      <w:r w:rsidR="00411247">
        <w:t xml:space="preserve">assembled </w:t>
      </w:r>
      <w:r w:rsidR="00EC20B7">
        <w:t>two independent</w:t>
      </w:r>
      <w:r w:rsidR="00411247">
        <w:t xml:space="preserve"> delta smelt </w:t>
      </w:r>
      <w:r w:rsidR="00411247">
        <w:lastRenderedPageBreak/>
        <w:t>genome</w:t>
      </w:r>
      <w:r w:rsidR="00EC20B7">
        <w:t>s</w:t>
      </w:r>
      <w:r w:rsidR="009A4224">
        <w:t xml:space="preserve"> (male assembly and female assembly)</w:t>
      </w:r>
      <w:r w:rsidR="00411247">
        <w:t xml:space="preserve"> using</w:t>
      </w:r>
      <w:r>
        <w:t xml:space="preserve"> gold-standard</w:t>
      </w:r>
      <w:r w:rsidR="00411247">
        <w:t xml:space="preserve"> methods</w:t>
      </w:r>
      <w:r>
        <w:t xml:space="preserve"> </w:t>
      </w:r>
      <w:r w:rsidR="00411247">
        <w:t>in addition to</w:t>
      </w:r>
      <w:r>
        <w:t xml:space="preserve"> validat</w:t>
      </w:r>
      <w:r w:rsidR="00411247">
        <w:t>ing</w:t>
      </w:r>
      <w:r>
        <w:t xml:space="preserve"> </w:t>
      </w:r>
      <w:r w:rsidR="00411247">
        <w:t xml:space="preserve">the </w:t>
      </w:r>
      <w:r>
        <w:t>number of chromosomes with an independent cytogenetic study. To assemble the delta smelt genome</w:t>
      </w:r>
      <w:r w:rsidR="009A4224">
        <w:t>s</w:t>
      </w:r>
      <w:r>
        <w:t xml:space="preserve">, we combined PacBio long reads, 10X Chromium linked-reads, Phase hi-c chromatin conformation capture and a linkage map to create two sex-specific reference assemblies for male and female fish. </w:t>
      </w:r>
    </w:p>
    <w:p w14:paraId="334626F3" w14:textId="77777777" w:rsidR="002A181A" w:rsidRDefault="002A181A">
      <w:pPr>
        <w:spacing w:line="276" w:lineRule="auto"/>
        <w:rPr>
          <w:rFonts w:ascii="Times" w:hAnsi="Times"/>
          <w:b/>
          <w:bCs/>
          <w:u w:val="single"/>
        </w:rPr>
      </w:pPr>
    </w:p>
    <w:p w14:paraId="25511723" w14:textId="1024057E" w:rsidR="002A181A" w:rsidRDefault="00EF3213">
      <w:pPr>
        <w:spacing w:line="276" w:lineRule="auto"/>
        <w:rPr>
          <w:rFonts w:ascii="Times" w:hAnsi="Times"/>
          <w:b/>
          <w:bCs/>
          <w:u w:val="single"/>
        </w:rPr>
      </w:pPr>
      <w:r>
        <w:t xml:space="preserve">The final total lengths for the male and female assemblies were 0.47Gb and 0.44Gb, respectively which is similar to the </w:t>
      </w:r>
      <w:proofErr w:type="spellStart"/>
      <w:r w:rsidR="009A4224">
        <w:t>wakasagi</w:t>
      </w:r>
      <w:proofErr w:type="spellEnd"/>
      <w:r>
        <w:t xml:space="preserve"> genome (</w:t>
      </w:r>
      <w:proofErr w:type="spellStart"/>
      <w:r>
        <w:rPr>
          <w:i/>
          <w:iCs/>
        </w:rPr>
        <w:t>Hypomesus</w:t>
      </w:r>
      <w:proofErr w:type="spellEnd"/>
      <w:r>
        <w:rPr>
          <w:i/>
          <w:iCs/>
        </w:rPr>
        <w:t xml:space="preserve"> </w:t>
      </w:r>
      <w:proofErr w:type="spellStart"/>
      <w:r>
        <w:rPr>
          <w:i/>
          <w:iCs/>
        </w:rPr>
        <w:t>nipponensis</w:t>
      </w:r>
      <w:proofErr w:type="spellEnd"/>
      <w:r>
        <w:t>) which has a total length of 0.50Gb</w:t>
      </w:r>
      <w:r>
        <w:fldChar w:fldCharType="begin"/>
      </w:r>
      <w:r w:rsidR="00DD52FA">
        <w:instrText xml:space="preserve"> ADDIN ZOTERO_ITEM CSL_CITATION {"citationID":"LHomXNMi","properties":{"formattedCitation":"\\super 31\\nosupersub{}","plainCitation":"31","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fldChar w:fldCharType="separate"/>
      </w:r>
      <w:r w:rsidR="00DD52FA" w:rsidRPr="00DD52FA">
        <w:rPr>
          <w:vertAlign w:val="superscript"/>
        </w:rPr>
        <w:t>31</w:t>
      </w:r>
      <w:r>
        <w:fldChar w:fldCharType="end"/>
      </w:r>
      <w:r>
        <w:t>. Our final male and female assemblies had 376 and 549 scaffolds with N50’s of 0.12Gb and 0.15Gb, respectively. The first 28 contigs, representing number of haploid chromosomes confirmed by cytogenetic karyotyping contain 73.3% and 81.6% of the sequencing data of total assemblies in male and females, respectively. For comparison the 3.2Gb human genome––</w:t>
      </w:r>
      <w:r w:rsidR="00411247">
        <w:t xml:space="preserve">which is </w:t>
      </w:r>
      <w:r>
        <w:t>considered one of the leaders in genome assemblies and has been actively worked on for over a decade––has an N50 of 0.67Gb, has been assembled into 23 chromosomes and still contains 92 unplaced scaffolds for a total of 115 scaffolds. Thus, our re</w:t>
      </w:r>
      <w:r w:rsidR="009A4224">
        <w:t>ference genome</w:t>
      </w:r>
      <w:r w:rsidR="00EC20B7">
        <w:t>s</w:t>
      </w:r>
      <w:r>
        <w:t xml:space="preserve"> in a species that has a smaller genome with more chromosomes provides a highly successful foundation for the future of delta smelt research. Our final genome assemblies are roughly 25-30 times more contiguous that the newly published </w:t>
      </w:r>
      <w:r w:rsidR="009A4224" w:rsidRPr="009A4224">
        <w:rPr>
          <w:i/>
          <w:iCs/>
        </w:rPr>
        <w:t xml:space="preserve">H. </w:t>
      </w:r>
      <w:proofErr w:type="spellStart"/>
      <w:r w:rsidR="009A4224" w:rsidRPr="009A4224">
        <w:rPr>
          <w:i/>
          <w:iCs/>
        </w:rPr>
        <w:t>niponnensis</w:t>
      </w:r>
      <w:proofErr w:type="spellEnd"/>
      <w:r>
        <w:t xml:space="preserve"> assembly and our final assemblies contained 88.4% (in male reference) and 89.3% (in female reference) of core genes expected in the </w:t>
      </w:r>
      <w:r>
        <w:rPr>
          <w:i/>
          <w:iCs/>
        </w:rPr>
        <w:t>Actinopterygii</w:t>
      </w:r>
      <w:r>
        <w:t xml:space="preserve"> BUSCO database.</w:t>
      </w:r>
    </w:p>
    <w:p w14:paraId="32F171E8" w14:textId="77777777" w:rsidR="002A181A" w:rsidRDefault="002A181A">
      <w:pPr>
        <w:spacing w:line="276" w:lineRule="auto"/>
        <w:rPr>
          <w:rFonts w:ascii="Times" w:hAnsi="Times"/>
          <w:b/>
          <w:bCs/>
          <w:u w:val="single"/>
        </w:rPr>
      </w:pPr>
    </w:p>
    <w:p w14:paraId="5F4EDCDE" w14:textId="77777777" w:rsidR="00CA5D7C" w:rsidRDefault="00EF3213">
      <w:pPr>
        <w:spacing w:line="276" w:lineRule="auto"/>
      </w:pPr>
      <w:r>
        <w:t>In summation, our final reference genomes are highly contiguous and contain a high number of ultra-conserved conserved genes. This indicates that this project was successful in assembling a useful resource for current and future studies involving delta smelt and closely related species.</w:t>
      </w:r>
    </w:p>
    <w:p w14:paraId="73ABA31A" w14:textId="4A69FE55" w:rsidR="002A181A" w:rsidRDefault="00EF3213">
      <w:pPr>
        <w:spacing w:line="276" w:lineRule="auto"/>
        <w:rPr>
          <w:rFonts w:ascii="Times" w:hAnsi="Times"/>
          <w:b/>
          <w:bCs/>
          <w:u w:val="single"/>
        </w:rPr>
      </w:pPr>
      <w:r>
        <w:br w:type="page"/>
      </w:r>
    </w:p>
    <w:p w14:paraId="1A9D03C6" w14:textId="77777777" w:rsidR="002A181A" w:rsidRDefault="00EF3213">
      <w:pPr>
        <w:pStyle w:val="Heading1"/>
        <w:spacing w:line="276" w:lineRule="auto"/>
        <w:rPr>
          <w:rFonts w:ascii="Times" w:hAnsi="Times"/>
          <w:bCs/>
        </w:rPr>
      </w:pPr>
      <w:r>
        <w:lastRenderedPageBreak/>
        <w:t>Task 2: N</w:t>
      </w:r>
      <w:r>
        <w:rPr>
          <w:vertAlign w:val="subscript"/>
        </w:rPr>
        <w:t>E</w:t>
      </w:r>
      <w:r>
        <w:t xml:space="preserve"> Estimation</w:t>
      </w:r>
    </w:p>
    <w:p w14:paraId="14A688FE" w14:textId="77777777" w:rsidR="002A181A" w:rsidRDefault="00EF3213">
      <w:pPr>
        <w:pStyle w:val="ListParagraph"/>
        <w:numPr>
          <w:ilvl w:val="0"/>
          <w:numId w:val="2"/>
        </w:numPr>
        <w:spacing w:line="276" w:lineRule="auto"/>
        <w:rPr>
          <w:rFonts w:ascii="Times" w:hAnsi="Times"/>
          <w:b/>
          <w:bCs/>
          <w:u w:val="single"/>
        </w:rPr>
      </w:pPr>
      <w:r>
        <w:t>Background</w:t>
      </w:r>
    </w:p>
    <w:p w14:paraId="53E22561" w14:textId="77777777" w:rsidR="002A181A" w:rsidRDefault="00EF3213">
      <w:pPr>
        <w:pStyle w:val="ListParagraph"/>
        <w:numPr>
          <w:ilvl w:val="0"/>
          <w:numId w:val="2"/>
        </w:numPr>
        <w:spacing w:line="276" w:lineRule="auto"/>
        <w:rPr>
          <w:rFonts w:ascii="Times" w:hAnsi="Times"/>
          <w:b/>
          <w:bCs/>
          <w:u w:val="single"/>
        </w:rPr>
      </w:pPr>
      <w:r>
        <w:t>Sample acquisition &amp; estimation</w:t>
      </w:r>
    </w:p>
    <w:p w14:paraId="25C0E16B" w14:textId="77777777" w:rsidR="002A181A" w:rsidRDefault="00EF3213">
      <w:pPr>
        <w:pStyle w:val="ListParagraph"/>
        <w:numPr>
          <w:ilvl w:val="0"/>
          <w:numId w:val="2"/>
        </w:numPr>
        <w:spacing w:line="276" w:lineRule="auto"/>
        <w:rPr>
          <w:rFonts w:ascii="Times" w:hAnsi="Times"/>
          <w:b/>
          <w:bCs/>
          <w:u w:val="single"/>
        </w:rPr>
      </w:pPr>
      <w:r>
        <w:rPr>
          <w:lang w:val="en"/>
        </w:rPr>
        <w:t>Read processing &amp; alignment</w:t>
      </w:r>
    </w:p>
    <w:p w14:paraId="73947DEA" w14:textId="77777777" w:rsidR="002A181A" w:rsidRDefault="00EF3213">
      <w:pPr>
        <w:pStyle w:val="ListParagraph"/>
        <w:numPr>
          <w:ilvl w:val="0"/>
          <w:numId w:val="2"/>
        </w:numPr>
        <w:spacing w:line="276" w:lineRule="auto"/>
        <w:rPr>
          <w:rFonts w:ascii="Times" w:hAnsi="Times"/>
          <w:b/>
          <w:bCs/>
          <w:u w:val="single"/>
        </w:rPr>
      </w:pPr>
      <w:r>
        <w:rPr>
          <w:lang w:val="en"/>
        </w:rPr>
        <w:t>Principal component analysis for hybrid detection</w:t>
      </w:r>
    </w:p>
    <w:p w14:paraId="22AF751E" w14:textId="39AE78CD" w:rsidR="002A181A" w:rsidRDefault="00EF3213">
      <w:pPr>
        <w:pStyle w:val="ListParagraph"/>
        <w:numPr>
          <w:ilvl w:val="0"/>
          <w:numId w:val="2"/>
        </w:numPr>
        <w:spacing w:line="276" w:lineRule="auto"/>
        <w:rPr>
          <w:rFonts w:ascii="Times" w:hAnsi="Times"/>
          <w:b/>
          <w:bCs/>
          <w:u w:val="single"/>
        </w:rPr>
      </w:pPr>
      <w:r>
        <w:rPr>
          <w:lang w:val="en"/>
        </w:rPr>
        <w:t xml:space="preserve">Contemporary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ion</w:t>
      </w:r>
    </w:p>
    <w:p w14:paraId="402CC429" w14:textId="0618C99E" w:rsidR="002A181A" w:rsidRDefault="00EF3213">
      <w:pPr>
        <w:pStyle w:val="ListParagraph"/>
        <w:numPr>
          <w:ilvl w:val="0"/>
          <w:numId w:val="2"/>
        </w:numPr>
        <w:spacing w:line="276" w:lineRule="auto"/>
        <w:rPr>
          <w:rFonts w:ascii="Times" w:hAnsi="Times"/>
          <w:b/>
          <w:bCs/>
          <w:u w:val="single"/>
        </w:rPr>
      </w:pPr>
      <w:r>
        <w:rPr>
          <w:bCs/>
          <w:iCs/>
          <w:lang w:val="en"/>
        </w:rPr>
        <w:t>Historical genetic diversity estimation</w:t>
      </w:r>
    </w:p>
    <w:p w14:paraId="6B97EAC1" w14:textId="52C48C3B" w:rsidR="002A181A" w:rsidRPr="00EC20B7" w:rsidRDefault="000607D8" w:rsidP="00EC20B7">
      <w:pPr>
        <w:pStyle w:val="ListParagraph"/>
        <w:numPr>
          <w:ilvl w:val="0"/>
          <w:numId w:val="2"/>
        </w:numPr>
        <w:spacing w:line="276" w:lineRule="auto"/>
        <w:rPr>
          <w:rFonts w:ascii="Times" w:hAnsi="Times"/>
          <w:b/>
          <w:bCs/>
          <w:u w:val="single"/>
        </w:rPr>
      </w:pP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sidR="00EF3213">
        <w:rPr>
          <w:bCs/>
          <w:iCs/>
          <w:lang w:val="en"/>
        </w:rPr>
        <w:t>discussion</w:t>
      </w:r>
    </w:p>
    <w:p w14:paraId="3E15E9E5" w14:textId="77777777" w:rsidR="002A181A" w:rsidRDefault="002A181A">
      <w:pPr>
        <w:spacing w:line="276" w:lineRule="auto"/>
        <w:ind w:right="270"/>
        <w:rPr>
          <w:b/>
        </w:rPr>
      </w:pPr>
    </w:p>
    <w:p w14:paraId="69BAD2BA" w14:textId="77777777" w:rsidR="002A181A" w:rsidRDefault="00EF3213">
      <w:pPr>
        <w:pStyle w:val="Heading2"/>
        <w:spacing w:line="276" w:lineRule="auto"/>
        <w:rPr>
          <w:rFonts w:ascii="Times" w:hAnsi="Times"/>
          <w:bCs/>
          <w:u w:val="single"/>
        </w:rPr>
      </w:pPr>
      <w:r>
        <w:t>Background</w:t>
      </w:r>
    </w:p>
    <w:p w14:paraId="3F330FEC" w14:textId="674EB2F9" w:rsidR="002A181A" w:rsidRDefault="00EF3213">
      <w:pPr>
        <w:spacing w:line="276" w:lineRule="auto"/>
        <w:ind w:right="270"/>
        <w:rPr>
          <w:bCs/>
          <w:iCs/>
          <w:lang w:val="en"/>
        </w:rPr>
      </w:pPr>
      <w:r>
        <w:rPr>
          <w:bCs/>
          <w:iCs/>
          <w:lang w:val="en"/>
        </w:rPr>
        <w:t xml:space="preserve">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 xml:space="preserve">of a given population is defined as the size of a Wright-Fisher population that would have the same rate of change of a genetic parameter (a.k.a., genetic drift) as the population </w:t>
      </w:r>
      <w:r w:rsidR="00EC20B7">
        <w:rPr>
          <w:bCs/>
          <w:iCs/>
          <w:lang w:val="en"/>
        </w:rPr>
        <w:t>of interest</w:t>
      </w:r>
      <w:r>
        <w:fldChar w:fldCharType="begin"/>
      </w:r>
      <w:r w:rsidR="00DD52FA">
        <w:rPr>
          <w:bCs/>
          <w:iCs/>
          <w:lang w:val="en"/>
        </w:rPr>
        <w:instrText xml:space="preserve"> ADDIN ZOTERO_ITEM CSL_CITATION {"citationID":"g46FUYtv","properties":{"formattedCitation":"\\super 32\\nosupersub{}","plainCitation":"32","noteIndex":0},"citationItems":[{"id":"Otmf7FJN/F0An7LEd","uris":["http://www.mendeley.com/documents/?uuid=2f019c74-7e4f-429e-b343-56e7f88947a9"],"uri":["http://www.mendeley.com/documents/?uuid=2f019c74-7e4f-429e-b343-56e7f88947a9"],"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schema":"https://github.com/citation-style-language/schema/raw/master/csl-citation.json"} </w:instrText>
      </w:r>
      <w:r>
        <w:rPr>
          <w:bCs/>
          <w:iCs/>
          <w:lang w:val="en"/>
        </w:rPr>
        <w:fldChar w:fldCharType="separate"/>
      </w:r>
      <w:r w:rsidR="00DD52FA" w:rsidRPr="00DD52FA">
        <w:rPr>
          <w:vertAlign w:val="superscript"/>
        </w:rPr>
        <w:t>32</w:t>
      </w:r>
      <w:r>
        <w:rPr>
          <w:bCs/>
          <w:iCs/>
          <w:lang w:val="en"/>
        </w:rPr>
        <w:fldChar w:fldCharType="end"/>
      </w:r>
      <w:r>
        <w:rPr>
          <w:bCs/>
          <w:iCs/>
        </w:rPr>
        <w:t>.</w:t>
      </w:r>
      <w:r>
        <w:rPr>
          <w:bCs/>
          <w:iCs/>
          <w:lang w:val="en"/>
        </w:rPr>
        <w:t xml:space="preserve"> A Wright-Fisher population </w:t>
      </w:r>
      <w:r w:rsidR="00EC20B7">
        <w:rPr>
          <w:bCs/>
          <w:iCs/>
          <w:lang w:val="en"/>
        </w:rPr>
        <w:t xml:space="preserve">hypothetical and has a </w:t>
      </w:r>
      <w:r>
        <w:rPr>
          <w:bCs/>
          <w:iCs/>
          <w:lang w:val="en"/>
        </w:rPr>
        <w:t xml:space="preserve">constant in size, no migration, and random mating. Since wild populations inevitably violate these assumptions,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 xml:space="preserve">is typically much lower than the true census size. </w:t>
      </w:r>
    </w:p>
    <w:p w14:paraId="24F6AF39" w14:textId="77777777" w:rsidR="002A181A" w:rsidRDefault="002A181A">
      <w:pPr>
        <w:spacing w:line="276" w:lineRule="auto"/>
        <w:ind w:right="270"/>
        <w:rPr>
          <w:bCs/>
          <w:iCs/>
          <w:lang w:val="en"/>
        </w:rPr>
      </w:pPr>
    </w:p>
    <w:p w14:paraId="1CB0F656" w14:textId="0B99359D" w:rsidR="00F710E0" w:rsidRDefault="00F710E0">
      <w:pPr>
        <w:spacing w:line="276" w:lineRule="auto"/>
        <w:ind w:right="270"/>
        <w:rPr>
          <w:bCs/>
          <w:iCs/>
          <w:lang w:val="en"/>
        </w:rPr>
      </w:pPr>
      <w:r>
        <w:rPr>
          <w:bCs/>
          <w:iCs/>
          <w:lang w:val="en"/>
        </w:rPr>
        <w:t>Several</w:t>
      </w:r>
      <w:r w:rsidR="00EF3213">
        <w:rPr>
          <w:bCs/>
          <w:iCs/>
          <w:lang w:val="en"/>
        </w:rPr>
        <w:t xml:space="preserve"> methods exist to estimate and examine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EF3213">
        <w:rPr>
          <w:bCs/>
          <w:iCs/>
          <w:lang w:val="en"/>
        </w:rPr>
        <w:t xml:space="preserve"> which can be broadly separated into two categories: contemporary and historical</w:t>
      </w:r>
      <w:r>
        <w:rPr>
          <w:bCs/>
          <w:iCs/>
          <w:lang w:val="en"/>
        </w:rPr>
        <w:t xml:space="preserv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p>
    <w:p w14:paraId="64A10499" w14:textId="77777777" w:rsidR="00F710E0" w:rsidRDefault="00F710E0">
      <w:pPr>
        <w:spacing w:line="276" w:lineRule="auto"/>
        <w:ind w:right="270"/>
        <w:rPr>
          <w:bCs/>
          <w:iCs/>
          <w:lang w:val="en"/>
        </w:rPr>
      </w:pPr>
    </w:p>
    <w:p w14:paraId="4F29A683" w14:textId="103A4ADC" w:rsidR="002A181A" w:rsidRDefault="00EF3213" w:rsidP="00F710E0">
      <w:pPr>
        <w:spacing w:line="276" w:lineRule="auto"/>
        <w:ind w:left="360" w:right="270"/>
        <w:rPr>
          <w:bCs/>
          <w:iCs/>
          <w:lang w:val="en"/>
        </w:rPr>
      </w:pPr>
      <w:r w:rsidRPr="00EC20B7">
        <w:rPr>
          <w:b/>
          <w:iCs/>
          <w:lang w:val="en"/>
        </w:rPr>
        <w:t>Contemporary</w:t>
      </w:r>
      <w:r w:rsidR="00EC20B7">
        <w:rPr>
          <w:bCs/>
          <w:iCs/>
          <w:lang w:val="en"/>
        </w:rPr>
        <w:t xml:space="preserve"> (temporal)</w:t>
      </w:r>
      <w:r>
        <w:rPr>
          <w:bCs/>
          <w:iCs/>
          <w:lang w:val="en"/>
        </w:rPr>
        <w:t xml:space="preserv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describes the effective population size of recent generations as </w:t>
      </w:r>
      <w:r w:rsidR="00EC20B7">
        <w:rPr>
          <w:bCs/>
          <w:iCs/>
          <w:lang w:val="en"/>
        </w:rPr>
        <w:t>few</w:t>
      </w:r>
      <w:r>
        <w:rPr>
          <w:bCs/>
          <w:iCs/>
          <w:lang w:val="en"/>
        </w:rPr>
        <w:t xml:space="preserve"> as one generation back. We used a temporal method of estimating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rsidR="00EC20B7">
        <w:rPr>
          <w:bCs/>
          <w:iCs/>
          <w:lang w:val="en"/>
        </w:rPr>
        <w:t xml:space="preserve"> by</w:t>
      </w:r>
      <w:r>
        <w:rPr>
          <w:bCs/>
          <w:iCs/>
          <w:lang w:val="en"/>
        </w:rPr>
        <w:t xml:space="preserve"> examining genetic drift between two time points, which yields the harmonic me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the years between the two time points. </w:t>
      </w:r>
      <w:r w:rsidR="00961F94">
        <w:rPr>
          <w:bCs/>
          <w:iCs/>
          <w:lang w:val="en"/>
        </w:rPr>
        <w:t xml:space="preserve">By looking at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961F94">
        <w:rPr>
          <w:bCs/>
          <w:iCs/>
          <w:lang w:val="en"/>
        </w:rPr>
        <w:t xml:space="preserve"> we can understand the extent of genetic drift occurring between two sample years, which tells us how quickly a population may have </w:t>
      </w:r>
      <w:r w:rsidR="00AA4BD0">
        <w:rPr>
          <w:bCs/>
          <w:iCs/>
          <w:lang w:val="en"/>
        </w:rPr>
        <w:t xml:space="preserve">lost </w:t>
      </w:r>
      <w:r w:rsidR="00961F94">
        <w:rPr>
          <w:bCs/>
          <w:iCs/>
          <w:lang w:val="en"/>
        </w:rPr>
        <w:t>genetic diversity between two time points</w:t>
      </w:r>
      <w:r w:rsidR="00961F94">
        <w:fldChar w:fldCharType="begin"/>
      </w:r>
      <w:r w:rsidR="00961F94">
        <w:rPr>
          <w:bCs/>
          <w:iCs/>
          <w:lang w:val="en"/>
        </w:rPr>
        <w:instrText xml:space="preserve"> ADDIN ZOTERO_ITEM CSL_CITATION {"citationID":"i2djCoIi","properties":{"formattedCitation":"\\super 41,42\\nosupersub{}","plainCitation":"41,42","noteIndex":0},"citationItems":[{"id":"Otmf7FJN/AAuJsCaG","uris":["http://www.mendeley.com/documents/?uuid=2b645802-4850-42da-800e-434555e1e54b"],"uri":["http://www.mendeley.com/documents/?uuid=2b645802-4850-42da-800e-434555e1e54b"],"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id":"Otmf7FJN/PaCUvcvf","uris":["http://www.mendeley.com/documents/?uuid=7a4a6caa-c6d0-4f70-86be-c8c0618ac22e"],"uri":["http://www.mendeley.com/documents/?uuid=7a4a6caa-c6d0-4f70-86be-c8c0618ac22e"],"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schema":"https://github.com/citation-style-language/schema/raw/master/csl-citation.json"} </w:instrText>
      </w:r>
      <w:r w:rsidR="00961F94">
        <w:rPr>
          <w:bCs/>
          <w:iCs/>
          <w:lang w:val="en"/>
        </w:rPr>
        <w:fldChar w:fldCharType="separate"/>
      </w:r>
      <w:r w:rsidR="00961F94" w:rsidRPr="00DD52FA">
        <w:rPr>
          <w:vertAlign w:val="superscript"/>
        </w:rPr>
        <w:t>41,42</w:t>
      </w:r>
      <w:r w:rsidR="00961F94">
        <w:rPr>
          <w:bCs/>
          <w:iCs/>
          <w:lang w:val="en"/>
        </w:rPr>
        <w:fldChar w:fldCharType="end"/>
      </w:r>
      <w:r w:rsidR="00961F94">
        <w:rPr>
          <w:bCs/>
          <w:iCs/>
        </w:rPr>
        <w:t>.</w:t>
      </w:r>
      <w:r w:rsidR="00961F94">
        <w:rPr>
          <w:bCs/>
          <w:iCs/>
          <w:lang w:val="en"/>
        </w:rPr>
        <w:t xml:space="preserve"> </w:t>
      </w:r>
      <w:r w:rsidR="00AA4BD0">
        <w:rPr>
          <w:bCs/>
          <w:iCs/>
          <w:lang w:val="en"/>
        </w:rPr>
        <w:t>Contemporary/temporal</w:t>
      </w:r>
      <w:r>
        <w:rPr>
          <w:bCs/>
          <w:iCs/>
          <w:lang w:val="en"/>
        </w:rPr>
        <w:t xml:space="preserve"> methods are widely used and a reliable way of measur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in multi-generational datasets.</w:t>
      </w:r>
      <w:r>
        <w:fldChar w:fldCharType="begin"/>
      </w:r>
      <w:r w:rsidR="00DD52FA">
        <w:rPr>
          <w:bCs/>
          <w:iCs/>
          <w:lang w:val="en"/>
        </w:rPr>
        <w:instrText xml:space="preserve"> ADDIN ZOTERO_ITEM CSL_CITATION {"citationID":"6nWmSFXT","properties":{"formattedCitation":"\\super 33\\uc0\\u8211{}38\\nosupersub{}","plainCitation":"33–38","noteIndex":0},"citationItems":[{"id":"Otmf7FJN/2V2VKUSY","uris":["http://www.mendeley.com/documents/?uuid=0c984971-cd8a-3232-a9f3-218ae59a80c8"],"uri":["http://www.mendeley.com/documents/?uuid=0c984971-cd8a-3232-a9f3-218ae59a80c8"],"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id":"Otmf7FJN/IndYmuS9","uris":["http://www.mendeley.com/documents/?uuid=a02123bf-3e2b-4d59-a3ed-315192e422ca"],"uri":["http://www.mendeley.com/documents/?uuid=a02123bf-3e2b-4d59-a3ed-315192e422ca"],"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id":"Otmf7FJN/4BW10XFB","uris":["http://www.mendeley.com/documents/?uuid=cf35679a-c5f4-4599-b7cd-b436c8d9d8ed"],"uri":["http://www.mendeley.com/documents/?uuid=cf35679a-c5f4-4599-b7cd-b436c8d9d8ed"],"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id":"Otmf7FJN/uTgSFfKE","uris":["http://www.mendeley.com/documents/?uuid=8a662a47-f33b-444d-9234-ebb7d3d4213e"],"uri":["http://www.mendeley.com/documents/?uuid=8a662a47-f33b-444d-9234-ebb7d3d4213e"],"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id":"Otmf7FJN/sUGyAGO3","uris":["http://www.mendeley.com/documents/?uuid=14fac74c-941d-32d8-ba31-bc9470c43041"],"uri":["http://www.mendeley.com/documents/?uuid=14fac74c-941d-32d8-ba31-bc9470c43041"],"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id":"Otmf7FJN/V2z1wi0z","uris":["http://www.mendeley.com/documents/?uuid=ec0e53ce-cf23-40b1-9470-c4b7f7ebde7a"],"uri":["http://www.mendeley.com/documents/?uuid=ec0e53ce-cf23-40b1-9470-c4b7f7ebde7a"],"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schema":"https://github.com/citation-style-language/schema/raw/master/csl-citation.json"} </w:instrText>
      </w:r>
      <w:r>
        <w:rPr>
          <w:bCs/>
          <w:iCs/>
          <w:lang w:val="en"/>
        </w:rPr>
        <w:fldChar w:fldCharType="separate"/>
      </w:r>
      <w:r w:rsidR="00DD52FA" w:rsidRPr="00DD52FA">
        <w:rPr>
          <w:vertAlign w:val="superscript"/>
        </w:rPr>
        <w:t>33–38</w:t>
      </w:r>
      <w:r>
        <w:rPr>
          <w:bCs/>
          <w:iCs/>
          <w:lang w:val="en"/>
        </w:rPr>
        <w:fldChar w:fldCharType="end"/>
      </w:r>
      <w:r w:rsidR="00961F94">
        <w:rPr>
          <w:bCs/>
          <w:iCs/>
        </w:rPr>
        <w:t xml:space="preserve">, and are </w:t>
      </w:r>
      <w:r w:rsidR="00AA4BD0">
        <w:rPr>
          <w:bCs/>
          <w:iCs/>
          <w:lang w:val="en"/>
        </w:rPr>
        <w:t>often</w:t>
      </w:r>
      <w:r>
        <w:rPr>
          <w:bCs/>
          <w:iCs/>
          <w:lang w:val="en"/>
        </w:rPr>
        <w:t xml:space="preserve"> used in conservation genetic studies and management as they can detect population declines as rapidly as one generation post-population decline</w:t>
      </w:r>
      <w:r>
        <w:fldChar w:fldCharType="begin"/>
      </w:r>
      <w:r w:rsidR="00DD52FA">
        <w:rPr>
          <w:bCs/>
          <w:iCs/>
          <w:lang w:val="en"/>
        </w:rPr>
        <w:instrText xml:space="preserve"> ADDIN ZOTERO_ITEM CSL_CITATION {"citationID":"uYsRbN5J","properties":{"formattedCitation":"\\super 39\\nosupersub{}","plainCitation":"39","noteIndex":0},"citationItems":[{"id":"Otmf7FJN/c9UqJVu5","uris":["http://www.mendeley.com/documents/?uuid=e56e71c8-ef6d-4dd9-9156-928797a28828"],"uri":["http://www.mendeley.com/documents/?uuid=e56e71c8-ef6d-4dd9-9156-928797a28828"],"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schema":"https://github.com/citation-style-language/schema/raw/master/csl-citation.json"} </w:instrText>
      </w:r>
      <w:r>
        <w:rPr>
          <w:bCs/>
          <w:iCs/>
          <w:lang w:val="en"/>
        </w:rPr>
        <w:fldChar w:fldCharType="separate"/>
      </w:r>
      <w:r w:rsidR="00DD52FA" w:rsidRPr="00DD52FA">
        <w:rPr>
          <w:vertAlign w:val="superscript"/>
        </w:rPr>
        <w:t>39</w:t>
      </w:r>
      <w:r>
        <w:rPr>
          <w:bCs/>
          <w:iCs/>
          <w:lang w:val="en"/>
        </w:rPr>
        <w:fldChar w:fldCharType="end"/>
      </w:r>
      <w:r>
        <w:rPr>
          <w:bCs/>
          <w:iCs/>
          <w:lang w:val="en"/>
        </w:rPr>
        <w:t xml:space="preserve"> </w:t>
      </w:r>
      <w:r w:rsidR="00AA4BD0">
        <w:rPr>
          <w:bCs/>
          <w:iCs/>
          <w:lang w:val="en"/>
        </w:rPr>
        <w:t xml:space="preserve">and </w:t>
      </w:r>
      <w:r>
        <w:rPr>
          <w:bCs/>
          <w:iCs/>
          <w:lang w:val="en"/>
        </w:rPr>
        <w:t>detect population declines ten generations post decline</w:t>
      </w:r>
      <w:r>
        <w:fldChar w:fldCharType="begin"/>
      </w:r>
      <w:r w:rsidR="00DD52FA">
        <w:rPr>
          <w:bCs/>
          <w:iCs/>
          <w:lang w:val="en"/>
        </w:rPr>
        <w:instrText xml:space="preserve"> ADDIN ZOTERO_ITEM CSL_CITATION {"citationID":"POwWJgBP","properties":{"formattedCitation":"\\super 40\\nosupersub{}","plainCitation":"40","noteIndex":0},"citationItems":[{"id":"Otmf7FJN/CVih46k6","uris":["http://www.mendeley.com/documents/?uuid=9799aed3-713c-48ef-99d2-e5c2a4b0e2e5"],"uri":["http://www.mendeley.com/documents/?uuid=9799aed3-713c-48ef-99d2-e5c2a4b0e2e5"],"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schema":"https://github.com/citation-style-language/schema/raw/master/csl-citation.json"} </w:instrText>
      </w:r>
      <w:r>
        <w:rPr>
          <w:bCs/>
          <w:iCs/>
          <w:lang w:val="en"/>
        </w:rPr>
        <w:fldChar w:fldCharType="separate"/>
      </w:r>
      <w:r w:rsidR="00DD52FA" w:rsidRPr="00DD52FA">
        <w:rPr>
          <w:vertAlign w:val="superscript"/>
        </w:rPr>
        <w:t>40</w:t>
      </w:r>
      <w:r>
        <w:rPr>
          <w:bCs/>
          <w:iCs/>
          <w:lang w:val="en"/>
        </w:rPr>
        <w:fldChar w:fldCharType="end"/>
      </w:r>
      <w:r>
        <w:rPr>
          <w:bCs/>
          <w:iCs/>
        </w:rPr>
        <w:t xml:space="preserve">. </w:t>
      </w:r>
      <w:r w:rsidR="00EC20B7">
        <w:rPr>
          <w:bCs/>
          <w:iCs/>
        </w:rPr>
        <w:t xml:space="preserve">Here we estimated </w:t>
      </w:r>
      <w:r w:rsidR="00EC20B7">
        <w:rPr>
          <w:bCs/>
          <w:iCs/>
          <w:lang w:val="en"/>
        </w:rPr>
        <w:t xml:space="preserve">contemporary </w:t>
      </w:r>
      <w:r w:rsidR="00EC20B7" w:rsidRPr="00AA4BD0">
        <w:rPr>
          <w:bCs/>
          <w:i/>
          <w:lang w:val="en"/>
        </w:rPr>
        <w:t>N</w:t>
      </w:r>
      <w:r w:rsidR="00EC20B7" w:rsidRPr="00AA4BD0">
        <w:rPr>
          <w:bCs/>
          <w:i/>
          <w:vertAlign w:val="subscript"/>
          <w:lang w:val="en"/>
        </w:rPr>
        <w:t>E</w:t>
      </w:r>
      <w:r>
        <w:rPr>
          <w:bCs/>
          <w:iCs/>
          <w:lang w:val="en"/>
        </w:rPr>
        <w:t xml:space="preserve"> </w:t>
      </w:r>
      <w:r w:rsidR="00EC20B7">
        <w:rPr>
          <w:bCs/>
          <w:iCs/>
          <w:lang w:val="en"/>
        </w:rPr>
        <w:t>using more markers and a longer time frame than previous studies</w:t>
      </w:r>
      <w:r w:rsidR="00EC20B7">
        <w:fldChar w:fldCharType="begin"/>
      </w:r>
      <w:r w:rsidR="00EC20B7">
        <w:rPr>
          <w:bCs/>
          <w:iCs/>
          <w:lang w:val="en"/>
        </w:rPr>
        <w:instrText xml:space="preserve"> ADDIN ZOTERO_ITEM CSL_CITATION {"citationID":"byHXkMB8","properties":{"formattedCitation":"\\super 6,7\\nosupersub{}","plainCitation":"6,7","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00EC20B7">
        <w:rPr>
          <w:bCs/>
          <w:iCs/>
          <w:lang w:val="en"/>
        </w:rPr>
        <w:fldChar w:fldCharType="separate"/>
      </w:r>
      <w:r w:rsidR="00EC20B7" w:rsidRPr="00DD52FA">
        <w:rPr>
          <w:vertAlign w:val="superscript"/>
        </w:rPr>
        <w:t>6,7</w:t>
      </w:r>
      <w:r w:rsidR="00EC20B7">
        <w:rPr>
          <w:bCs/>
          <w:iCs/>
          <w:lang w:val="en"/>
        </w:rPr>
        <w:fldChar w:fldCharType="end"/>
      </w:r>
      <w:r w:rsidR="00EC20B7">
        <w:rPr>
          <w:bCs/>
          <w:iCs/>
          <w:lang w:val="en"/>
        </w:rPr>
        <w:t>.</w:t>
      </w:r>
      <w:r w:rsidR="00961F94">
        <w:rPr>
          <w:bCs/>
          <w:iCs/>
          <w:lang w:val="en"/>
        </w:rPr>
        <w:t xml:space="preserve"> </w:t>
      </w:r>
    </w:p>
    <w:p w14:paraId="27569544" w14:textId="77777777" w:rsidR="00F710E0" w:rsidRDefault="00F710E0" w:rsidP="00F710E0">
      <w:pPr>
        <w:spacing w:line="276" w:lineRule="auto"/>
        <w:ind w:left="360" w:right="270"/>
        <w:rPr>
          <w:bCs/>
          <w:iCs/>
          <w:lang w:val="en"/>
        </w:rPr>
      </w:pPr>
    </w:p>
    <w:p w14:paraId="0BE5D50C" w14:textId="70B41473" w:rsidR="002A181A" w:rsidRDefault="00EF3213" w:rsidP="00F710E0">
      <w:pPr>
        <w:spacing w:line="276" w:lineRule="auto"/>
        <w:ind w:left="360" w:right="270"/>
        <w:rPr>
          <w:bCs/>
          <w:iCs/>
          <w:lang w:val="en"/>
        </w:rPr>
      </w:pPr>
      <w:r w:rsidRPr="00EC20B7">
        <w:rPr>
          <w:b/>
          <w:iCs/>
          <w:lang w:val="en"/>
        </w:rPr>
        <w:t>Historical</w:t>
      </w:r>
      <w:r>
        <w:rPr>
          <w:bCs/>
          <w:iCs/>
          <w:lang w:val="en"/>
        </w:rPr>
        <w:t xml:space="preserv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represents the effective population size of the historical population that led to the amount of genetic diversity currently observed in the modern-day population and can be derived from the equation </w:t>
      </w:r>
      <m:oMath>
        <m:r>
          <w:rPr>
            <w:rFonts w:ascii="Cambria Math" w:hAnsi="Cambria Math"/>
          </w:rPr>
          <m:t>θ=4</m:t>
        </m:r>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μ</m:t>
        </m:r>
      </m:oMath>
      <w:r>
        <w:rPr>
          <w:bCs/>
          <w:iCs/>
          <w:lang w:val="en"/>
        </w:rPr>
        <w:t xml:space="preserve"> where </w:t>
      </w:r>
      <m:oMath>
        <m:r>
          <w:rPr>
            <w:rFonts w:ascii="Cambria Math" w:hAnsi="Cambria Math"/>
          </w:rPr>
          <m:t>θ</m:t>
        </m:r>
      </m:oMath>
      <w:r>
        <w:rPr>
          <w:bCs/>
          <w:iCs/>
          <w:lang w:val="en"/>
        </w:rPr>
        <w:t xml:space="preserve"> (theta) is a measure of genetic diversity and </w:t>
      </w:r>
      <m:oMath>
        <m:r>
          <w:rPr>
            <w:rFonts w:ascii="Cambria Math" w:hAnsi="Cambria Math"/>
          </w:rPr>
          <m:t>μ</m:t>
        </m:r>
      </m:oMath>
      <w:r>
        <w:rPr>
          <w:bCs/>
          <w:iCs/>
          <w:lang w:val="en"/>
        </w:rPr>
        <w:t xml:space="preserve"> is the organism’s mutation rate. Since the mutation rate in delta smelt is unknown, but it is a constant conversion to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we simply observed genetic diversity over time</w:t>
      </w:r>
      <w:r w:rsidR="00F710E0">
        <w:rPr>
          <w:bCs/>
          <w:iCs/>
          <w:lang w:val="en"/>
        </w:rPr>
        <w:t xml:space="preserve">. This allowed us to observe the trend in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F710E0">
        <w:t xml:space="preserve"> over time</w:t>
      </w:r>
      <w:r>
        <w:rPr>
          <w:bCs/>
          <w:iCs/>
          <w:lang w:val="en"/>
        </w:rPr>
        <w:t>.</w:t>
      </w:r>
      <w:r w:rsidR="00961F94">
        <w:rPr>
          <w:bCs/>
          <w:iCs/>
          <w:lang w:val="en"/>
        </w:rPr>
        <w:t xml:space="preserve"> Historical </w:t>
      </w:r>
      <w:r w:rsidR="00961F94" w:rsidRPr="00AA4BD0">
        <w:rPr>
          <w:bCs/>
          <w:i/>
          <w:lang w:val="en"/>
        </w:rPr>
        <w:t>N</w:t>
      </w:r>
      <w:r w:rsidR="00961F94" w:rsidRPr="00AA4BD0">
        <w:rPr>
          <w:bCs/>
          <w:i/>
          <w:vertAlign w:val="subscript"/>
          <w:lang w:val="en"/>
        </w:rPr>
        <w:t>E</w:t>
      </w:r>
      <w:r w:rsidR="00961F94">
        <w:rPr>
          <w:bCs/>
          <w:iCs/>
          <w:lang w:val="en"/>
        </w:rPr>
        <w:t xml:space="preserve"> can be used to understand population fluctuations going back further in time</w:t>
      </w:r>
      <w:r w:rsidR="00AA4BD0">
        <w:rPr>
          <w:bCs/>
          <w:iCs/>
          <w:lang w:val="en"/>
        </w:rPr>
        <w:t>.</w:t>
      </w:r>
      <w:r w:rsidR="00961F94">
        <w:rPr>
          <w:bCs/>
          <w:iCs/>
          <w:lang w:val="en"/>
        </w:rPr>
        <w:t xml:space="preserve"> </w:t>
      </w:r>
    </w:p>
    <w:p w14:paraId="0B2ADE97" w14:textId="77777777" w:rsidR="002A181A" w:rsidRDefault="002A181A">
      <w:pPr>
        <w:tabs>
          <w:tab w:val="left" w:pos="2429"/>
        </w:tabs>
        <w:spacing w:line="276" w:lineRule="auto"/>
        <w:ind w:right="270"/>
        <w:rPr>
          <w:bCs/>
          <w:iCs/>
          <w:lang w:val="en"/>
        </w:rPr>
      </w:pPr>
    </w:p>
    <w:p w14:paraId="031B69B3" w14:textId="659FF88F" w:rsidR="002A181A" w:rsidRPr="00AA4BD0" w:rsidRDefault="00EF3213">
      <w:pPr>
        <w:spacing w:line="276" w:lineRule="auto"/>
        <w:ind w:right="270"/>
        <w:rPr>
          <w:bCs/>
          <w:iCs/>
        </w:rPr>
      </w:pPr>
      <w:r>
        <w:rPr>
          <w:bCs/>
          <w:iCs/>
          <w:lang w:val="en"/>
        </w:rPr>
        <w:lastRenderedPageBreak/>
        <w:t xml:space="preserve">For isolated panmictic populations, the “50/500 rule” was a widely referenced rule proposed by Franklin in 1980 for conservation biology to establish parameters for a minimal viable population. The rule denotes tha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a given population needs to be above 500 for long-term population persistence and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cannot drop below 50 for short-term population persistence</w:t>
      </w:r>
      <w:r>
        <w:fldChar w:fldCharType="begin"/>
      </w:r>
      <w:r w:rsidR="00CA5D7C">
        <w:rPr>
          <w:bCs/>
          <w:iCs/>
          <w:lang w:val="en"/>
        </w:rPr>
        <w:instrText xml:space="preserve"> ADDIN ZOTERO_ITEM CSL_CITATION {"citationID":"rcVbZAki","properties":{"formattedCitation":"\\super 45\\uc0\\u8211{}47\\nosupersub{}","plainCitation":"45–47","noteIndex":0},"citationItems":[{"id":516,"uris":["http://zotero.org/users/local/3tku6QP0/items/BGCHTKIG"],"uri":["http://zotero.org/users/local/3tku6QP0/items/BGCHTKIG"],"itemData":{"id":516,"type":"article-journal","language":"en","page":"15","source":"Zotero","title":"EVOLUTIONARY CHANGE IN SMALL POPULATIONS","author":[{"family":"Franklin","given":"Ian Robert"}]}},{"id":517,"uris":["http://zotero.org/users/local/3tku6QP0/items/48H9MMTQ"],"uri":["http://zotero.org/users/local/3tku6QP0/items/48H9MMTQ"],"itemData":{"id":517,"type":"book","edition":"2","number-of-pages":"602","publisher":"Hoboken : John Wiley &amp; Sons","title":"Conservation and the genetics of populations","author":[{"family":"Allendorf","given":"F. W."}],"issued":{"date-parts":[["2013"]]}}},{"id":519,"uris":["http://zotero.org/users/local/3tku6QP0/items/A5B8BQ2X"],"uri":["http://zotero.org/users/local/3tku6QP0/items/A5B8BQ2X"],"itemData":{"id":519,"type":"article-journal","abstract":"Many versions of the effective population size (Ne) exist, and they are important in population genetics in order to quantify rates of change of various characteristics, such as inbreeding, heterozygosity, or allele frequencies. Traditionally, Ne was defined for single, isolated populations, but we have recently presented a mathematical framework for subdivided populations. In this paper we focus on diploid populations with geographic subdivision, and present new theoretical results. We compare the haploid and diploid versions of the inbreeding effective size (NeI ) with novel expression for the variance effective size (NeV ), and conclude that for local populations NeV is often much smaller than both versions of NeI , whenever they exist. Global NeV of the metapopulation, on the other hand, is close to the haploid NeI and much larger than the diploid NeI . We introduce a new effective size, the additive genetic variance effective size NeAV , which is of particular interest for long term protection of species. It quantifies the rate at which additive genetic variance is lost and we show that this effective size is closely related to the haploid version of NeI . Finally, we introduce a new measure of a population’s deviation from migration–drift equilibrium, and apply it to quantify the time it takes to reach this equilibrium. Our findings are of importance for understanding the concept of effective population size in substructured populations and many of the results have applications in conservation biology.","container-title":"Theoretical Population Biology","DOI":"10.1016/j.tpb.2016.09.001","ISSN":"00405809","journalAbbreviation":"Theoretical Population Biology","language":"en","page":"139-156","source":"DOI.org (Crossref)","title":"Effective sizes and time to migration–drift equilibrium in geographically subdivided populations","volume":"112","author":[{"family":"Hössjer","given":"O."},{"family":"Laikre","given":"Linda"},{"family":"Ryman","given":"Nils"}],"issued":{"date-parts":[["2016",12]]}}}],"schema":"https://github.com/citation-style-language/schema/raw/master/csl-citation.json"} </w:instrText>
      </w:r>
      <w:r>
        <w:rPr>
          <w:bCs/>
          <w:iCs/>
          <w:lang w:val="en"/>
        </w:rPr>
        <w:fldChar w:fldCharType="separate"/>
      </w:r>
      <w:r w:rsidR="00CA5D7C" w:rsidRPr="00CA5D7C">
        <w:rPr>
          <w:vertAlign w:val="superscript"/>
        </w:rPr>
        <w:t>45–47</w:t>
      </w:r>
      <w:r>
        <w:rPr>
          <w:bCs/>
          <w:iCs/>
          <w:lang w:val="en"/>
        </w:rPr>
        <w:fldChar w:fldCharType="end"/>
      </w:r>
      <w:r>
        <w:rPr>
          <w:bCs/>
          <w:iCs/>
          <w:lang w:val="en"/>
        </w:rPr>
        <w:t xml:space="preserve">. Above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500, variation is thought to be sufficiently replenished by new mutations</w:t>
      </w:r>
      <w:r>
        <w:fldChar w:fldCharType="begin"/>
      </w:r>
      <w:r w:rsidR="00CA5D7C">
        <w:rPr>
          <w:bCs/>
          <w:iCs/>
          <w:lang w:val="en"/>
        </w:rPr>
        <w:instrText xml:space="preserve"> ADDIN ZOTERO_ITEM CSL_CITATION {"citationID":"HjQ3YlP3","properties":{"formattedCitation":"\\super 48\\nosupersub{}","plainCitation":"48","noteIndex":0},"citationItems":[{"id":520,"uris":["http://zotero.org/users/local/3tku6QP0/items/Y6Q3LTW3"],"uri":["http://zotero.org/users/local/3tku6QP0/items/Y6Q3LTW3"],"itemData":{"id":520,"type":"article-journal","container-title":"Population Viability Analysis","page":"50-85","title":"The role of genetics in population viability analysis","author":[{"family":"Allendorf","given":"Fred W."},{"family":"Ryman","given":"N"}],"issued":{"date-parts":[["2002"]]}}}],"schema":"https://github.com/citation-style-language/schema/raw/master/csl-citation.json"} </w:instrText>
      </w:r>
      <w:r>
        <w:rPr>
          <w:bCs/>
          <w:iCs/>
          <w:lang w:val="en"/>
        </w:rPr>
        <w:fldChar w:fldCharType="separate"/>
      </w:r>
      <w:r w:rsidR="00CA5D7C" w:rsidRPr="00CA5D7C">
        <w:rPr>
          <w:vertAlign w:val="superscript"/>
        </w:rPr>
        <w:t>48</w:t>
      </w:r>
      <w:r>
        <w:rPr>
          <w:bCs/>
          <w:iCs/>
          <w:lang w:val="en"/>
        </w:rPr>
        <w:fldChar w:fldCharType="end"/>
      </w:r>
      <w:r>
        <w:rPr>
          <w:bCs/>
          <w:iCs/>
          <w:lang w:val="en"/>
        </w:rPr>
        <w:t xml:space="preserve">. In the past few decades, this rule has come under debate and more recent empirical modeling suggests a large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100 and 1</w:t>
      </w:r>
      <w:r w:rsidR="00961F94">
        <w:rPr>
          <w:bCs/>
          <w:iCs/>
          <w:lang w:val="en"/>
        </w:rPr>
        <w:t>,</w:t>
      </w:r>
      <w:r>
        <w:rPr>
          <w:bCs/>
          <w:iCs/>
          <w:lang w:val="en"/>
        </w:rPr>
        <w:t>000 for short and long-term persistence, respectively</w:t>
      </w:r>
      <w:r>
        <w:fldChar w:fldCharType="begin"/>
      </w:r>
      <w:r w:rsidR="00CA5D7C">
        <w:rPr>
          <w:bCs/>
          <w:iCs/>
          <w:lang w:val="en"/>
        </w:rPr>
        <w:instrText xml:space="preserve"> ADDIN ZOTERO_ITEM CSL_CITATION {"citationID":"K3NAlZqM","properties":{"formattedCitation":"\\super 49,50\\nosupersub{}","plainCitation":"49,50","noteIndex":0},"citationItems":[{"id":513,"uris":["http://zotero.org/users/local/3tku6QP0/items/MMSKBIRR"],"uri":["http://zotero.org/users/local/3tku6QP0/items/MMSKBIRR"],"itemData":{"id":513,"type":"article-journal","abstract":"Conservation managers typically need to make prompt decisions based on limited information and resources. Consequently, generalisations have essential roles in guiding interventions. Here, we (i) critique information on some widely accepted generalisations and variables affecting them, (ii) assess how adequately genetic factors are currently incorporated into population viability analysis (PVA) models used to estimate minimum viable population sizes, and (iii) relate the above to population size thresholds of the IUCN Red List criteria for threatened species that were derived from genetic considerations. Evidence accumulated since 1980 shows that genetically effective population size (Ne) = 50 is inadequate for preventing inbreeding depression over ﬁve generations in the wild, with Ne P 100 being required to limit loss in total ﬁtness to 610%. Further, even Ne = 500 is too low for retaining evolutionary potential for ﬁtness in perpetuity; a better approximation is Ne P 1000. Extrapolation from census population size (N) to Ne depends on knowing the ratio of Ne/N, yet this information is unavailable for most wild populations. Ratio averages ($0.1–0.2) from meta-analyses are sufﬁcient, provided adjustments are made for dissimilar life histories. Most PVA-based risk assessments ignore or inadequately model genetic factors. PVA should routinely include realistic inbreeding depression, and genetic impacts on evolutionary potential should be incorporated where appropriate. Genetic generalisations used in conservation, the treatment of genetics in PVAs, and sections of the IUCN Red List criteria derived from genetic considerations, all require revision to be more effective conservation tools.","container-title":"Biological Conservation","DOI":"10.1016/j.biocon.2013.12.036","ISSN":"00063207","journalAbbreviation":"Biological Conservation","language":"en","page":"56-63","source":"DOI.org (Crossref)","title":"Genetics in conservation management: Revised recommendations for the 50/500 rules, Red List criteria and population viability analyses","title-short":"Genetics in conservation management","volume":"170","author":[{"family":"Frankham","given":"Richard"},{"family":"Bradshaw","given":"Corey J.A."},{"family":"Brook","given":"Barry W."}],"issued":{"date-parts":[["2014",2]]}}},{"id":528,"uris":["http://zotero.org/users/local/3tku6QP0/items/8P48P5UC"],"uri":["http://zotero.org/users/local/3tku6QP0/items/8P48P5UC"],"itemData":{"id":528,"type":"article-journal","container-title":"Animal Conservation","page":"69-73","title":"How large must populations be to retain evolutionary potential?","volume":"1","author":[{"family":"Franklin","given":"I.R."},{"family":"Frankham","given":"R."}],"issued":{"date-parts":[["1998"]]}}}],"schema":"https://github.com/citation-style-language/schema/raw/master/csl-citation.json"} </w:instrText>
      </w:r>
      <w:r>
        <w:rPr>
          <w:bCs/>
          <w:iCs/>
          <w:lang w:val="en"/>
        </w:rPr>
        <w:fldChar w:fldCharType="separate"/>
      </w:r>
      <w:r w:rsidR="00CA5D7C" w:rsidRPr="00CA5D7C">
        <w:rPr>
          <w:vertAlign w:val="superscript"/>
        </w:rPr>
        <w:t>49,50</w:t>
      </w:r>
      <w:r>
        <w:rPr>
          <w:bCs/>
          <w:iCs/>
          <w:lang w:val="en"/>
        </w:rPr>
        <w:fldChar w:fldCharType="end"/>
      </w:r>
      <w:r>
        <w:rPr>
          <w:bCs/>
          <w:iCs/>
          <w:lang w:val="en"/>
        </w:rPr>
        <w:t>. However, even the notion of using empirical models to glean a threshold for conservation management has been rejected by some</w:t>
      </w:r>
      <w:r>
        <w:fldChar w:fldCharType="begin"/>
      </w:r>
      <w:r w:rsidR="00181CAA">
        <w:rPr>
          <w:bCs/>
          <w:iCs/>
          <w:lang w:val="en"/>
        </w:rPr>
        <w:instrText xml:space="preserve"> ADDIN ZOTERO_ITEM CSL_CITATION {"citationID":"tQi5i5nD","properties":{"formattedCitation":"\\super 44,51\\nosupersub{}","plainCitation":"44,51","noteIndex":0},"citationItems":[{"id":531,"uris":["http://zotero.org/users/local/3tku6QP0/items/BE2TBSB5"],"uri":["http://zotero.org/users/local/3tku6QP0/items/BE2TBSB5"],"itemData":{"id":531,"type":"article-journal","container-title":"Cell","issue":"10","language":"en","page":"7","source":"Zotero","title":"How does the 50/500 rule apply to MVPs?","volume":"27","author":[{"family":"Jamieson","given":"Ian G"},{"family":"Allendorf","given":"Fred W."}],"issued":{"date-parts":[["2012"]]}}},{"id":526,"uris":["http://zotero.org/users/local/3tku6QP0/items/YLBNKX7V"],"uri":["http://zotero.org/users/local/3tku6QP0/items/YLBNKX7V"],"itemData":{"id":526,"type":"article-journal","abstract":"Estimation of effective population size (Ne) from genetic marker data is a major focus for biodiversity conservation because it is essential to know at what rates inbreeding is increasing and additive genetic variation is lost. But are these the rates assessed when applying commonly used Ne estimation techniques? Here we use recently developed analytical tools and demonstrate that in the case of substructured populations the answer is no. This is because the following: Genetic change can be quantified in several ways reflecting different types of Ne such as inbreeding (NeI), variance (NeV), additive genetic variance (NeAV), linkage disequilibrium equilibrium (NeLD), eigenvalue (NeE) and coalescence (NeCo) effective size. They are all the same for an isolated population of constant size, but the realized values of these effective sizes can differ dramatically in populations under migration. Commonly applied Ne‐estimators target NeV or NeLD of individual subpopulations. While such estimates are safe proxies for the rates of inbreeding and loss of additive genetic variation under isolation, we show that they are poor indicators of these rates in populations affected by migration. In fact, both the local and global inbreeding (NeI) and additive genetic variance (NeAV) effective sizes are consistently underestimated in a subdivided population. This is serious because these are the effective sizes that are relevant to the widely accepted 50/500 rule for short and long term genetic conservation. The bias can be infinitely large and is due to inappropriate parameters being estimated when applying theory for isolated populations to subdivided ones.","container-title":"Molecular Ecology","DOI":"10.1111/mec.15027","ISSN":"0962-1083, 1365-294X","issue":"8","journalAbbreviation":"Mol Ecol","language":"en","page":"1904-1918","source":"DOI.org (Crossref)","title":"Do estimates of contemporary effective population size tell us what we want to know?","volume":"28","author":[{"family":"Ryman","given":"Nils"},{"family":"Laikre","given":"Linda"},{"family":"Hössjer","given":"Ola"}],"issued":{"date-parts":[["2019",4]]}}}],"schema":"https://github.com/citation-style-language/schema/raw/master/csl-citation.json"} </w:instrText>
      </w:r>
      <w:r>
        <w:rPr>
          <w:bCs/>
          <w:iCs/>
          <w:lang w:val="en"/>
        </w:rPr>
        <w:fldChar w:fldCharType="separate"/>
      </w:r>
      <w:r w:rsidR="00181CAA" w:rsidRPr="00181CAA">
        <w:rPr>
          <w:vertAlign w:val="superscript"/>
        </w:rPr>
        <w:t>44,51</w:t>
      </w:r>
      <w:r>
        <w:rPr>
          <w:bCs/>
          <w:iCs/>
          <w:lang w:val="en"/>
        </w:rPr>
        <w:fldChar w:fldCharType="end"/>
      </w:r>
      <w:r>
        <w:rPr>
          <w:bCs/>
          <w:iCs/>
          <w:lang w:val="en"/>
        </w:rPr>
        <w:t xml:space="preserve">. </w:t>
      </w:r>
    </w:p>
    <w:p w14:paraId="4DB2BA57" w14:textId="77777777" w:rsidR="002A181A" w:rsidRDefault="002A181A">
      <w:pPr>
        <w:spacing w:line="276" w:lineRule="auto"/>
        <w:ind w:right="270"/>
        <w:rPr>
          <w:bCs/>
          <w:iCs/>
          <w:lang w:val="en"/>
        </w:rPr>
      </w:pPr>
    </w:p>
    <w:p w14:paraId="5CA36BEE" w14:textId="57294E7A" w:rsidR="002A181A" w:rsidRDefault="00AA4BD0">
      <w:pPr>
        <w:spacing w:line="276" w:lineRule="auto"/>
        <w:ind w:right="270"/>
        <w:rPr>
          <w:bCs/>
          <w:iCs/>
          <w:lang w:val="en"/>
        </w:rPr>
      </w:pPr>
      <w:r>
        <w:rPr>
          <w:bCs/>
          <w:iCs/>
          <w:lang w:val="en"/>
        </w:rPr>
        <w:t xml:space="preserve">In combination with information on various population parameters,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s a useful tool for monitoring endangered populations because it</w:t>
      </w:r>
      <w:r>
        <w:t xml:space="preserve"> </w:t>
      </w:r>
      <w:r>
        <w:rPr>
          <w:bCs/>
          <w:iCs/>
          <w:lang w:val="en"/>
        </w:rPr>
        <w:t xml:space="preserve">gives us some insight into risk of extinction. Howeve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s by no means predictive of recovery potential</w:t>
      </w:r>
      <w:r>
        <w:rPr>
          <w:bCs/>
          <w:iCs/>
          <w:lang w:val="en"/>
        </w:rPr>
        <w:fldChar w:fldCharType="begin"/>
      </w:r>
      <w:r>
        <w:rPr>
          <w:bCs/>
          <w:iCs/>
          <w:lang w:val="en"/>
        </w:rPr>
        <w:instrText xml:space="preserve"> ADDIN ZOTERO_ITEM CSL_CITATION {"citationID":"r3WcMuMa","properties":{"formattedCitation":"\\super 43,44\\nosupersub{}","plainCitation":"43,44","noteIndex":0},"citationItems":[{"id":303,"uris":["http://zotero.org/users/local/3tku6QP0/items/JAQPNXLK"],"uri":["http://zotero.org/users/local/3tku6QP0/items/JAQPNXLK"],"itemData":{"id":303,"type":"article-journal","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container-title":"Biological Conservation","DOI":"10.1016/j.biocon.2005.05.002","ISSN":"0006-3207, 0006-3207","issue":"2","page":"131-140","title":"Genetics and extinction","volume":"126","author":[{"family":"Frankham","given":"Richard"}],"issued":{"date-parts":[["2005"]]}}},{"id":531,"uris":["http://zotero.org/users/local/3tku6QP0/items/BE2TBSB5"],"uri":["http://zotero.org/users/local/3tku6QP0/items/BE2TBSB5"],"itemData":{"id":531,"type":"article-journal","container-title":"Cell","issue":"10","language":"en","page":"7","source":"Zotero","title":"How does the 50/500 rule apply to MVPs?","volume":"27","author":[{"family":"Jamieson","given":"Ian G"},{"family":"Allendorf","given":"Fred W."}],"issued":{"date-parts":[["2012"]]}}}],"schema":"https://github.com/citation-style-language/schema/raw/master/csl-citation.json"} </w:instrText>
      </w:r>
      <w:r>
        <w:rPr>
          <w:bCs/>
          <w:iCs/>
          <w:lang w:val="en"/>
        </w:rPr>
        <w:fldChar w:fldCharType="separate"/>
      </w:r>
      <w:r w:rsidRPr="00CA5D7C">
        <w:rPr>
          <w:vertAlign w:val="superscript"/>
        </w:rPr>
        <w:t>43,44</w:t>
      </w:r>
      <w:r>
        <w:rPr>
          <w:bCs/>
          <w:iCs/>
          <w:lang w:val="en"/>
        </w:rPr>
        <w:fldChar w:fldCharType="end"/>
      </w:r>
      <w:r>
        <w:rPr>
          <w:bCs/>
          <w:iCs/>
          <w:lang w:val="en"/>
        </w:rPr>
        <w:t xml:space="preserve">. </w:t>
      </w:r>
      <w:r w:rsidR="00EF3213">
        <w:rPr>
          <w:bCs/>
          <w:iCs/>
          <w:lang w:val="en"/>
        </w:rPr>
        <w:t xml:space="preserve">So, although there have been several recommendations regarding how large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EF3213">
        <w:rPr>
          <w:bCs/>
          <w:iCs/>
          <w:lang w:val="en"/>
        </w:rPr>
        <w:t xml:space="preserve"> needs to be in a “healthy” wild population, there is no way to predict how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EF3213">
        <w:rPr>
          <w:bCs/>
          <w:iCs/>
          <w:lang w:val="en"/>
        </w:rPr>
        <w:t xml:space="preserve"> </w:t>
      </w:r>
      <w:r w:rsidR="00961F94">
        <w:rPr>
          <w:bCs/>
          <w:iCs/>
          <w:lang w:val="en"/>
        </w:rPr>
        <w:t>is affecting</w:t>
      </w:r>
      <w:r w:rsidR="00EF3213">
        <w:rPr>
          <w:bCs/>
          <w:iCs/>
          <w:lang w:val="en"/>
        </w:rPr>
        <w:t xml:space="preserve"> any one given population or how it relates to the census size;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EF3213">
        <w:rPr>
          <w:bCs/>
          <w:iCs/>
          <w:lang w:val="en"/>
        </w:rPr>
        <w:t xml:space="preserve"> should not be taken as a threshold value</w:t>
      </w:r>
      <w:r w:rsidR="00961F94">
        <w:rPr>
          <w:bCs/>
          <w:iCs/>
          <w:lang w:val="en"/>
        </w:rPr>
        <w:t xml:space="preserve"> for population persistence or recovery potential</w:t>
      </w:r>
      <w:r w:rsidR="00EF3213">
        <w:fldChar w:fldCharType="begin"/>
      </w:r>
      <w:r w:rsidR="00CA5D7C">
        <w:rPr>
          <w:bCs/>
          <w:iCs/>
          <w:lang w:val="en"/>
        </w:rPr>
        <w:instrText xml:space="preserve"> ADDIN ZOTERO_ITEM CSL_CITATION {"citationID":"dRqsS2qY","properties":{"formattedCitation":"\\super 45,49,51\\nosupersub{}","plainCitation":"45,49,51","noteIndex":0},"citationItems":[{"id":516,"uris":["http://zotero.org/users/local/3tku6QP0/items/BGCHTKIG"],"uri":["http://zotero.org/users/local/3tku6QP0/items/BGCHTKIG"],"itemData":{"id":516,"type":"article-journal","language":"en","page":"15","source":"Zotero","title":"EVOLUTIONARY CHANGE IN SMALL POPULATIONS","author":[{"family":"Franklin","given":"Ian Robert"}]}},{"id":513,"uris":["http://zotero.org/users/local/3tku6QP0/items/MMSKBIRR"],"uri":["http://zotero.org/users/local/3tku6QP0/items/MMSKBIRR"],"itemData":{"id":513,"type":"article-journal","abstract":"Conservation managers typically need to make prompt decisions based on limited information and resources. Consequently, generalisations have essential roles in guiding interventions. Here, we (i) critique information on some widely accepted generalisations and variables affecting them, (ii) assess how adequately genetic factors are currently incorporated into population viability analysis (PVA) models used to estimate minimum viable population sizes, and (iii) relate the above to population size thresholds of the IUCN Red List criteria for threatened species that were derived from genetic considerations. Evidence accumulated since 1980 shows that genetically effective population size (Ne) = 50 is inadequate for preventing inbreeding depression over ﬁve generations in the wild, with Ne P 100 being required to limit loss in total ﬁtness to 610%. Further, even Ne = 500 is too low for retaining evolutionary potential for ﬁtness in perpetuity; a better approximation is Ne P 1000. Extrapolation from census population size (N) to Ne depends on knowing the ratio of Ne/N, yet this information is unavailable for most wild populations. Ratio averages ($0.1–0.2) from meta-analyses are sufﬁcient, provided adjustments are made for dissimilar life histories. Most PVA-based risk assessments ignore or inadequately model genetic factors. PVA should routinely include realistic inbreeding depression, and genetic impacts on evolutionary potential should be incorporated where appropriate. Genetic generalisations used in conservation, the treatment of genetics in PVAs, and sections of the IUCN Red List criteria derived from genetic considerations, all require revision to be more effective conservation tools.","container-title":"Biological Conservation","DOI":"10.1016/j.biocon.2013.12.036","ISSN":"00063207","journalAbbreviation":"Biological Conservation","language":"en","page":"56-63","source":"DOI.org (Crossref)","title":"Genetics in conservation management: Revised recommendations for the 50/500 rules, Red List criteria and population viability analyses","title-short":"Genetics in conservation management","volume":"170","author":[{"family":"Frankham","given":"Richard"},{"family":"Bradshaw","given":"Corey J.A."},{"family":"Brook","given":"Barry W."}],"issued":{"date-parts":[["2014",2]]}}},{"id":526,"uris":["http://zotero.org/users/local/3tku6QP0/items/YLBNKX7V"],"uri":["http://zotero.org/users/local/3tku6QP0/items/YLBNKX7V"],"itemData":{"id":526,"type":"article-journal","abstract":"Estimation of effective population size (Ne) from genetic marker data is a major focus for biodiversity conservation because it is essential to know at what rates inbreeding is increasing and additive genetic variation is lost. But are these the rates assessed when applying commonly used Ne estimation techniques? Here we use recently developed analytical tools and demonstrate that in the case of substructured populations the answer is no. This is because the following: Genetic change can be quantified in several ways reflecting different types of Ne such as inbreeding (NeI), variance (NeV), additive genetic variance (NeAV), linkage disequilibrium equilibrium (NeLD), eigenvalue (NeE) and coalescence (NeCo) effective size. They are all the same for an isolated population of constant size, but the realized values of these effective sizes can differ dramatically in populations under migration. Commonly applied Ne‐estimators target NeV or NeLD of individual subpopulations. While such estimates are safe proxies for the rates of inbreeding and loss of additive genetic variation under isolation, we show that they are poor indicators of these rates in populations affected by migration. In fact, both the local and global inbreeding (NeI) and additive genetic variance (NeAV) effective sizes are consistently underestimated in a subdivided population. This is serious because these are the effective sizes that are relevant to the widely accepted 50/500 rule for short and long term genetic conservation. The bias can be infinitely large and is due to inappropriate parameters being estimated when applying theory for isolated populations to subdivided ones.","container-title":"Molecular Ecology","DOI":"10.1111/mec.15027","ISSN":"0962-1083, 1365-294X","issue":"8","journalAbbreviation":"Mol Ecol","language":"en","page":"1904-1918","source":"DOI.org (Crossref)","title":"Do estimates of contemporary effective population size tell us what we want to know?","volume":"28","author":[{"family":"Ryman","given":"Nils"},{"family":"Laikre","given":"Linda"},{"family":"Hössjer","given":"Ola"}],"issued":{"date-parts":[["2019",4]]}}}],"schema":"https://github.com/citation-style-language/schema/raw/master/csl-citation.json"} </w:instrText>
      </w:r>
      <w:r w:rsidR="00EF3213">
        <w:rPr>
          <w:bCs/>
          <w:iCs/>
          <w:lang w:val="en"/>
        </w:rPr>
        <w:fldChar w:fldCharType="separate"/>
      </w:r>
      <w:r w:rsidR="00CA5D7C" w:rsidRPr="00CA5D7C">
        <w:rPr>
          <w:vertAlign w:val="superscript"/>
        </w:rPr>
        <w:t>45,49,51</w:t>
      </w:r>
      <w:r w:rsidR="00EF3213">
        <w:rPr>
          <w:bCs/>
          <w:iCs/>
          <w:lang w:val="en"/>
        </w:rPr>
        <w:fldChar w:fldCharType="end"/>
      </w:r>
      <w:r w:rsidR="00EF3213">
        <w:rPr>
          <w:bCs/>
          <w:iCs/>
          <w:lang w:val="en"/>
        </w:rPr>
        <w:t xml:space="preserve">. Here we take advantage of the </w:t>
      </w:r>
      <w:r w:rsidR="00961F94">
        <w:rPr>
          <w:bCs/>
          <w:iCs/>
          <w:lang w:val="en"/>
        </w:rPr>
        <w:t xml:space="preserve">highly contiguous female </w:t>
      </w:r>
      <w:r w:rsidR="00EF3213">
        <w:rPr>
          <w:bCs/>
          <w:iCs/>
          <w:lang w:val="en"/>
        </w:rPr>
        <w:t>genome assembl</w:t>
      </w:r>
      <w:r w:rsidR="00961F94">
        <w:rPr>
          <w:bCs/>
          <w:iCs/>
          <w:lang w:val="en"/>
        </w:rPr>
        <w:t>y</w:t>
      </w:r>
      <w:r w:rsidR="00EF3213">
        <w:rPr>
          <w:bCs/>
          <w:iCs/>
          <w:lang w:val="en"/>
        </w:rPr>
        <w:t xml:space="preserve"> to observe trends in</w:t>
      </w:r>
      <w:r>
        <w:rPr>
          <w:bCs/>
          <w:iCs/>
          <w:lang w:val="en"/>
        </w:rPr>
        <w:t xml:space="preserve"> genetic diversity and </w:t>
      </w:r>
      <w:r w:rsidR="00F710E0">
        <w:rPr>
          <w:bCs/>
          <w:iCs/>
          <w:lang w:val="en"/>
        </w:rPr>
        <w:t>contemporary</w:t>
      </w:r>
      <w:r>
        <w:rPr>
          <w:bCs/>
          <w:iCs/>
          <w:lang w:val="en"/>
        </w:rPr>
        <w:t xml:space="preserve"> </w:t>
      </w:r>
      <w:r w:rsidRPr="00AA4BD0">
        <w:rPr>
          <w:bCs/>
          <w:i/>
          <w:lang w:val="en"/>
        </w:rPr>
        <w:t>N</w:t>
      </w:r>
      <w:r w:rsidRPr="00AA4BD0">
        <w:rPr>
          <w:bCs/>
          <w:i/>
          <w:vertAlign w:val="subscript"/>
          <w:lang w:val="en"/>
        </w:rPr>
        <w:t>E</w:t>
      </w:r>
      <w:r>
        <w:rPr>
          <w:bCs/>
          <w:iCs/>
          <w:lang w:val="en"/>
        </w:rPr>
        <w:t xml:space="preserve"> in</w:t>
      </w:r>
      <w:r w:rsidR="00EF3213">
        <w:rPr>
          <w:bCs/>
          <w:iCs/>
          <w:lang w:val="en"/>
        </w:rPr>
        <w:t xml:space="preserve"> the </w:t>
      </w:r>
      <w:r>
        <w:rPr>
          <w:bCs/>
          <w:iCs/>
          <w:lang w:val="en"/>
        </w:rPr>
        <w:t xml:space="preserve">wild </w:t>
      </w:r>
      <w:r w:rsidR="00EF3213">
        <w:rPr>
          <w:bCs/>
          <w:iCs/>
          <w:lang w:val="en"/>
        </w:rPr>
        <w:t>delta smelt population through time.</w:t>
      </w:r>
    </w:p>
    <w:p w14:paraId="6872DD90" w14:textId="77777777" w:rsidR="002A181A" w:rsidRDefault="002A181A">
      <w:pPr>
        <w:spacing w:line="276" w:lineRule="auto"/>
        <w:ind w:right="270"/>
        <w:rPr>
          <w:bCs/>
          <w:iCs/>
        </w:rPr>
      </w:pPr>
    </w:p>
    <w:p w14:paraId="19AAC983" w14:textId="77777777" w:rsidR="002A181A" w:rsidRDefault="00EF3213">
      <w:pPr>
        <w:spacing w:line="276" w:lineRule="auto"/>
        <w:ind w:right="270"/>
        <w:rPr>
          <w:b/>
          <w:i/>
        </w:rPr>
      </w:pPr>
      <w:r>
        <w:rPr>
          <w:b/>
          <w:i/>
        </w:rPr>
        <w:t>Sample acquisition &amp; sequencing</w:t>
      </w:r>
    </w:p>
    <w:p w14:paraId="48016528" w14:textId="77777777" w:rsidR="002A181A" w:rsidRDefault="00EF3213">
      <w:pPr>
        <w:spacing w:line="276" w:lineRule="auto"/>
        <w:ind w:right="270"/>
        <w:rPr>
          <w:i/>
        </w:rPr>
      </w:pPr>
      <w:r>
        <w:rPr>
          <w:i/>
        </w:rPr>
        <w:t>Methods</w:t>
      </w:r>
    </w:p>
    <w:p w14:paraId="78927CB4" w14:textId="2F7C1EFA" w:rsidR="002A181A" w:rsidRDefault="00EF3213">
      <w:pPr>
        <w:spacing w:line="276" w:lineRule="auto"/>
        <w:ind w:right="270"/>
        <w:rPr>
          <w:bCs/>
          <w:iCs/>
          <w:lang w:val="en"/>
        </w:rPr>
      </w:pPr>
      <w:r>
        <w:rPr>
          <w:bCs/>
          <w:iCs/>
          <w:lang w:val="en"/>
        </w:rPr>
        <w:t>We collected and sequenced archived samples obtained in state and federal trawls from 1993-20</w:t>
      </w:r>
      <w:r w:rsidR="000760C8">
        <w:rPr>
          <w:bCs/>
          <w:iCs/>
          <w:lang w:val="en"/>
        </w:rPr>
        <w:t>14</w:t>
      </w:r>
      <w:r>
        <w:rPr>
          <w:bCs/>
          <w:iCs/>
          <w:lang w:val="en"/>
        </w:rPr>
        <w:t xml:space="preserve">. Contemporary samples were collected and transferred into the custody of the Genomic Variation Laboratory as fin clips by Interagency Ecological Program surveys from 2015-2020. Genomic DNA was extracted using Qiagen </w:t>
      </w:r>
      <w:proofErr w:type="spellStart"/>
      <w:r>
        <w:rPr>
          <w:bCs/>
          <w:iCs/>
          <w:lang w:val="en"/>
        </w:rPr>
        <w:t>DNeasy</w:t>
      </w:r>
      <w:proofErr w:type="spellEnd"/>
      <w:r>
        <w:rPr>
          <w:bCs/>
          <w:iCs/>
          <w:lang w:val="en"/>
        </w:rPr>
        <w:t xml:space="preserve"> Blood and Tissue Kit (Qiagen, Valencia, CA) according to the manufacturer’s protocol. In order to produce a large number of loci in a cost-effective manner, restriction site associated DNA (RAD) sequencing was carried out for all individuals. RAD libraries were prepared using the </w:t>
      </w:r>
      <w:r>
        <w:rPr>
          <w:bCs/>
          <w:i/>
          <w:iCs/>
          <w:lang w:val="en"/>
        </w:rPr>
        <w:t>Sbf1</w:t>
      </w:r>
      <w:r>
        <w:rPr>
          <w:bCs/>
          <w:iCs/>
          <w:lang w:val="en"/>
        </w:rPr>
        <w:t xml:space="preserve"> restriction enzyme according to the ‘new RAD protocol’ described in Ali et al.</w:t>
      </w:r>
      <w:r>
        <w:fldChar w:fldCharType="begin"/>
      </w:r>
      <w:r w:rsidR="00CA5D7C">
        <w:rPr>
          <w:bCs/>
          <w:iCs/>
          <w:lang w:val="en"/>
        </w:rPr>
        <w:instrText xml:space="preserve"> ADDIN ZOTERO_ITEM CSL_CITATION {"citationID":"irhSL5ge","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schema":"https://github.com/citation-style-language/schema/raw/master/csl-citation.json"} </w:instrText>
      </w:r>
      <w:r>
        <w:rPr>
          <w:bCs/>
          <w:iCs/>
          <w:lang w:val="en"/>
        </w:rPr>
        <w:fldChar w:fldCharType="separate"/>
      </w:r>
      <w:r w:rsidR="00CA5D7C" w:rsidRPr="00CA5D7C">
        <w:rPr>
          <w:vertAlign w:val="superscript"/>
        </w:rPr>
        <w:t>52</w:t>
      </w:r>
      <w:r>
        <w:rPr>
          <w:bCs/>
          <w:iCs/>
          <w:lang w:val="en"/>
        </w:rPr>
        <w:fldChar w:fldCharType="end"/>
      </w:r>
      <w:r>
        <w:rPr>
          <w:bCs/>
          <w:iCs/>
          <w:lang w:val="en"/>
        </w:rPr>
        <w:t xml:space="preserve">. Sample years 1993-2017 and 2018-2020 were sequenced with 100 bp and 150 bp paired-end reads, respectively, on an Illumina </w:t>
      </w:r>
      <w:proofErr w:type="spellStart"/>
      <w:r>
        <w:rPr>
          <w:bCs/>
          <w:iCs/>
          <w:lang w:val="en"/>
        </w:rPr>
        <w:t>HiSeq</w:t>
      </w:r>
      <w:proofErr w:type="spellEnd"/>
      <w:r>
        <w:rPr>
          <w:bCs/>
          <w:iCs/>
          <w:lang w:val="en"/>
        </w:rPr>
        <w:t xml:space="preserve"> 4000. </w:t>
      </w:r>
    </w:p>
    <w:p w14:paraId="26C7090B" w14:textId="77777777" w:rsidR="002A181A" w:rsidRDefault="00EF3213">
      <w:pPr>
        <w:spacing w:line="276" w:lineRule="auto"/>
        <w:ind w:right="270"/>
        <w:rPr>
          <w:bCs/>
          <w:iCs/>
          <w:lang w:val="en"/>
        </w:rPr>
      </w:pPr>
      <w:r>
        <w:rPr>
          <w:bCs/>
          <w:iCs/>
          <w:lang w:val="en"/>
        </w:rPr>
        <w:t xml:space="preserve"> </w:t>
      </w:r>
    </w:p>
    <w:p w14:paraId="3CB2A404" w14:textId="77777777" w:rsidR="002A181A" w:rsidRDefault="00EF3213">
      <w:pPr>
        <w:spacing w:line="276" w:lineRule="auto"/>
        <w:ind w:right="270"/>
        <w:rPr>
          <w:bCs/>
          <w:i/>
          <w:lang w:val="en"/>
        </w:rPr>
      </w:pPr>
      <w:r>
        <w:rPr>
          <w:bCs/>
          <w:i/>
          <w:lang w:val="en"/>
        </w:rPr>
        <w:t>Results</w:t>
      </w:r>
    </w:p>
    <w:p w14:paraId="56B3EAC9" w14:textId="47BD22F4" w:rsidR="002A181A" w:rsidRDefault="00EF3213">
      <w:pPr>
        <w:spacing w:line="276" w:lineRule="auto"/>
        <w:ind w:right="270"/>
        <w:rPr>
          <w:bCs/>
          <w:iCs/>
          <w:lang w:val="en"/>
        </w:rPr>
      </w:pPr>
      <w:r>
        <w:rPr>
          <w:bCs/>
          <w:iCs/>
          <w:lang w:val="en"/>
        </w:rPr>
        <w:t xml:space="preserve">A total of 2,976 samples from 24 years spanning 27 generations were sequenced creating a rich dataset for further analysis. </w:t>
      </w:r>
    </w:p>
    <w:p w14:paraId="4F430AF8" w14:textId="77777777" w:rsidR="002A181A" w:rsidRDefault="002A181A">
      <w:pPr>
        <w:spacing w:line="276" w:lineRule="auto"/>
        <w:ind w:right="270"/>
        <w:rPr>
          <w:bCs/>
          <w:iCs/>
          <w:lang w:val="en"/>
        </w:rPr>
      </w:pPr>
    </w:p>
    <w:p w14:paraId="5A089FCA" w14:textId="77777777" w:rsidR="002A181A" w:rsidRDefault="00EF3213">
      <w:pPr>
        <w:pStyle w:val="Heading2"/>
        <w:spacing w:line="276" w:lineRule="auto"/>
        <w:rPr>
          <w:lang w:val="en"/>
        </w:rPr>
      </w:pPr>
      <w:r>
        <w:rPr>
          <w:lang w:val="en"/>
        </w:rPr>
        <w:t>Read processing and alignment</w:t>
      </w:r>
    </w:p>
    <w:p w14:paraId="17E6DE1B" w14:textId="77777777" w:rsidR="002A181A" w:rsidRDefault="00EF3213">
      <w:pPr>
        <w:spacing w:line="276" w:lineRule="auto"/>
        <w:ind w:right="270"/>
        <w:rPr>
          <w:bCs/>
          <w:i/>
          <w:lang w:val="en"/>
        </w:rPr>
      </w:pPr>
      <w:r>
        <w:rPr>
          <w:bCs/>
          <w:i/>
          <w:lang w:val="en"/>
        </w:rPr>
        <w:t>Methods</w:t>
      </w:r>
    </w:p>
    <w:p w14:paraId="0EE35D7F" w14:textId="11AC9E02" w:rsidR="002A181A" w:rsidRDefault="00EF3213">
      <w:pPr>
        <w:spacing w:line="276" w:lineRule="auto"/>
        <w:ind w:right="270"/>
        <w:rPr>
          <w:bCs/>
          <w:iCs/>
          <w:lang w:val="en"/>
        </w:rPr>
      </w:pPr>
      <w:r>
        <w:rPr>
          <w:bCs/>
          <w:iCs/>
          <w:lang w:val="en"/>
        </w:rPr>
        <w:lastRenderedPageBreak/>
        <w:t xml:space="preserve">In order to make demographic inferences, alleles spread across the genome of different individuals and contained within and across generations need to be compared. To do this, we split sequencing data into files corresponding to single individuals, using previously described </w:t>
      </w:r>
      <w:proofErr w:type="spellStart"/>
      <w:r>
        <w:rPr>
          <w:bCs/>
          <w:iCs/>
          <w:lang w:val="en"/>
        </w:rPr>
        <w:t>perl</w:t>
      </w:r>
      <w:proofErr w:type="spellEnd"/>
      <w:r>
        <w:rPr>
          <w:bCs/>
          <w:iCs/>
          <w:lang w:val="en"/>
        </w:rPr>
        <w:t xml:space="preserve"> scripts to separate raw sequencing data into plates, then individuals</w:t>
      </w:r>
      <w:r w:rsidR="000760C8">
        <w:rPr>
          <w:bCs/>
          <w:iCs/>
          <w:lang w:val="en"/>
        </w:rPr>
        <w:fldChar w:fldCharType="begin"/>
      </w:r>
      <w:r w:rsidR="000760C8">
        <w:rPr>
          <w:bCs/>
          <w:iCs/>
          <w:lang w:val="en"/>
        </w:rPr>
        <w:instrText xml:space="preserve"> ADDIN ZOTERO_ITEM CSL_CITATION {"citationID":"cRAyZK3x","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Otmf7FJN/5JXUT9Uz","issue":"2","issued":{"date-parts":[["2016"]]},"page":"389-400","title":"Rad capture (Rapture): Flexible and efficient sequence-based genotyping","type":"article-journal","volume":"202"}}],"schema":"https://github.com/citation-style-language/schema/raw/master/csl-citation.json"} </w:instrText>
      </w:r>
      <w:r w:rsidR="000760C8">
        <w:rPr>
          <w:bCs/>
          <w:iCs/>
          <w:lang w:val="en"/>
        </w:rPr>
        <w:fldChar w:fldCharType="separate"/>
      </w:r>
      <w:r w:rsidR="000760C8" w:rsidRPr="000760C8">
        <w:rPr>
          <w:vertAlign w:val="superscript"/>
        </w:rPr>
        <w:t>52</w:t>
      </w:r>
      <w:r w:rsidR="000760C8">
        <w:rPr>
          <w:bCs/>
          <w:iCs/>
          <w:lang w:val="en"/>
        </w:rPr>
        <w:fldChar w:fldCharType="end"/>
      </w:r>
      <w:r w:rsidR="000760C8">
        <w:rPr>
          <w:bCs/>
          <w:iCs/>
          <w:lang w:val="en"/>
        </w:rPr>
        <w:t xml:space="preserve">. </w:t>
      </w:r>
      <w:r>
        <w:rPr>
          <w:bCs/>
          <w:iCs/>
          <w:lang w:val="en"/>
        </w:rPr>
        <w:t>We then aligned the separated (or split) individual sequencing files to the assembled genome using bwa, which resulted in sequence alignment map (SAM) files. We then further processed the SAM files by sorting according to read name (</w:t>
      </w:r>
      <w:proofErr w:type="spellStart"/>
      <w:r>
        <w:rPr>
          <w:rFonts w:ascii="Courier" w:hAnsi="Courier"/>
          <w:bCs/>
          <w:iCs/>
          <w:lang w:val="en"/>
        </w:rPr>
        <w:t>samtools</w:t>
      </w:r>
      <w:proofErr w:type="spellEnd"/>
      <w:r>
        <w:rPr>
          <w:rFonts w:ascii="Courier" w:hAnsi="Courier"/>
          <w:bCs/>
          <w:iCs/>
          <w:lang w:val="en"/>
        </w:rPr>
        <w:t xml:space="preserve"> sort)</w:t>
      </w:r>
      <w:r>
        <w:rPr>
          <w:bCs/>
          <w:iCs/>
          <w:lang w:val="en"/>
        </w:rPr>
        <w:t>, filling in mate coordinates (</w:t>
      </w:r>
      <w:proofErr w:type="spellStart"/>
      <w:r>
        <w:rPr>
          <w:rFonts w:ascii="Courier" w:hAnsi="Courier"/>
          <w:bCs/>
          <w:iCs/>
          <w:lang w:val="en"/>
        </w:rPr>
        <w:t>samtools</w:t>
      </w:r>
      <w:proofErr w:type="spellEnd"/>
      <w:r>
        <w:rPr>
          <w:rFonts w:ascii="Courier" w:hAnsi="Courier"/>
          <w:bCs/>
          <w:iCs/>
          <w:lang w:val="en"/>
        </w:rPr>
        <w:t xml:space="preserve"> </w:t>
      </w:r>
      <w:proofErr w:type="spellStart"/>
      <w:r>
        <w:rPr>
          <w:rFonts w:ascii="Courier" w:hAnsi="Courier"/>
          <w:bCs/>
          <w:iCs/>
          <w:lang w:val="en"/>
        </w:rPr>
        <w:t>fixmate</w:t>
      </w:r>
      <w:proofErr w:type="spellEnd"/>
      <w:r>
        <w:rPr>
          <w:rFonts w:ascii="Courier" w:hAnsi="Courier"/>
          <w:bCs/>
          <w:iCs/>
          <w:lang w:val="en"/>
        </w:rPr>
        <w:t xml:space="preserve"> -m</w:t>
      </w:r>
      <w:r>
        <w:rPr>
          <w:bCs/>
          <w:iCs/>
          <w:lang w:val="en"/>
        </w:rPr>
        <w:t>), removing duplicate reads (</w:t>
      </w:r>
      <w:proofErr w:type="spellStart"/>
      <w:r>
        <w:rPr>
          <w:rFonts w:ascii="Courier" w:hAnsi="Courier"/>
          <w:bCs/>
          <w:iCs/>
          <w:lang w:val="en"/>
        </w:rPr>
        <w:t>samtools</w:t>
      </w:r>
      <w:proofErr w:type="spellEnd"/>
      <w:r>
        <w:rPr>
          <w:rFonts w:ascii="Courier" w:hAnsi="Courier"/>
          <w:bCs/>
          <w:iCs/>
          <w:lang w:val="en"/>
        </w:rPr>
        <w:t xml:space="preserve"> </w:t>
      </w:r>
      <w:proofErr w:type="spellStart"/>
      <w:r>
        <w:rPr>
          <w:rFonts w:ascii="Courier" w:hAnsi="Courier"/>
          <w:bCs/>
          <w:iCs/>
          <w:lang w:val="en"/>
        </w:rPr>
        <w:t>markdup</w:t>
      </w:r>
      <w:proofErr w:type="spellEnd"/>
      <w:r>
        <w:rPr>
          <w:rFonts w:ascii="Courier" w:hAnsi="Courier"/>
          <w:bCs/>
          <w:iCs/>
          <w:lang w:val="en"/>
        </w:rPr>
        <w:t xml:space="preserve"> -r</w:t>
      </w:r>
      <w:r>
        <w:rPr>
          <w:bCs/>
          <w:iCs/>
          <w:lang w:val="en"/>
        </w:rPr>
        <w:t>), and indexing the resulting files to create binary alignment map (BAM) files (</w:t>
      </w:r>
      <w:proofErr w:type="spellStart"/>
      <w:r>
        <w:rPr>
          <w:rFonts w:ascii="Courier" w:hAnsi="Courier"/>
          <w:bCs/>
          <w:iCs/>
          <w:lang w:val="en"/>
        </w:rPr>
        <w:t>samtools</w:t>
      </w:r>
      <w:proofErr w:type="spellEnd"/>
      <w:r>
        <w:rPr>
          <w:rFonts w:ascii="Courier" w:hAnsi="Courier"/>
          <w:bCs/>
          <w:iCs/>
          <w:lang w:val="en"/>
        </w:rPr>
        <w:t xml:space="preserve"> index</w:t>
      </w:r>
      <w:r>
        <w:rPr>
          <w:bCs/>
          <w:iCs/>
          <w:lang w:val="en"/>
        </w:rPr>
        <w:t>) for downstream analyses.</w:t>
      </w:r>
    </w:p>
    <w:p w14:paraId="36563C9E" w14:textId="77777777" w:rsidR="000D032C" w:rsidRDefault="000D032C">
      <w:pPr>
        <w:spacing w:line="276" w:lineRule="auto"/>
        <w:ind w:right="270"/>
        <w:rPr>
          <w:bCs/>
          <w:iCs/>
          <w:lang w:val="en"/>
        </w:rPr>
      </w:pPr>
    </w:p>
    <w:p w14:paraId="57E9A8F0" w14:textId="77777777" w:rsidR="002A181A" w:rsidRDefault="00EF3213">
      <w:pPr>
        <w:pStyle w:val="Heading2"/>
        <w:spacing w:line="276" w:lineRule="auto"/>
        <w:rPr>
          <w:lang w:val="en"/>
        </w:rPr>
      </w:pPr>
      <w:r>
        <w:rPr>
          <w:lang w:val="en"/>
        </w:rPr>
        <w:t>Principal component analysis for hybrid detection</w:t>
      </w:r>
    </w:p>
    <w:p w14:paraId="3A02DFEC" w14:textId="77777777" w:rsidR="002A181A" w:rsidRDefault="00EF3213">
      <w:pPr>
        <w:spacing w:line="276" w:lineRule="auto"/>
        <w:ind w:right="270"/>
        <w:rPr>
          <w:bCs/>
          <w:i/>
          <w:lang w:val="en"/>
        </w:rPr>
      </w:pPr>
      <w:r>
        <w:rPr>
          <w:bCs/>
          <w:i/>
          <w:lang w:val="en"/>
        </w:rPr>
        <w:t>Methods</w:t>
      </w:r>
    </w:p>
    <w:p w14:paraId="1B552752" w14:textId="77777777" w:rsidR="002A181A" w:rsidRDefault="00EF3213">
      <w:pPr>
        <w:spacing w:line="276" w:lineRule="auto"/>
        <w:ind w:right="270"/>
        <w:rPr>
          <w:bCs/>
          <w:iCs/>
          <w:lang w:val="en"/>
        </w:rPr>
      </w:pPr>
      <w:r>
        <w:rPr>
          <w:bCs/>
          <w:iCs/>
          <w:lang w:val="en"/>
        </w:rPr>
        <w:t xml:space="preserve">When conducting population genetic analyses on a species, it is important to make sure that erroneous individuals are excluded. Delta smelt have been observed to hybridize with </w:t>
      </w:r>
      <w:proofErr w:type="spellStart"/>
      <w:r>
        <w:rPr>
          <w:bCs/>
          <w:iCs/>
          <w:lang w:val="en"/>
        </w:rPr>
        <w:t>wakasagi</w:t>
      </w:r>
      <w:proofErr w:type="spellEnd"/>
      <w:r>
        <w:rPr>
          <w:bCs/>
          <w:iCs/>
          <w:lang w:val="en"/>
        </w:rPr>
        <w:t xml:space="preserve"> smelt (</w:t>
      </w:r>
      <w:proofErr w:type="spellStart"/>
      <w:r>
        <w:rPr>
          <w:bCs/>
          <w:i/>
          <w:lang w:val="en"/>
        </w:rPr>
        <w:t>Hypomesus</w:t>
      </w:r>
      <w:proofErr w:type="spellEnd"/>
      <w:r>
        <w:rPr>
          <w:bCs/>
          <w:i/>
          <w:lang w:val="en"/>
        </w:rPr>
        <w:t xml:space="preserve"> </w:t>
      </w:r>
      <w:proofErr w:type="spellStart"/>
      <w:r>
        <w:rPr>
          <w:bCs/>
          <w:i/>
          <w:lang w:val="en"/>
        </w:rPr>
        <w:t>nipponensis</w:t>
      </w:r>
      <w:proofErr w:type="spellEnd"/>
      <w:r>
        <w:rPr>
          <w:bCs/>
          <w:iCs/>
          <w:lang w:val="en"/>
        </w:rPr>
        <w:t>) in the San Francisco estuary</w:t>
      </w:r>
      <w:r>
        <w:fldChar w:fldCharType="begin"/>
      </w:r>
      <w:r>
        <w:rPr>
          <w:bCs/>
          <w:iCs/>
          <w:lang w:val="en"/>
        </w:rPr>
        <w:instrText>ADDIN ZOTERO_ITEM CSL_CITATION {"citationID":"M5zgbhPY","properties":{"formattedCitation":"\\super 4\\nosupersub{}","plainCitation":"4","noteIndex":0},"citationItems":[{"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schema":"https://github.com/citation-style-language/schema/raw/master/csl-citation.json"}</w:instrText>
      </w:r>
      <w:r>
        <w:rPr>
          <w:bCs/>
          <w:iCs/>
          <w:lang w:val="en"/>
        </w:rPr>
        <w:fldChar w:fldCharType="separate"/>
      </w:r>
      <w:r>
        <w:rPr>
          <w:vertAlign w:val="superscript"/>
        </w:rPr>
        <w:t>4</w:t>
      </w:r>
      <w:r>
        <w:rPr>
          <w:bCs/>
          <w:iCs/>
          <w:lang w:val="en"/>
        </w:rPr>
        <w:fldChar w:fldCharType="end"/>
      </w:r>
      <w:r>
        <w:rPr>
          <w:bCs/>
          <w:iCs/>
          <w:lang w:val="en"/>
        </w:rPr>
        <w:t xml:space="preserve">. Due to the possibility of visual misidentification or technical error, we ran a principal component analysis to identify and exclude hybrid individuals or individuals with outlying genotypes. </w:t>
      </w:r>
    </w:p>
    <w:p w14:paraId="2CD22C50" w14:textId="77777777" w:rsidR="002A181A" w:rsidRDefault="002A181A">
      <w:pPr>
        <w:spacing w:line="276" w:lineRule="auto"/>
        <w:ind w:right="270"/>
        <w:rPr>
          <w:bCs/>
          <w:iCs/>
          <w:lang w:val="en"/>
        </w:rPr>
      </w:pPr>
    </w:p>
    <w:p w14:paraId="15FAC365" w14:textId="70BE1C66" w:rsidR="002A181A" w:rsidRDefault="00EF3213">
      <w:pPr>
        <w:spacing w:line="276" w:lineRule="auto"/>
        <w:ind w:right="270"/>
        <w:rPr>
          <w:bCs/>
          <w:iCs/>
          <w:lang w:val="en"/>
        </w:rPr>
      </w:pPr>
      <w:r>
        <w:rPr>
          <w:bCs/>
          <w:iCs/>
          <w:lang w:val="en"/>
        </w:rPr>
        <w:t>To do this, we used the program ANGSD</w:t>
      </w:r>
      <w:r>
        <w:fldChar w:fldCharType="begin"/>
      </w:r>
      <w:r w:rsidR="00CA5D7C">
        <w:rPr>
          <w:bCs/>
          <w:iCs/>
          <w:lang w:val="en"/>
        </w:rPr>
        <w:instrText xml:space="preserve"> ADDIN ZOTERO_ITEM CSL_CITATION {"citationID":"w6b1KnZO","properties":{"formattedCitation":"\\super 53\\nosupersub{}","plainCitation":"53","noteIndex":0},"citationItems":[{"id":"Otmf7FJN/RnxSutmr","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ptErfmMn/RttZRldW","issue":"1","issued":{"date-parts":[["2014"]]},"page":"1-13","title":"ANGSD: Analysis of Next Generation Sequencing Data","type":"article-journal","volume":"15"}}],"schema":"https://github.com/citation-style-language/schema/raw/master/csl-citation.json"} </w:instrText>
      </w:r>
      <w:r>
        <w:rPr>
          <w:bCs/>
          <w:iCs/>
          <w:lang w:val="en"/>
        </w:rPr>
        <w:fldChar w:fldCharType="separate"/>
      </w:r>
      <w:r w:rsidR="00CA5D7C" w:rsidRPr="00CA5D7C">
        <w:rPr>
          <w:vertAlign w:val="superscript"/>
        </w:rPr>
        <w:t>53</w:t>
      </w:r>
      <w:r>
        <w:rPr>
          <w:bCs/>
          <w:iCs/>
          <w:lang w:val="en"/>
        </w:rPr>
        <w:fldChar w:fldCharType="end"/>
      </w:r>
      <w:r>
        <w:rPr>
          <w:bCs/>
          <w:iCs/>
          <w:lang w:val="en"/>
        </w:rPr>
        <w:t xml:space="preserve"> to randomly sample a single read at all sites contained in at least half of the samples for each individual (</w:t>
      </w:r>
      <w:r>
        <w:rPr>
          <w:rFonts w:ascii="Courier" w:hAnsi="Courier"/>
          <w:bCs/>
          <w:iCs/>
          <w:lang w:val="en"/>
        </w:rPr>
        <w:t>angsd -</w:t>
      </w:r>
      <w:proofErr w:type="spellStart"/>
      <w:r>
        <w:rPr>
          <w:rFonts w:ascii="Courier" w:hAnsi="Courier"/>
          <w:bCs/>
          <w:iCs/>
          <w:lang w:val="en"/>
        </w:rPr>
        <w:t>doMajorMinor</w:t>
      </w:r>
      <w:proofErr w:type="spellEnd"/>
      <w:r>
        <w:rPr>
          <w:rFonts w:ascii="Courier" w:hAnsi="Courier"/>
          <w:bCs/>
          <w:iCs/>
          <w:lang w:val="en"/>
        </w:rPr>
        <w:t xml:space="preserve"> 1 -</w:t>
      </w:r>
      <w:proofErr w:type="spellStart"/>
      <w:r>
        <w:rPr>
          <w:rFonts w:ascii="Courier" w:hAnsi="Courier"/>
          <w:bCs/>
          <w:iCs/>
          <w:lang w:val="en"/>
        </w:rPr>
        <w:t>minMapQ</w:t>
      </w:r>
      <w:proofErr w:type="spellEnd"/>
      <w:r>
        <w:rPr>
          <w:rFonts w:ascii="Courier" w:hAnsi="Courier"/>
          <w:bCs/>
          <w:iCs/>
          <w:lang w:val="en"/>
        </w:rPr>
        <w:t xml:space="preserve"> 20 -</w:t>
      </w:r>
      <w:proofErr w:type="spellStart"/>
      <w:r>
        <w:rPr>
          <w:rFonts w:ascii="Courier" w:hAnsi="Courier"/>
          <w:bCs/>
          <w:iCs/>
          <w:lang w:val="en"/>
        </w:rPr>
        <w:t>minQ</w:t>
      </w:r>
      <w:proofErr w:type="spellEnd"/>
      <w:r>
        <w:rPr>
          <w:rFonts w:ascii="Courier" w:hAnsi="Courier"/>
          <w:bCs/>
          <w:iCs/>
          <w:lang w:val="en"/>
        </w:rPr>
        <w:t xml:space="preserve"> 20 -SNP_pval 1e-12 -GL 1 -</w:t>
      </w:r>
      <w:proofErr w:type="spellStart"/>
      <w:r>
        <w:rPr>
          <w:rFonts w:ascii="Courier" w:hAnsi="Courier"/>
          <w:bCs/>
          <w:iCs/>
          <w:lang w:val="en"/>
        </w:rPr>
        <w:t>doMaf</w:t>
      </w:r>
      <w:proofErr w:type="spellEnd"/>
      <w:r>
        <w:rPr>
          <w:rFonts w:ascii="Courier" w:hAnsi="Courier"/>
          <w:bCs/>
          <w:iCs/>
          <w:lang w:val="en"/>
        </w:rPr>
        <w:t xml:space="preserve"> 1 -</w:t>
      </w:r>
      <w:proofErr w:type="spellStart"/>
      <w:r>
        <w:rPr>
          <w:rFonts w:ascii="Courier" w:hAnsi="Courier"/>
          <w:bCs/>
          <w:iCs/>
          <w:lang w:val="en"/>
        </w:rPr>
        <w:t>doCov</w:t>
      </w:r>
      <w:proofErr w:type="spellEnd"/>
      <w:r>
        <w:rPr>
          <w:rFonts w:ascii="Courier" w:hAnsi="Courier"/>
          <w:bCs/>
          <w:iCs/>
          <w:lang w:val="en"/>
        </w:rPr>
        <w:t xml:space="preserve"> 1 -</w:t>
      </w:r>
      <w:proofErr w:type="spellStart"/>
      <w:r>
        <w:rPr>
          <w:rFonts w:ascii="Courier" w:hAnsi="Courier"/>
          <w:bCs/>
          <w:iCs/>
          <w:lang w:val="en"/>
        </w:rPr>
        <w:t>doIBS</w:t>
      </w:r>
      <w:proofErr w:type="spellEnd"/>
      <w:r>
        <w:rPr>
          <w:rFonts w:ascii="Courier" w:hAnsi="Courier"/>
          <w:bCs/>
          <w:iCs/>
          <w:lang w:val="en"/>
        </w:rPr>
        <w:t xml:space="preserve"> 1 -</w:t>
      </w:r>
      <w:proofErr w:type="spellStart"/>
      <w:r>
        <w:rPr>
          <w:rFonts w:ascii="Courier" w:hAnsi="Courier"/>
          <w:bCs/>
          <w:iCs/>
          <w:lang w:val="en"/>
        </w:rPr>
        <w:t>doCounts</w:t>
      </w:r>
      <w:proofErr w:type="spellEnd"/>
      <w:r>
        <w:rPr>
          <w:rFonts w:ascii="Courier" w:hAnsi="Courier"/>
          <w:bCs/>
          <w:iCs/>
          <w:lang w:val="en"/>
        </w:rPr>
        <w:t xml:space="preserve"> 1</w:t>
      </w:r>
      <w:r>
        <w:rPr>
          <w:bCs/>
          <w:iCs/>
          <w:lang w:val="en"/>
        </w:rPr>
        <w:t xml:space="preserve">). This creates a 0 to 1 matrix for each individual’s sampled allele at all locations in the form of a </w:t>
      </w:r>
      <w:proofErr w:type="spellStart"/>
      <w:r>
        <w:rPr>
          <w:bCs/>
          <w:iCs/>
          <w:lang w:val="en"/>
        </w:rPr>
        <w:t>covMat</w:t>
      </w:r>
      <w:proofErr w:type="spellEnd"/>
      <w:r>
        <w:rPr>
          <w:bCs/>
          <w:iCs/>
          <w:lang w:val="en"/>
        </w:rPr>
        <w:t xml:space="preserve"> file. We then calculated obtained eigenvalues using the program R</w:t>
      </w:r>
      <w:r>
        <w:fldChar w:fldCharType="begin"/>
      </w:r>
      <w:r w:rsidR="00CA5D7C">
        <w:rPr>
          <w:bCs/>
          <w:iCs/>
          <w:lang w:val="en"/>
        </w:rPr>
        <w:instrText xml:space="preserve"> ADDIN ZOTERO_ITEM CSL_CITATION {"citationID":"Wss7Tvy8","properties":{"formattedCitation":"\\super 54\\nosupersub{}","plainCitation":"54","noteIndex":0},"citationItems":[{"id":502,"uris":["http://zotero.org/users/local/3tku6QP0/items/RXH8HX7T"],"uri":["http://zotero.org/users/local/3tku6QP0/items/RXH8HX7T"],"itemData":{"id":502,"type":"article","title":"R: A language and environment for statistical computing","author":[{"family":"R Core Team","given":""}],"issued":{"date-parts":[["2013"]]}}}],"schema":"https://github.com/citation-style-language/schema/raw/master/csl-citation.json"} </w:instrText>
      </w:r>
      <w:r>
        <w:rPr>
          <w:bCs/>
          <w:iCs/>
          <w:lang w:val="en"/>
        </w:rPr>
        <w:fldChar w:fldCharType="separate"/>
      </w:r>
      <w:r w:rsidR="00CA5D7C" w:rsidRPr="00CA5D7C">
        <w:rPr>
          <w:vertAlign w:val="superscript"/>
        </w:rPr>
        <w:t>54</w:t>
      </w:r>
      <w:r>
        <w:rPr>
          <w:bCs/>
          <w:iCs/>
          <w:lang w:val="en"/>
        </w:rPr>
        <w:fldChar w:fldCharType="end"/>
      </w:r>
      <w:r>
        <w:rPr>
          <w:bCs/>
          <w:iCs/>
          <w:lang w:val="en"/>
        </w:rPr>
        <w:t>, calculated the observed variance for PC1 and PC2, and visualized the first and second principal components (PC) and removed outlier individuals (Table 6).</w:t>
      </w:r>
    </w:p>
    <w:p w14:paraId="5026B45C" w14:textId="77777777" w:rsidR="002A181A" w:rsidRDefault="002A181A">
      <w:pPr>
        <w:spacing w:line="276" w:lineRule="auto"/>
        <w:ind w:right="270"/>
        <w:rPr>
          <w:bCs/>
          <w:iCs/>
          <w:lang w:val="en"/>
        </w:rPr>
      </w:pPr>
    </w:p>
    <w:p w14:paraId="77E20FE0" w14:textId="77777777" w:rsidR="002A181A" w:rsidRDefault="00EF3213">
      <w:pPr>
        <w:spacing w:line="276" w:lineRule="auto"/>
        <w:ind w:right="270"/>
        <w:rPr>
          <w:bCs/>
          <w:i/>
          <w:lang w:val="en"/>
        </w:rPr>
      </w:pPr>
      <w:r>
        <w:rPr>
          <w:bCs/>
          <w:i/>
          <w:lang w:val="en"/>
        </w:rPr>
        <w:t>Results</w:t>
      </w:r>
    </w:p>
    <w:p w14:paraId="194748FC" w14:textId="26367D82" w:rsidR="002A181A" w:rsidRDefault="00EF3213">
      <w:pPr>
        <w:spacing w:line="276" w:lineRule="auto"/>
        <w:ind w:right="270"/>
        <w:rPr>
          <w:bCs/>
          <w:iCs/>
          <w:lang w:val="en"/>
        </w:rPr>
      </w:pPr>
      <w:r>
        <w:rPr>
          <w:bCs/>
          <w:iCs/>
          <w:lang w:val="en"/>
        </w:rPr>
        <w:t xml:space="preserve">The first principal component (PC1) showed 30.7% variance across the x-axis while the principal component 2 (PC2) had 24.5% variance across the y-axis. These large proportions of variance indicate the presence of hybrids or technical artifacts from sequencings. We identified and removed a total of 19 individuals with a PC1 &gt; 0.01 and/or PC2 &lt; -0.01 from downstream analyses. (Figure 7) as these individuals are likely hybrids or the result of a technical artifact of sequencing. </w:t>
      </w:r>
    </w:p>
    <w:p w14:paraId="7D824F46" w14:textId="77777777" w:rsidR="000D032C" w:rsidRDefault="000D032C">
      <w:pPr>
        <w:spacing w:line="276" w:lineRule="auto"/>
        <w:ind w:right="270"/>
        <w:rPr>
          <w:bCs/>
          <w:iCs/>
          <w:lang w:val="en"/>
        </w:rPr>
      </w:pPr>
    </w:p>
    <w:p w14:paraId="2B2F5AB9" w14:textId="03C24EEA" w:rsidR="002A181A" w:rsidRDefault="00EF3213">
      <w:pPr>
        <w:pStyle w:val="Heading2"/>
        <w:spacing w:line="276" w:lineRule="auto"/>
        <w:rPr>
          <w:lang w:val="en"/>
        </w:rPr>
      </w:pPr>
      <w:r>
        <w:rPr>
          <w:lang w:val="en"/>
        </w:rPr>
        <w:t>Contemporary temporal N</w:t>
      </w:r>
      <w:r>
        <w:rPr>
          <w:vertAlign w:val="subscript"/>
          <w:lang w:val="en"/>
        </w:rPr>
        <w:t>E</w:t>
      </w:r>
      <w:r>
        <w:rPr>
          <w:lang w:val="en"/>
        </w:rPr>
        <w:t xml:space="preserve"> estimation</w:t>
      </w:r>
    </w:p>
    <w:p w14:paraId="52B8407A" w14:textId="77777777" w:rsidR="002A181A" w:rsidRDefault="00EF3213">
      <w:pPr>
        <w:spacing w:line="276" w:lineRule="auto"/>
        <w:ind w:right="270"/>
        <w:rPr>
          <w:bCs/>
          <w:i/>
          <w:lang w:val="en"/>
        </w:rPr>
      </w:pPr>
      <w:r>
        <w:rPr>
          <w:bCs/>
          <w:i/>
          <w:lang w:val="en"/>
        </w:rPr>
        <w:t>Methods</w:t>
      </w:r>
    </w:p>
    <w:p w14:paraId="018E56ED" w14:textId="3316A2EA" w:rsidR="002A181A" w:rsidRDefault="00EF3213">
      <w:pPr>
        <w:spacing w:line="276" w:lineRule="auto"/>
        <w:ind w:right="270"/>
        <w:rPr>
          <w:bCs/>
          <w:iCs/>
          <w:lang w:val="en"/>
        </w:rPr>
      </w:pPr>
      <w:r>
        <w:rPr>
          <w:bCs/>
          <w:iCs/>
          <w:lang w:val="en"/>
        </w:rPr>
        <w:t xml:space="preserve">In order to standardize the number of gene copies contributing to the estimation of Ne, we subsampled to 50 individuals from each birth year. Years with fewer than 35 individuals were removed from subsequent analyses. We then called genotypes in the selected individuals </w:t>
      </w:r>
      <w:r>
        <w:rPr>
          <w:bCs/>
          <w:iCs/>
          <w:lang w:val="en"/>
        </w:rPr>
        <w:lastRenderedPageBreak/>
        <w:t xml:space="preserve">using allele frequency as priors in ANGSD. SNPs meeting the following criteria were accepted: posterior probability greater than 0.85 </w:t>
      </w:r>
      <w:r>
        <w:rPr>
          <w:rFonts w:ascii="Courier" w:hAnsi="Courier"/>
          <w:bCs/>
          <w:iCs/>
          <w:lang w:val="en"/>
        </w:rPr>
        <w:t>(-postCutoff 0.85</w:t>
      </w:r>
      <w:r>
        <w:rPr>
          <w:bCs/>
          <w:iCs/>
          <w:lang w:val="en"/>
        </w:rPr>
        <w:t xml:space="preserve">), a SNP p-value greater than 1e-6 </w:t>
      </w:r>
      <w:r>
        <w:rPr>
          <w:rFonts w:ascii="Courier" w:hAnsi="Courier"/>
          <w:bCs/>
          <w:iCs/>
          <w:lang w:val="en"/>
        </w:rPr>
        <w:t>(-SNP_pval 1e-6</w:t>
      </w:r>
      <w:r>
        <w:rPr>
          <w:bCs/>
          <w:iCs/>
          <w:lang w:val="en"/>
        </w:rPr>
        <w:t xml:space="preserve">), found in greater than 50% of individuals </w:t>
      </w:r>
      <w:r>
        <w:rPr>
          <w:rFonts w:ascii="Courier" w:hAnsi="Courier"/>
          <w:bCs/>
          <w:iCs/>
          <w:lang w:val="en"/>
        </w:rPr>
        <w:t>(-minInd 1472</w:t>
      </w:r>
      <w:r>
        <w:rPr>
          <w:bCs/>
          <w:iCs/>
          <w:lang w:val="en"/>
        </w:rPr>
        <w:t xml:space="preserve">), minimum mapping quality of 20 of greater </w:t>
      </w:r>
      <w:r>
        <w:rPr>
          <w:rFonts w:ascii="Courier" w:hAnsi="Courier"/>
          <w:bCs/>
          <w:iCs/>
          <w:lang w:val="en"/>
        </w:rPr>
        <w:t>(-minMap 20</w:t>
      </w:r>
      <w:r>
        <w:rPr>
          <w:bCs/>
          <w:iCs/>
          <w:lang w:val="en"/>
        </w:rPr>
        <w:t xml:space="preserve">), minimum base quality of 20 or greater </w:t>
      </w:r>
      <w:r>
        <w:rPr>
          <w:rFonts w:ascii="Courier" w:hAnsi="Courier"/>
          <w:bCs/>
          <w:iCs/>
          <w:lang w:val="en"/>
        </w:rPr>
        <w:t>(-</w:t>
      </w:r>
      <w:proofErr w:type="spellStart"/>
      <w:r>
        <w:rPr>
          <w:rFonts w:ascii="Courier" w:hAnsi="Courier"/>
          <w:bCs/>
          <w:iCs/>
          <w:lang w:val="en"/>
        </w:rPr>
        <w:t>minQ</w:t>
      </w:r>
      <w:proofErr w:type="spellEnd"/>
      <w:r>
        <w:rPr>
          <w:rFonts w:ascii="Courier" w:hAnsi="Courier"/>
          <w:bCs/>
          <w:iCs/>
          <w:lang w:val="en"/>
        </w:rPr>
        <w:t xml:space="preserve"> 20</w:t>
      </w:r>
      <w:r>
        <w:rPr>
          <w:bCs/>
          <w:iCs/>
          <w:lang w:val="en"/>
        </w:rPr>
        <w:t xml:space="preserve">), and a minimum minor allele frequency of at least 0.05 </w:t>
      </w:r>
      <w:r>
        <w:rPr>
          <w:rFonts w:ascii="Courier" w:hAnsi="Courier"/>
          <w:bCs/>
          <w:iCs/>
          <w:lang w:val="en"/>
        </w:rPr>
        <w:t>(-minMaf 0.05</w:t>
      </w:r>
      <w:r>
        <w:rPr>
          <w:bCs/>
          <w:iCs/>
          <w:lang w:val="en"/>
        </w:rPr>
        <w:t xml:space="preserve">), and genotypes were written as numbers </w:t>
      </w:r>
      <w:r>
        <w:rPr>
          <w:rFonts w:ascii="Courier" w:hAnsi="Courier"/>
          <w:bCs/>
          <w:iCs/>
          <w:lang w:val="en"/>
        </w:rPr>
        <w:t>(-doGeno 2</w:t>
      </w:r>
      <w:r>
        <w:rPr>
          <w:bCs/>
          <w:iCs/>
          <w:lang w:val="en"/>
        </w:rPr>
        <w:t xml:space="preserve">) in a </w:t>
      </w:r>
      <w:proofErr w:type="spellStart"/>
      <w:r>
        <w:rPr>
          <w:bCs/>
          <w:iCs/>
          <w:lang w:val="en"/>
        </w:rPr>
        <w:t>geno</w:t>
      </w:r>
      <w:proofErr w:type="spellEnd"/>
      <w:r>
        <w:rPr>
          <w:bCs/>
          <w:iCs/>
          <w:lang w:val="en"/>
        </w:rPr>
        <w:t xml:space="preserve"> file. The </w:t>
      </w:r>
      <w:proofErr w:type="spellStart"/>
      <w:r>
        <w:rPr>
          <w:bCs/>
          <w:iCs/>
          <w:lang w:val="en"/>
        </w:rPr>
        <w:t>geno</w:t>
      </w:r>
      <w:proofErr w:type="spellEnd"/>
      <w:r>
        <w:rPr>
          <w:bCs/>
          <w:iCs/>
          <w:lang w:val="en"/>
        </w:rPr>
        <w:t xml:space="preserve"> file was read into R for further filtration using the snpR package</w:t>
      </w:r>
      <w:r>
        <w:fldChar w:fldCharType="begin"/>
      </w:r>
      <w:r w:rsidR="00CA5D7C">
        <w:rPr>
          <w:bCs/>
          <w:iCs/>
          <w:lang w:val="en"/>
        </w:rPr>
        <w:instrText xml:space="preserve"> ADDIN ZOTERO_ITEM CSL_CITATION {"citationID":"1PfqlsLE","properties":{"formattedCitation":"\\super 55\\nosupersub{}","plainCitation":"55","noteIndex":0},"citationItems":[{"id":504,"uris":["http://zotero.org/users/local/3tku6QP0/items/JR9TBDZU"],"uri":["http://zotero.org/users/local/3tku6QP0/items/JR9TBDZU"],"itemData":{"id":504,"type":"report","abstract":"The analysis of genomic data can be an intimidating process, particularly for researchers who are not experienced programmers. Commonly used analyses are spread out across programs, each of which require their own input formats, and data must often be wrangled and re-wrangled into new formats to split the data according to categorical metadata variables, such as population or family. Here, we introduce snpR, and R package that allows for user-friendly processing of SNP genomic data by automating data sub-setting and processing across categorical metadata, integrating approaches contained in many diﬀerent packages under a single ecosystem, and allowing for iterative, eﬃcient analysis focused on a single R object across an entire analysis pipeline.","genre":"preprint","language":"en","note":"DOI: 10.22541/au.161264719.94032617/v1","publisher":"Preprints","source":"DOI.org (Crossref)","title":"snpR: user friendly population genomics for SNP datasets with categorical metadata","title-short":"snpR","URL":"https://www.authorea.com/users/394171/articles/507615-snpr-user-friendly-population-genomics-for-snp-datasets-with-categorical-metadata?commit=919fb47b3a2e64b824457249aeef488d2c31099a","author":[{"family":"Hemstrom","given":"William"},{"family":"Jones","given":"Melissa"}],"accessed":{"date-parts":[["2021",6,20]]},"issued":{"date-parts":[["2021",2,6]]}}}],"schema":"https://github.com/citation-style-language/schema/raw/master/csl-citation.json"} </w:instrText>
      </w:r>
      <w:r>
        <w:rPr>
          <w:bCs/>
          <w:iCs/>
          <w:lang w:val="en"/>
        </w:rPr>
        <w:fldChar w:fldCharType="separate"/>
      </w:r>
      <w:r w:rsidR="00CA5D7C" w:rsidRPr="00CA5D7C">
        <w:rPr>
          <w:vertAlign w:val="superscript"/>
        </w:rPr>
        <w:t>55</w:t>
      </w:r>
      <w:r>
        <w:rPr>
          <w:bCs/>
          <w:iCs/>
          <w:lang w:val="en"/>
        </w:rPr>
        <w:fldChar w:fldCharType="end"/>
      </w:r>
      <w:r>
        <w:rPr>
          <w:bCs/>
          <w:iCs/>
          <w:lang w:val="en"/>
        </w:rPr>
        <w:t>. Within snpR we filtered SNPs that violated Hardy-Weinberg Equilibrium (</w:t>
      </w:r>
      <w:r>
        <w:rPr>
          <w:rFonts w:ascii="Courier" w:hAnsi="Courier"/>
          <w:bCs/>
          <w:iCs/>
          <w:lang w:val="en"/>
        </w:rPr>
        <w:t>HWE=0.99</w:t>
      </w:r>
      <w:r>
        <w:rPr>
          <w:bCs/>
          <w:iCs/>
          <w:lang w:val="en"/>
        </w:rPr>
        <w:t>)</w:t>
      </w:r>
      <w:r w:rsidR="000760C8">
        <w:rPr>
          <w:bCs/>
          <w:iCs/>
          <w:lang w:val="en"/>
        </w:rPr>
        <w:t xml:space="preserve">, </w:t>
      </w:r>
      <w:r>
        <w:rPr>
          <w:bCs/>
          <w:iCs/>
          <w:lang w:val="en"/>
        </w:rPr>
        <w:t>did not have read coverage in at least 75% of individuals in each year (</w:t>
      </w:r>
      <w:r>
        <w:rPr>
          <w:rFonts w:ascii="Courier" w:hAnsi="Courier"/>
          <w:bCs/>
          <w:iCs/>
          <w:lang w:val="en"/>
        </w:rPr>
        <w:t>min_ind=0.75</w:t>
      </w:r>
      <w:r>
        <w:rPr>
          <w:bCs/>
          <w:iCs/>
          <w:lang w:val="en"/>
        </w:rPr>
        <w:t>)</w:t>
      </w:r>
      <w:r w:rsidR="000760C8">
        <w:rPr>
          <w:bCs/>
          <w:iCs/>
          <w:lang w:val="en"/>
        </w:rPr>
        <w:t>. We also used the reference assembly to select SNPs that were not within 1Mbp of each other to reduce bias in from linkage</w:t>
      </w:r>
      <w:r>
        <w:rPr>
          <w:bCs/>
          <w:iCs/>
          <w:lang w:val="en"/>
        </w:rPr>
        <w:t>.</w:t>
      </w:r>
      <w:r w:rsidR="000760C8">
        <w:rPr>
          <w:bCs/>
          <w:iCs/>
          <w:lang w:val="en"/>
        </w:rPr>
        <w:t xml:space="preserve"> </w:t>
      </w:r>
    </w:p>
    <w:p w14:paraId="4CA963F7" w14:textId="77777777" w:rsidR="002A181A" w:rsidRDefault="002A181A">
      <w:pPr>
        <w:spacing w:line="276" w:lineRule="auto"/>
        <w:ind w:right="270"/>
        <w:rPr>
          <w:bCs/>
          <w:iCs/>
          <w:lang w:val="en"/>
        </w:rPr>
      </w:pPr>
    </w:p>
    <w:p w14:paraId="196CD878" w14:textId="0484A5A4" w:rsidR="002A181A" w:rsidRDefault="00EF3213">
      <w:pPr>
        <w:spacing w:line="276" w:lineRule="auto"/>
        <w:ind w:right="270"/>
        <w:rPr>
          <w:bCs/>
          <w:iCs/>
        </w:rPr>
      </w:pPr>
      <w:r>
        <w:rPr>
          <w:bCs/>
          <w:iCs/>
          <w:lang w:val="en"/>
        </w:rPr>
        <w:t xml:space="preserve">We made one-generation and all-by-all temporal method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using three different estimators: </w:t>
      </w:r>
      <w:proofErr w:type="spellStart"/>
      <w:r>
        <w:rPr>
          <w:bCs/>
          <w:iCs/>
        </w:rPr>
        <w:t>Nei</w:t>
      </w:r>
      <w:proofErr w:type="spellEnd"/>
      <w:r>
        <w:rPr>
          <w:bCs/>
          <w:iCs/>
        </w:rPr>
        <w:t xml:space="preserve"> &amp; Tajima</w:t>
      </w:r>
      <w:r>
        <w:fldChar w:fldCharType="begin"/>
      </w:r>
      <w:r w:rsidR="00CA5D7C">
        <w:rPr>
          <w:bCs/>
          <w:iCs/>
        </w:rPr>
        <w:instrText xml:space="preserve"> ADDIN ZOTERO_ITEM CSL_CITATION {"citationID":"iDEzxe8N","properties":{"formattedCitation":"\\super 56\\nosupersub{}","plainCitation":"56","noteIndex":0},"citationItems":[{"id":243,"uris":["http://zotero.org/users/local/3tku6QP0/items/R3UJGS2N"],"uri":["http://zotero.org/users/local/3tku6QP0/items/R3UJGS2N"],"itemData":{"id":243,"type":"article-journal","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container-title":"Genetics","ISSN":"0016-6731","issue":"3","page":"625-640","title":"Genetic drift and estimation of effective population size","volume":"98","author":[{"family":"Nei","given":"M."},{"family":"Tajima","given":"F."}],"issued":{"date-parts":[["1981"]]}}}],"schema":"https://github.com/citation-style-language/schema/raw/master/csl-citation.json"} </w:instrText>
      </w:r>
      <w:r>
        <w:rPr>
          <w:bCs/>
          <w:iCs/>
        </w:rPr>
        <w:fldChar w:fldCharType="separate"/>
      </w:r>
      <w:r w:rsidR="00CA5D7C" w:rsidRPr="00CA5D7C">
        <w:rPr>
          <w:vertAlign w:val="superscript"/>
        </w:rPr>
        <w:t>56</w:t>
      </w:r>
      <w:r>
        <w:rPr>
          <w:bCs/>
          <w:iCs/>
        </w:rPr>
        <w:fldChar w:fldCharType="end"/>
      </w:r>
      <w:r>
        <w:rPr>
          <w:bCs/>
          <w:iCs/>
        </w:rPr>
        <w:t>, Pollak</w:t>
      </w:r>
      <w:r>
        <w:fldChar w:fldCharType="begin"/>
      </w:r>
      <w:r w:rsidR="00CA5D7C">
        <w:rPr>
          <w:bCs/>
          <w:iCs/>
        </w:rPr>
        <w:instrText xml:space="preserve"> ADDIN ZOTERO_ITEM CSL_CITATION {"citationID":"cwKDcpnS","properties":{"formattedCitation":"\\super 57\\nosupersub{}","plainCitation":"57","noteIndex":0},"citationItems":[{"id":241,"uris":["http://zotero.org/users/local/3tku6QP0/items/ZZYYVNCJ"],"uri":["http://zotero.org/users/local/3tku6QP0/items/ZZYYVNCJ"],"itemData":{"id":241,"type":"article-journal","abstract":"A new procedure is proposed for estimating the effective population size, given that information is available on changes in frequencies of the alleles at one or more independently segregating loci and the population is observed at two or more separate times. Approximate expressions are obtained for the variances of the new statistic, as well as others, also based on allele frequency changes, that have been discussed in the literature. This analysis indicates that the new statistic will generally have a smaller variance than the others. Estimates of effective population sizes and of the standard errors of the estimates are computed for data on two fly populations that have been discussed in earlier papers. In both cases, there is evidence that the effective population size is very much smaller than the minimum census size of the population.","container-title":"Genetics","ISSN":"0016-6731","issue":"3","page":"531-548","title":"A New Method for Estimating the Effective Population Size from Allele Frequency Changes","volume":"104","author":[{"family":"Pollak","given":"Edward"}],"issued":{"date-parts":[["1983"]]}}}],"schema":"https://github.com/citation-style-language/schema/raw/master/csl-citation.json"} </w:instrText>
      </w:r>
      <w:r>
        <w:rPr>
          <w:bCs/>
          <w:iCs/>
        </w:rPr>
        <w:fldChar w:fldCharType="separate"/>
      </w:r>
      <w:r w:rsidR="00CA5D7C" w:rsidRPr="00CA5D7C">
        <w:rPr>
          <w:vertAlign w:val="superscript"/>
        </w:rPr>
        <w:t>57</w:t>
      </w:r>
      <w:r>
        <w:rPr>
          <w:bCs/>
          <w:iCs/>
        </w:rPr>
        <w:fldChar w:fldCharType="end"/>
      </w:r>
      <w:r>
        <w:rPr>
          <w:bCs/>
          <w:iCs/>
        </w:rPr>
        <w:t xml:space="preserve">, and </w:t>
      </w:r>
      <w:proofErr w:type="spellStart"/>
      <w:r>
        <w:rPr>
          <w:bCs/>
          <w:iCs/>
        </w:rPr>
        <w:t>Jorde</w:t>
      </w:r>
      <w:proofErr w:type="spellEnd"/>
      <w:r>
        <w:rPr>
          <w:bCs/>
          <w:iCs/>
        </w:rPr>
        <w:t xml:space="preserve"> &amp; Ryman</w:t>
      </w:r>
      <w:r>
        <w:fldChar w:fldCharType="begin"/>
      </w:r>
      <w:r w:rsidR="00CA5D7C">
        <w:rPr>
          <w:bCs/>
          <w:iCs/>
        </w:rPr>
        <w:instrText xml:space="preserve"> ADDIN ZOTERO_ITEM CSL_CITATION {"citationID":"KAJT93Ad","properties":{"formattedCitation":"\\super 58\\nosupersub{}","plainCitation":"58","noteIndex":0},"citationItems":[{"id":240,"uris":["http://zotero.org/users/local/3tku6QP0/items/NILVY72F"],"uri":["http://zotero.org/users/local/3tku6QP0/items/NILVY72F"],"itemData":{"id":240,"type":"article-journal","abstract":"Amounts of genetic drift and the effective size of populations can be estimated from observed temporal shifts in sample allele frequencies. Bias in this so-called temporal method has been noted in cases of small sample sizes and when allele frequencies are highly skewed. We characterize bias in commonly applied estimators under different sampling plans and propose an alternative estimator for genetic drift and effective size that weights alleles differently. Numerical evaluations of exact probability distributions and computer simulations verify that this new estimator yields unbiased estimates also when based on a modest number of alleles and loci. At the cost of a larger standard deviation, it thus eliminates the bias associated with earlier estimators. The new estimator should be particularly useful for microsatellite loci and panels of SNPs, representing a large number of alleles, many of which will occur at low frequencies.","container-title":"Genetics","DOI":"10.1534/genetics.107.075481","ISSN":"0016-6731","issue":"2","page":"927-935","title":"Unbiased estimator for genetic drift and effective population size","volume":"177","author":[{"family":"Jorde","given":"Per Erik"},{"family":"Ryman","given":"Nils"}],"issued":{"date-parts":[["2007"]]}}}],"schema":"https://github.com/citation-style-language/schema/raw/master/csl-citation.json"} </w:instrText>
      </w:r>
      <w:r>
        <w:rPr>
          <w:bCs/>
          <w:iCs/>
        </w:rPr>
        <w:fldChar w:fldCharType="separate"/>
      </w:r>
      <w:r w:rsidR="00CA5D7C" w:rsidRPr="00CA5D7C">
        <w:rPr>
          <w:vertAlign w:val="superscript"/>
        </w:rPr>
        <w:t>58</w:t>
      </w:r>
      <w:r>
        <w:rPr>
          <w:bCs/>
          <w:iCs/>
        </w:rPr>
        <w:fldChar w:fldCharType="end"/>
      </w:r>
      <w:r>
        <w:rPr>
          <w:bCs/>
          <w:iCs/>
          <w:lang w:val="en"/>
        </w:rPr>
        <w:t xml:space="preserve">. Temporal estimations give the harmonic me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tween two different time points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bCs/>
          <w:iCs/>
          <w:lang w:val="en"/>
        </w:rPr>
        <w:t xml:space="preserve">). For our first estimations we sought to set a specific time point by using years that were separated by one-generation. Thus, one-generation temporal method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ere made between time points </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t</m:t>
        </m:r>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r>
          <w:rPr>
            <w:rFonts w:ascii="Cambria Math" w:hAnsi="Cambria Math"/>
          </w:rPr>
          <m:t>=t+1</m:t>
        </m:r>
      </m:oMath>
      <w:r>
        <w:rPr>
          <w:bCs/>
          <w:iCs/>
          <w:lang w:val="en"/>
        </w:rPr>
        <w:t xml:space="preserve"> in order to find the effective population size of generation </w:t>
      </w:r>
      <m:oMath>
        <m:r>
          <w:rPr>
            <w:rFonts w:ascii="Cambria Math" w:hAnsi="Cambria Math"/>
          </w:rPr>
          <m:t>t</m:t>
        </m:r>
      </m:oMath>
      <w:r>
        <w:rPr>
          <w:bCs/>
          <w:iCs/>
          <w:lang w:val="en"/>
        </w:rPr>
        <w:t>. To do this we exported the snpR genotype data as a genepop file and imported it into NeEstimator</w:t>
      </w:r>
      <w:r>
        <w:fldChar w:fldCharType="begin"/>
      </w:r>
      <w:r w:rsidR="00CA5D7C">
        <w:rPr>
          <w:bCs/>
          <w:iCs/>
          <w:lang w:val="en"/>
        </w:rPr>
        <w:instrText xml:space="preserve"> ADDIN ZOTERO_ITEM CSL_CITATION {"citationID":"nYiX5o58","properties":{"formattedCitation":"\\super 59\\nosupersub{}","plainCitation":"59","noteIndex":0},"citationItems":[{"id":"Otmf7FJN/sreUqXNo","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ptErfmMn/oMKxpOHs","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Pr>
          <w:bCs/>
          <w:iCs/>
          <w:lang w:val="en"/>
        </w:rPr>
        <w:fldChar w:fldCharType="separate"/>
      </w:r>
      <w:r w:rsidR="00CA5D7C" w:rsidRPr="00CA5D7C">
        <w:rPr>
          <w:vertAlign w:val="superscript"/>
        </w:rPr>
        <w:t>59</w:t>
      </w:r>
      <w:r>
        <w:rPr>
          <w:bCs/>
          <w:iCs/>
          <w:lang w:val="en"/>
        </w:rPr>
        <w:fldChar w:fldCharType="end"/>
      </w:r>
      <w:r>
        <w:rPr>
          <w:bCs/>
          <w:iCs/>
          <w:lang w:val="en"/>
        </w:rPr>
        <w:t xml:space="preserve"> to make estimates in sequential years with sequencing data. Next, to get a broad understanding of how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is changing through time, we performed all-by-all generations temporal method estimates. In these estimates </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t</m:t>
        </m:r>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r>
          <w:rPr>
            <w:rFonts w:ascii="Cambria Math" w:hAnsi="Cambria Math"/>
          </w:rPr>
          <m:t>=t+n</m:t>
        </m:r>
      </m:oMath>
      <w:r>
        <w:rPr>
          <w:lang w:val="en"/>
        </w:rPr>
        <w:t xml:space="preserve">, </w:t>
      </w:r>
      <w:r>
        <w:rPr>
          <w:bCs/>
          <w:iCs/>
          <w:lang w:val="en"/>
        </w:rPr>
        <w:t xml:space="preserve">where </w:t>
      </w:r>
      <m:oMath>
        <m:r>
          <w:rPr>
            <w:rFonts w:ascii="Cambria Math" w:hAnsi="Cambria Math"/>
          </w:rPr>
          <m:t>n</m:t>
        </m:r>
      </m:oMath>
      <w:r>
        <w:rPr>
          <w:bCs/>
          <w:iCs/>
          <w:lang w:val="en"/>
        </w:rPr>
        <w:t xml:space="preserve"> increases to represent every other year in the dataset until estimates have been made for all possible combination pairs of generations.</w:t>
      </w:r>
    </w:p>
    <w:p w14:paraId="7FB93B72" w14:textId="77777777" w:rsidR="002A181A" w:rsidRDefault="002A181A">
      <w:pPr>
        <w:spacing w:line="276" w:lineRule="auto"/>
        <w:ind w:right="270"/>
        <w:rPr>
          <w:bCs/>
          <w:i/>
          <w:lang w:val="en"/>
        </w:rPr>
      </w:pPr>
    </w:p>
    <w:p w14:paraId="002A8C0A" w14:textId="77777777" w:rsidR="002A181A" w:rsidRDefault="00EF3213">
      <w:pPr>
        <w:spacing w:line="276" w:lineRule="auto"/>
        <w:ind w:right="270"/>
        <w:rPr>
          <w:bCs/>
          <w:i/>
          <w:lang w:val="en"/>
        </w:rPr>
      </w:pPr>
      <w:r>
        <w:rPr>
          <w:bCs/>
          <w:i/>
          <w:lang w:val="en"/>
        </w:rPr>
        <w:t>Results</w:t>
      </w:r>
    </w:p>
    <w:p w14:paraId="7B4B066A" w14:textId="77777777" w:rsidR="002A181A" w:rsidRDefault="00EF3213">
      <w:pPr>
        <w:spacing w:line="276" w:lineRule="auto"/>
        <w:ind w:right="270"/>
        <w:rPr>
          <w:bCs/>
          <w:iCs/>
          <w:lang w:val="en"/>
        </w:rPr>
      </w:pPr>
      <w:r>
        <w:rPr>
          <w:bCs/>
          <w:iCs/>
          <w:lang w:val="en"/>
        </w:rPr>
        <w:t xml:space="preserve">Birth years 1993, 2000, 2007 were all removed from subsequent analyses due to having an insufficient number of individuals (Table 7). A total of 27,809 loci were read into R for snpR filtration. After Hardy-Weinberg and minimum yearly individual purging a total of 911 loci remained. </w:t>
      </w:r>
    </w:p>
    <w:p w14:paraId="084205DA" w14:textId="77777777" w:rsidR="002A181A" w:rsidRDefault="002A181A">
      <w:pPr>
        <w:spacing w:line="276" w:lineRule="auto"/>
        <w:ind w:right="270"/>
        <w:rPr>
          <w:bCs/>
          <w:iCs/>
          <w:lang w:val="en"/>
        </w:rPr>
      </w:pPr>
    </w:p>
    <w:p w14:paraId="67E728ED" w14:textId="335F08E4" w:rsidR="002A181A" w:rsidRDefault="00EF3213">
      <w:pPr>
        <w:spacing w:line="276" w:lineRule="auto"/>
        <w:ind w:right="270"/>
        <w:rPr>
          <w:bCs/>
          <w:iCs/>
          <w:lang w:val="en"/>
        </w:rPr>
      </w:pPr>
      <w:r>
        <w:rPr>
          <w:bCs/>
          <w:iCs/>
          <w:lang w:val="en"/>
        </w:rPr>
        <w:t xml:space="preserve">One-generation birth year estimates were made from 1995 to 1999 and from 2008 to 2019 due to the availability of samples. All temporal-method estimations from 1995 to 1997, 1999, and 2008 to 2010 show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bove 5,000 or infinite. For birth year 1998, the Nei &amp; Tajima, and Pollak estimators show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low 1,000, however, the Jorde &amp; Ryman method estimates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above 5,000. More recen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es show consistently lowe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ith estimations from 2011 to 2017, and 2019 having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4,000 or less for all temporal-method estimators. Additionally, mos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es within these years are below 1,500 with multiple years </w:t>
      </w:r>
      <w:r w:rsidR="000760C8">
        <w:rPr>
          <w:bCs/>
          <w:iCs/>
          <w:lang w:val="en"/>
        </w:rPr>
        <w:t>lower than 150</w:t>
      </w:r>
      <w:r>
        <w:rPr>
          <w:bCs/>
          <w:iCs/>
          <w:lang w:val="en"/>
        </w:rPr>
        <w:t xml:space="preserve">, although birth year 2018 shows the </w:t>
      </w:r>
      <w:proofErr w:type="spellStart"/>
      <w:r>
        <w:rPr>
          <w:bCs/>
          <w:iCs/>
          <w:lang w:val="en"/>
        </w:rPr>
        <w:t>Nei</w:t>
      </w:r>
      <w:proofErr w:type="spellEnd"/>
      <w:r>
        <w:rPr>
          <w:bCs/>
          <w:iCs/>
          <w:lang w:val="en"/>
        </w:rPr>
        <w:t xml:space="preserve"> and Tajima estimation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above 5,000 but both the Jorde &amp; Ryman, and Pollak estimators infer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low 2,500 (Figure 8). </w:t>
      </w:r>
    </w:p>
    <w:p w14:paraId="2A19F6CC" w14:textId="77777777" w:rsidR="002A181A" w:rsidRDefault="002A181A">
      <w:pPr>
        <w:spacing w:line="276" w:lineRule="auto"/>
        <w:ind w:right="270"/>
        <w:rPr>
          <w:bCs/>
          <w:iCs/>
          <w:lang w:val="en"/>
        </w:rPr>
      </w:pPr>
    </w:p>
    <w:p w14:paraId="2CDF57B6" w14:textId="443AB603" w:rsidR="002A181A" w:rsidRDefault="00EF3213">
      <w:pPr>
        <w:spacing w:line="276" w:lineRule="auto"/>
        <w:ind w:right="270"/>
        <w:rPr>
          <w:bCs/>
          <w:iCs/>
          <w:lang w:val="en"/>
        </w:rPr>
      </w:pPr>
      <w:r>
        <w:rPr>
          <w:bCs/>
          <w:iCs/>
          <w:lang w:val="en"/>
        </w:rPr>
        <w:t xml:space="preserve">All-by-all generation estimates were made, and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data was plotted as a point located at the mean generation between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bCs/>
          <w:iCs/>
          <w:lang w:val="en"/>
        </w:rPr>
        <w:t xml:space="preserve"> (Figure 9). Similar to the one-generation experiment, estimates made further back in time are more consistently infinite or above 10,000. The more recen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ions, notably from 2013 to 2020, are both decreasing and below 2,500 with many comparisons </w:t>
      </w:r>
      <w:r w:rsidR="00EA1286">
        <w:rPr>
          <w:bCs/>
          <w:iCs/>
          <w:lang w:val="en"/>
        </w:rPr>
        <w:t>below 100</w:t>
      </w:r>
      <w:ins w:id="0" w:author="Shannon Erica Kendal Joslin" w:date="2021-07-28T19:10:00Z">
        <w:r w:rsidR="000607D8">
          <w:rPr>
            <w:bCs/>
            <w:iCs/>
            <w:lang w:val="en"/>
          </w:rPr>
          <w:t xml:space="preserve"> (Supplemental Table 1).</w:t>
        </w:r>
      </w:ins>
    </w:p>
    <w:p w14:paraId="0F34B6EA" w14:textId="77777777" w:rsidR="002A181A" w:rsidRDefault="002A181A">
      <w:pPr>
        <w:spacing w:line="276" w:lineRule="auto"/>
        <w:ind w:right="270"/>
        <w:rPr>
          <w:bCs/>
          <w:iCs/>
          <w:lang w:val="en"/>
        </w:rPr>
      </w:pPr>
    </w:p>
    <w:p w14:paraId="7459E1A8" w14:textId="0C843D1B" w:rsidR="002A181A" w:rsidRDefault="00EF3213">
      <w:pPr>
        <w:pStyle w:val="Heading2"/>
        <w:spacing w:line="276" w:lineRule="auto"/>
        <w:rPr>
          <w:lang w:val="en"/>
        </w:rPr>
      </w:pPr>
      <w:r>
        <w:rPr>
          <w:lang w:val="en"/>
        </w:rPr>
        <w:t>Long-term genetic diversity estimation</w:t>
      </w:r>
    </w:p>
    <w:p w14:paraId="3732E224" w14:textId="77777777" w:rsidR="002A181A" w:rsidRDefault="00EF3213">
      <w:pPr>
        <w:spacing w:line="276" w:lineRule="auto"/>
        <w:ind w:right="270"/>
        <w:rPr>
          <w:bCs/>
          <w:i/>
          <w:lang w:val="en"/>
        </w:rPr>
      </w:pPr>
      <w:r>
        <w:rPr>
          <w:bCs/>
          <w:i/>
          <w:lang w:val="en"/>
        </w:rPr>
        <w:t>Methods</w:t>
      </w:r>
    </w:p>
    <w:p w14:paraId="361A5F83" w14:textId="416E257B" w:rsidR="002A181A" w:rsidRDefault="00EF3213">
      <w:pPr>
        <w:spacing w:line="276" w:lineRule="auto"/>
        <w:ind w:right="270"/>
        <w:rPr>
          <w:bCs/>
          <w:iCs/>
          <w:lang w:val="en"/>
        </w:rPr>
      </w:pPr>
      <w:r>
        <w:rPr>
          <w:bCs/>
          <w:iCs/>
          <w:lang w:val="en"/>
        </w:rPr>
        <w:t xml:space="preserve">Since the valu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s directly related to genetic diversity through the equation </w:t>
      </w:r>
      <m:oMath>
        <m:r>
          <w:rPr>
            <w:rFonts w:ascii="Cambria Math" w:hAnsi="Cambria Math"/>
          </w:rPr>
          <m:t>θ=4</m:t>
        </m:r>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μ</m:t>
        </m:r>
      </m:oMath>
      <w:r>
        <w:rPr>
          <w:bCs/>
          <w:iCs/>
          <w:lang w:val="en"/>
        </w:rPr>
        <w:t xml:space="preserve"> , where </w:t>
      </w:r>
      <m:oMath>
        <m:r>
          <w:rPr>
            <w:rFonts w:ascii="Cambria Math" w:hAnsi="Cambria Math"/>
          </w:rPr>
          <m:t>θ</m:t>
        </m:r>
      </m:oMath>
      <w:r>
        <w:rPr>
          <w:bCs/>
          <w:iCs/>
          <w:lang w:val="en"/>
        </w:rPr>
        <w:t xml:space="preserve"> (theta) is a measure of genetic diversity and </w:t>
      </w:r>
      <m:oMath>
        <m:r>
          <w:rPr>
            <w:rFonts w:ascii="Cambria Math" w:hAnsi="Cambria Math"/>
          </w:rPr>
          <m:t>μ</m:t>
        </m:r>
      </m:oMath>
      <w:r>
        <w:rPr>
          <w:bCs/>
          <w:iCs/>
          <w:lang w:val="en"/>
        </w:rPr>
        <w:t xml:space="preserve"> is the organism’s mutation rate, we wanted to see if the siz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ranslated to genetic diversity loss. To quantify genetic diversity through time we used two different estimates of </w:t>
      </w:r>
      <m:oMath>
        <m:r>
          <w:rPr>
            <w:rFonts w:ascii="Cambria Math" w:hAnsi="Cambria Math"/>
          </w:rPr>
          <m:t>θ</m:t>
        </m:r>
      </m:oMath>
      <w:r w:rsidR="00EA1286">
        <w:rPr>
          <w:bCs/>
          <w:iCs/>
          <w:lang w:val="en"/>
        </w:rPr>
        <w:t xml:space="preserve">: </w:t>
      </w:r>
      <w:r>
        <w:rPr>
          <w:bCs/>
          <w:iCs/>
          <w:lang w:val="en"/>
        </w:rPr>
        <w:t xml:space="preserve">1) the normalized number of segregating sites (Watterson,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w:t>
      </w:r>
      <w:r>
        <w:fldChar w:fldCharType="begin"/>
      </w:r>
      <w:r w:rsidR="00CA5D7C">
        <w:rPr>
          <w:bCs/>
          <w:iCs/>
          <w:lang w:val="en"/>
        </w:rPr>
        <w:instrText xml:space="preserve"> ADDIN ZOTERO_ITEM CSL_CITATION {"citationID":"JuNnWeUv","properties":{"formattedCitation":"\\super 60\\nosupersub{}","plainCitation":"60","noteIndex":0},"citationItems":[{"id":173,"uris":["http://zotero.org/users/local/3tku6QP0/items/BZQR9QIG"],"uri":["http://zotero.org/users/local/3tku6QP0/items/BZQR9QIG"],"itemData":{"id":173,"type":"article-journal","container-title":"Theoretical Population Biology","issue":"7","page":"256-276","title":"On the Number of Segragating Sites in Genetic Models without Recombination","volume":"276","author":[{"family":"Watterson","given":"G. A."}],"issued":{"date-parts":[["1975"]]}}}],"schema":"https://github.com/citation-style-language/schema/raw/master/csl-citation.json"} </w:instrText>
      </w:r>
      <w:r>
        <w:rPr>
          <w:bCs/>
          <w:iCs/>
          <w:lang w:val="en"/>
        </w:rPr>
        <w:fldChar w:fldCharType="separate"/>
      </w:r>
      <w:r w:rsidR="00CA5D7C" w:rsidRPr="00CA5D7C">
        <w:rPr>
          <w:vertAlign w:val="superscript"/>
        </w:rPr>
        <w:t>60</w:t>
      </w:r>
      <w:r>
        <w:rPr>
          <w:bCs/>
          <w:iCs/>
          <w:lang w:val="en"/>
        </w:rPr>
        <w:fldChar w:fldCharType="end"/>
      </w:r>
      <w:r w:rsidR="00EA1286">
        <w:rPr>
          <w:bCs/>
          <w:iCs/>
          <w:lang w:val="en"/>
        </w:rPr>
        <w:t>;</w:t>
      </w:r>
      <w:r>
        <w:rPr>
          <w:bCs/>
          <w:iCs/>
          <w:lang w:val="en"/>
        </w:rPr>
        <w:t xml:space="preserve"> and 2) the average pairwise nucleotide differences between gene copies (Pi,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w:t>
      </w:r>
      <w:r>
        <w:fldChar w:fldCharType="begin"/>
      </w:r>
      <w:r w:rsidR="00CA5D7C">
        <w:rPr>
          <w:bCs/>
          <w:iCs/>
          <w:lang w:val="en"/>
        </w:rPr>
        <w:instrText xml:space="preserve"> ADDIN ZOTERO_ITEM CSL_CITATION {"citationID":"5mzk99Y2","properties":{"formattedCitation":"\\super 61\\nosupersub{}","plainCitation":"61","noteIndex":0},"citationItems":[{"id":506,"uris":["http://zotero.org/users/local/3tku6QP0/items/VMU9RVB5"],"uri":["http://zotero.org/users/local/3tku6QP0/items/VMU9RVB5"],"itemData":{"id":506,"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N":"0027-8424, 1091-6490","issue":"10","journalAbbreviation":"Proceedings of the National Academy of Sciences","language":"en","page":"5269-5273","source":"DOI.org (Crossref)","title":"Mathematical model for studying genetic variation in terms of restriction endonucleases.","volume":"76","author":[{"family":"Nei","given":"M."},{"family":"Li","given":"W. H."}],"issued":{"date-parts":[["1979",10,1]]}}}],"schema":"https://github.com/citation-style-language/schema/raw/master/csl-citation.json"} </w:instrText>
      </w:r>
      <w:r>
        <w:rPr>
          <w:bCs/>
          <w:iCs/>
          <w:lang w:val="en"/>
        </w:rPr>
        <w:fldChar w:fldCharType="separate"/>
      </w:r>
      <w:r w:rsidR="00CA5D7C" w:rsidRPr="00CA5D7C">
        <w:rPr>
          <w:vertAlign w:val="superscript"/>
        </w:rPr>
        <w:t>61</w:t>
      </w:r>
      <w:r>
        <w:rPr>
          <w:bCs/>
          <w:iCs/>
          <w:lang w:val="en"/>
        </w:rPr>
        <w:fldChar w:fldCharType="end"/>
      </w:r>
      <w:r>
        <w:rPr>
          <w:bCs/>
          <w:iCs/>
          <w:lang w:val="en"/>
        </w:rPr>
        <w:t xml:space="preserve">. </w:t>
      </w:r>
    </w:p>
    <w:p w14:paraId="2CCEF5AA" w14:textId="77777777" w:rsidR="002A181A" w:rsidRDefault="002A181A">
      <w:pPr>
        <w:spacing w:line="276" w:lineRule="auto"/>
        <w:ind w:right="270"/>
        <w:rPr>
          <w:bCs/>
          <w:iCs/>
          <w:lang w:val="en"/>
        </w:rPr>
      </w:pPr>
    </w:p>
    <w:p w14:paraId="1AB342C4" w14:textId="39A0A48B" w:rsidR="002A181A" w:rsidRDefault="00EF3213">
      <w:pPr>
        <w:spacing w:line="276" w:lineRule="auto"/>
        <w:rPr>
          <w:bCs/>
          <w:iCs/>
          <w:lang w:val="en"/>
        </w:rPr>
      </w:pPr>
      <w:r>
        <w:rPr>
          <w:bCs/>
          <w:iCs/>
          <w:lang w:val="en"/>
        </w:rPr>
        <w:t>To make estimates of genetic diversity (</w:t>
      </w:r>
      <m:oMath>
        <m:r>
          <w:rPr>
            <w:rFonts w:ascii="Cambria Math" w:hAnsi="Cambria Math"/>
          </w:rPr>
          <m:t>θ</m:t>
        </m:r>
      </m:oMath>
      <w:r>
        <w:rPr>
          <w:bCs/>
          <w:iCs/>
          <w:lang w:val="en"/>
        </w:rPr>
        <w:t xml:space="preserve"> estimates), we obtained a global estimate of the folded site frequency spectrum. First, we acquired site allele frequency likelihoods using the reference genome ANGSD (</w:t>
      </w:r>
      <w:r>
        <w:rPr>
          <w:rFonts w:ascii="Courier" w:hAnsi="Courier"/>
          <w:bCs/>
          <w:iCs/>
          <w:lang w:val="en"/>
        </w:rPr>
        <w:t>angsd -GL 2 -</w:t>
      </w:r>
      <w:proofErr w:type="spellStart"/>
      <w:r>
        <w:rPr>
          <w:rFonts w:ascii="Courier" w:hAnsi="Courier"/>
          <w:bCs/>
          <w:iCs/>
          <w:lang w:val="en"/>
        </w:rPr>
        <w:t>doSaf</w:t>
      </w:r>
      <w:proofErr w:type="spellEnd"/>
      <w:r>
        <w:rPr>
          <w:rFonts w:ascii="Courier" w:hAnsi="Courier"/>
          <w:bCs/>
          <w:iCs/>
          <w:lang w:val="en"/>
        </w:rPr>
        <w:t xml:space="preserve"> 1 -</w:t>
      </w:r>
      <w:proofErr w:type="spellStart"/>
      <w:r>
        <w:rPr>
          <w:rFonts w:ascii="Courier" w:hAnsi="Courier"/>
          <w:bCs/>
          <w:iCs/>
          <w:lang w:val="en"/>
        </w:rPr>
        <w:t>minMapQ</w:t>
      </w:r>
      <w:proofErr w:type="spellEnd"/>
      <w:r>
        <w:rPr>
          <w:rFonts w:ascii="Courier" w:hAnsi="Courier"/>
          <w:bCs/>
          <w:iCs/>
          <w:lang w:val="en"/>
        </w:rPr>
        <w:t xml:space="preserve"> 10 -</w:t>
      </w:r>
      <w:proofErr w:type="spellStart"/>
      <w:r>
        <w:rPr>
          <w:rFonts w:ascii="Courier" w:hAnsi="Courier"/>
          <w:bCs/>
          <w:iCs/>
          <w:lang w:val="en"/>
        </w:rPr>
        <w:t>minQ</w:t>
      </w:r>
      <w:proofErr w:type="spellEnd"/>
      <w:r>
        <w:rPr>
          <w:rFonts w:ascii="Courier" w:hAnsi="Courier"/>
          <w:bCs/>
          <w:iCs/>
          <w:lang w:val="en"/>
        </w:rPr>
        <w:t xml:space="preserve"> 20</w:t>
      </w:r>
      <w:r>
        <w:rPr>
          <w:bCs/>
          <w:iCs/>
          <w:lang w:val="en"/>
        </w:rPr>
        <w:t xml:space="preserve">). Next, we estimated the maximum likelihood of the site frequency spectrum (SFS) in </w:t>
      </w:r>
      <w:proofErr w:type="spellStart"/>
      <w:r>
        <w:rPr>
          <w:bCs/>
          <w:iCs/>
          <w:lang w:val="en"/>
        </w:rPr>
        <w:t>realSFS</w:t>
      </w:r>
      <w:proofErr w:type="spellEnd"/>
      <w:r>
        <w:rPr>
          <w:bCs/>
          <w:iCs/>
          <w:lang w:val="en"/>
        </w:rPr>
        <w:t xml:space="preserve"> (</w:t>
      </w:r>
      <w:proofErr w:type="spellStart"/>
      <w:r>
        <w:rPr>
          <w:rFonts w:ascii="Courier" w:hAnsi="Courier"/>
          <w:bCs/>
          <w:iCs/>
          <w:lang w:val="en"/>
        </w:rPr>
        <w:t>realSFS</w:t>
      </w:r>
      <w:proofErr w:type="spellEnd"/>
      <w:r>
        <w:rPr>
          <w:rFonts w:ascii="Courier" w:hAnsi="Courier"/>
          <w:bCs/>
          <w:iCs/>
          <w:lang w:val="en"/>
        </w:rPr>
        <w:t xml:space="preserve"> -maxIter 100 -fold 1</w:t>
      </w:r>
      <w:r>
        <w:rPr>
          <w:bCs/>
          <w:iCs/>
          <w:lang w:val="en"/>
        </w:rPr>
        <w:t xml:space="preserve">). Finally, we calculated </w:t>
      </w:r>
      <m:oMath>
        <m:r>
          <w:rPr>
            <w:rFonts w:ascii="Cambria Math" w:hAnsi="Cambria Math"/>
          </w:rPr>
          <m:t>θ</m:t>
        </m:r>
      </m:oMath>
      <w:r>
        <w:rPr>
          <w:bCs/>
          <w:iCs/>
          <w:lang w:val="en"/>
        </w:rPr>
        <w:t xml:space="preserve"> for each site by using the </w:t>
      </w:r>
      <w:proofErr w:type="spellStart"/>
      <w:r>
        <w:rPr>
          <w:bCs/>
          <w:iCs/>
          <w:lang w:val="en"/>
        </w:rPr>
        <w:t>realSFS</w:t>
      </w:r>
      <w:proofErr w:type="spellEnd"/>
      <w:r>
        <w:rPr>
          <w:bCs/>
          <w:iCs/>
          <w:lang w:val="en"/>
        </w:rPr>
        <w:t xml:space="preserve"> (</w:t>
      </w:r>
      <w:proofErr w:type="spellStart"/>
      <w:r>
        <w:rPr>
          <w:rFonts w:ascii="Courier" w:hAnsi="Courier"/>
          <w:bCs/>
          <w:iCs/>
          <w:lang w:val="en"/>
        </w:rPr>
        <w:t>realSFS</w:t>
      </w:r>
      <w:proofErr w:type="spellEnd"/>
      <w:r>
        <w:rPr>
          <w:rFonts w:ascii="Courier" w:hAnsi="Courier"/>
          <w:bCs/>
          <w:iCs/>
          <w:lang w:val="en"/>
        </w:rPr>
        <w:t xml:space="preserve"> saf2theta</w:t>
      </w:r>
      <w:r>
        <w:rPr>
          <w:bCs/>
          <w:iCs/>
          <w:lang w:val="en"/>
        </w:rPr>
        <w:t xml:space="preserve">) and converted those data into logscale per-site </w:t>
      </w:r>
      <m:oMath>
        <m:r>
          <w:rPr>
            <w:rFonts w:ascii="Cambria Math" w:hAnsi="Cambria Math"/>
          </w:rPr>
          <m:t>θ</m:t>
        </m:r>
      </m:oMath>
      <w:r>
        <w:rPr>
          <w:bCs/>
          <w:iCs/>
          <w:lang w:val="en"/>
        </w:rPr>
        <w:t xml:space="preserve"> with thetaStat (</w:t>
      </w:r>
      <w:r>
        <w:rPr>
          <w:rFonts w:ascii="Courier" w:hAnsi="Courier"/>
          <w:bCs/>
          <w:iCs/>
          <w:lang w:val="en"/>
        </w:rPr>
        <w:t>thetaStat print</w:t>
      </w:r>
      <w:r>
        <w:rPr>
          <w:bCs/>
          <w:iCs/>
          <w:lang w:val="en"/>
        </w:rPr>
        <w:t>).</w:t>
      </w:r>
    </w:p>
    <w:p w14:paraId="6A152208" w14:textId="77777777" w:rsidR="002A181A" w:rsidRDefault="002A181A">
      <w:pPr>
        <w:spacing w:line="276" w:lineRule="auto"/>
        <w:ind w:right="270"/>
        <w:rPr>
          <w:bCs/>
          <w:i/>
          <w:lang w:val="en"/>
        </w:rPr>
      </w:pPr>
    </w:p>
    <w:p w14:paraId="47C77C06" w14:textId="77777777" w:rsidR="002A181A" w:rsidRDefault="00EF3213">
      <w:pPr>
        <w:spacing w:line="276" w:lineRule="auto"/>
        <w:ind w:right="270"/>
        <w:rPr>
          <w:bCs/>
          <w:i/>
          <w:lang w:val="en"/>
        </w:rPr>
      </w:pPr>
      <w:r>
        <w:rPr>
          <w:bCs/>
          <w:i/>
          <w:lang w:val="en"/>
        </w:rPr>
        <w:t>Results</w:t>
      </w:r>
    </w:p>
    <w:p w14:paraId="4AEDDA54" w14:textId="6DC433FC" w:rsidR="002A181A" w:rsidRDefault="00EF3213">
      <w:pPr>
        <w:spacing w:line="276" w:lineRule="auto"/>
        <w:ind w:right="270"/>
        <w:rPr>
          <w:bCs/>
          <w:iCs/>
          <w:lang w:val="en"/>
        </w:rPr>
      </w:pPr>
      <w:r>
        <w:rPr>
          <w:bCs/>
          <w:iCs/>
          <w:lang w:val="en"/>
        </w:rPr>
        <w:t xml:space="preserve">Genetic diversity measures significantly decline from 1995 to 2020 (p = </w:t>
      </w:r>
      <w:del w:id="1" w:author="Shannon Erica Kendal Joslin" w:date="2021-07-26T06:20:00Z">
        <w:r w:rsidDel="00BD7C00">
          <w:rPr>
            <w:bCs/>
            <w:iCs/>
            <w:lang w:val="en"/>
          </w:rPr>
          <w:delText>1.82e-4</w:delText>
        </w:r>
      </w:del>
      <w:ins w:id="2" w:author="Shannon Erica Kendal Joslin" w:date="2021-07-26T06:20:00Z">
        <w:r w:rsidR="00BD7C00">
          <w:rPr>
            <w:bCs/>
            <w:iCs/>
            <w:lang w:val="en"/>
          </w:rPr>
          <w:t>7.77e-7</w:t>
        </w:r>
      </w:ins>
      <w:r>
        <w:rPr>
          <w:bCs/>
          <w:iCs/>
          <w:lang w:val="en"/>
        </w:rPr>
        <w:t xml:space="preserve"> and </w:t>
      </w:r>
      <w:del w:id="3" w:author="Shannon Erica Kendal Joslin" w:date="2021-07-26T06:20:00Z">
        <w:r w:rsidDel="00BD7C00">
          <w:rPr>
            <w:bCs/>
            <w:iCs/>
            <w:lang w:val="en"/>
          </w:rPr>
          <w:delText>2.95e-3</w:delText>
        </w:r>
      </w:del>
      <w:ins w:id="4" w:author="Shannon Erica Kendal Joslin" w:date="2021-07-26T06:20:00Z">
        <w:r w:rsidR="00BD7C00">
          <w:rPr>
            <w:bCs/>
            <w:iCs/>
            <w:lang w:val="en"/>
          </w:rPr>
          <w:t>1.17e-6</w:t>
        </w:r>
      </w:ins>
      <w:r>
        <w:rPr>
          <w:bCs/>
          <w:iCs/>
          <w:lang w:val="en"/>
        </w:rPr>
        <w:t xml:space="preserve"> for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 xml:space="preserve"> and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 xml:space="preserve">, respectively). Per-base estimates of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 xml:space="preserve"> range from 2.55e-4 to 7.12e-5 and estimates of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 xml:space="preserve"> range from 1.50e-4 to 6.</w:t>
      </w:r>
      <w:ins w:id="5" w:author="Shannon Erica Kendal Joslin" w:date="2021-07-26T06:31:00Z">
        <w:r w:rsidR="00F13BB8">
          <w:rPr>
            <w:bCs/>
            <w:iCs/>
            <w:lang w:val="en"/>
          </w:rPr>
          <w:t>13</w:t>
        </w:r>
      </w:ins>
      <w:del w:id="6" w:author="Shannon Erica Kendal Joslin" w:date="2021-07-26T06:31:00Z">
        <w:r w:rsidDel="00F13BB8">
          <w:rPr>
            <w:bCs/>
            <w:iCs/>
            <w:lang w:val="en"/>
          </w:rPr>
          <w:delText>47</w:delText>
        </w:r>
      </w:del>
      <w:r>
        <w:rPr>
          <w:bCs/>
          <w:iCs/>
          <w:lang w:val="en"/>
        </w:rPr>
        <w:t xml:space="preserve">e-5 (Figure 10). </w:t>
      </w:r>
    </w:p>
    <w:p w14:paraId="516D6EEA" w14:textId="77777777" w:rsidR="002A181A" w:rsidRDefault="002A181A">
      <w:pPr>
        <w:spacing w:line="276" w:lineRule="auto"/>
        <w:ind w:right="270"/>
        <w:rPr>
          <w:bCs/>
          <w:iCs/>
          <w:lang w:val="en"/>
        </w:rPr>
      </w:pPr>
    </w:p>
    <w:p w14:paraId="6E44F66C" w14:textId="1D3BD272" w:rsidR="002A181A" w:rsidRDefault="00EF3213">
      <w:pPr>
        <w:pStyle w:val="Heading2"/>
        <w:spacing w:line="276" w:lineRule="auto"/>
        <w:rPr>
          <w:rFonts w:ascii="Times" w:hAnsi="Times"/>
          <w:bCs/>
          <w:u w:val="single"/>
        </w:rPr>
      </w:pPr>
      <w:r>
        <w:t>N</w:t>
      </w:r>
      <w:r>
        <w:rPr>
          <w:vertAlign w:val="subscript"/>
        </w:rPr>
        <w:t>E</w:t>
      </w:r>
      <w:r>
        <w:t xml:space="preserve"> Discussion</w:t>
      </w:r>
    </w:p>
    <w:p w14:paraId="66AE9142" w14:textId="7A9AD5FD" w:rsidR="002A181A" w:rsidRDefault="00EF3213">
      <w:pPr>
        <w:spacing w:line="276" w:lineRule="auto"/>
        <w:ind w:right="270"/>
        <w:rPr>
          <w:bCs/>
          <w:iCs/>
          <w:lang w:val="en"/>
        </w:rPr>
      </w:pPr>
      <w:r>
        <w:rPr>
          <w:bCs/>
          <w:iCs/>
          <w:lang w:val="en"/>
        </w:rPr>
        <w:t xml:space="preserve">Two previous studies estimated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n the wild population of delta smelt using 12-15 </w:t>
      </w:r>
      <m:oMath>
        <m:r>
          <w:rPr>
            <w:rFonts w:ascii="Cambria Math" w:hAnsi="Cambria Math"/>
          </w:rPr>
          <m:t>μsat</m:t>
        </m:r>
      </m:oMath>
      <w:r>
        <w:rPr>
          <w:bCs/>
          <w:iCs/>
          <w:lang w:val="en"/>
        </w:rPr>
        <w:t xml:space="preserve"> markers. Fisch et al. 2011</w:t>
      </w:r>
      <w:r>
        <w:fldChar w:fldCharType="begin"/>
      </w:r>
      <w:r w:rsidR="00DD52FA">
        <w:rPr>
          <w:bCs/>
          <w:iCs/>
          <w:lang w:val="en"/>
        </w:rPr>
        <w:instrText xml:space="preserve"> ADDIN ZOTERO_ITEM CSL_CITATION {"citationID":"OuuqAqj4","properties":{"formattedCitation":"\\super 7\\nosupersub{}","plainCitation":"7","noteIndex":0},"citationItems":[{"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sidR="00DD52FA" w:rsidRPr="00DD52FA">
        <w:rPr>
          <w:vertAlign w:val="superscript"/>
        </w:rPr>
        <w:t>7</w:t>
      </w:r>
      <w:r>
        <w:rPr>
          <w:bCs/>
          <w:iCs/>
          <w:lang w:val="en"/>
        </w:rPr>
        <w:fldChar w:fldCharType="end"/>
      </w:r>
      <w:r>
        <w:rPr>
          <w:bCs/>
          <w:iCs/>
          <w:lang w:val="en"/>
        </w:rPr>
        <w:t xml:space="preserve"> found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decreasing during the 2003 to 2009 study period</w:t>
      </w:r>
      <w:r>
        <w:fldChar w:fldCharType="begin"/>
      </w:r>
      <w:r w:rsidR="00DD52FA">
        <w:rPr>
          <w:bCs/>
          <w:iCs/>
          <w:lang w:val="en"/>
        </w:rPr>
        <w:instrText xml:space="preserve"> ADDIN ZOTERO_ITEM CSL_CITATION {"citationID":"8Nu5HAJt","properties":{"formattedCitation":"\\super 7\\nosupersub{}","plainCitation":"7","noteIndex":0},"citationItems":[{"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sidR="00DD52FA" w:rsidRPr="00DD52FA">
        <w:rPr>
          <w:vertAlign w:val="superscript"/>
        </w:rPr>
        <w:t>7</w:t>
      </w:r>
      <w:r>
        <w:rPr>
          <w:bCs/>
          <w:iCs/>
          <w:lang w:val="en"/>
        </w:rPr>
        <w:fldChar w:fldCharType="end"/>
      </w:r>
      <w:r>
        <w:rPr>
          <w:bCs/>
          <w:iCs/>
          <w:lang w:val="en"/>
        </w:rPr>
        <w:t>. In contrast, Finger et al. 2017</w:t>
      </w:r>
      <w:r>
        <w:fldChar w:fldCharType="begin"/>
      </w:r>
      <w:r w:rsidR="00DD52FA">
        <w:rPr>
          <w:bCs/>
          <w:iCs/>
          <w:lang w:val="en"/>
        </w:rPr>
        <w:instrText xml:space="preserve"> ADDIN ZOTERO_ITEM CSL_CITATION {"citationID":"T3VlnRlj","properties":{"formattedCitation":"\\super 6\\nosupersub{}","plainCitation":"6","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schema":"https://github.com/citation-style-language/schema/raw/master/csl-citation.json"} </w:instrText>
      </w:r>
      <w:r>
        <w:rPr>
          <w:bCs/>
          <w:iCs/>
          <w:lang w:val="en"/>
        </w:rPr>
        <w:fldChar w:fldCharType="separate"/>
      </w:r>
      <w:r w:rsidR="00DD52FA" w:rsidRPr="00DD52FA">
        <w:rPr>
          <w:vertAlign w:val="superscript"/>
        </w:rPr>
        <w:t>6</w:t>
      </w:r>
      <w:r>
        <w:rPr>
          <w:bCs/>
          <w:iCs/>
          <w:lang w:val="en"/>
        </w:rPr>
        <w:fldChar w:fldCharType="end"/>
      </w:r>
      <w:r>
        <w:rPr>
          <w:bCs/>
          <w:iCs/>
          <w:lang w:val="en"/>
        </w:rPr>
        <w:t xml:space="preserve"> found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could not be accurately estimated from 2011 to 2014 due to infinite confidence intervals</w:t>
      </w:r>
      <w:r>
        <w:fldChar w:fldCharType="begin"/>
      </w:r>
      <w:r w:rsidR="00CA5D7C">
        <w:rPr>
          <w:bCs/>
          <w:iCs/>
          <w:lang w:val="en"/>
        </w:rPr>
        <w:instrText xml:space="preserve"> ADDIN ZOTERO_ITEM CSL_CITATION {"citationID":"OVxqrH8N","properties":{"formattedCitation":"\\super 62\\nosupersub{}","plainCitation":"62","noteIndex":0},"citationItems":[{"id":"Otmf7FJN/v7VGEAh5","uris":["http://www.mendeley.com/documents/?uuid=8a1fff3b-b484-4eba-a7c8-379c034ef16f"],"uri":["http://www.mendeley.com/documents/?uuid=8a1fff3b-b484-4eba-a7c8-379c034ef16f"],"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schema":"https://github.com/citation-style-language/schema/raw/master/csl-citation.json"} </w:instrText>
      </w:r>
      <w:r>
        <w:rPr>
          <w:bCs/>
          <w:iCs/>
          <w:lang w:val="en"/>
        </w:rPr>
        <w:fldChar w:fldCharType="separate"/>
      </w:r>
      <w:r w:rsidR="00CA5D7C" w:rsidRPr="00CA5D7C">
        <w:rPr>
          <w:vertAlign w:val="superscript"/>
        </w:rPr>
        <w:t>62</w:t>
      </w:r>
      <w:r>
        <w:rPr>
          <w:bCs/>
          <w:iCs/>
          <w:lang w:val="en"/>
        </w:rPr>
        <w:fldChar w:fldCharType="end"/>
      </w:r>
      <w:r>
        <w:rPr>
          <w:bCs/>
          <w:iCs/>
          <w:lang w:val="en"/>
        </w:rPr>
        <w:t>. Multiple factors may have contributed to this discrepancy: 1) different versions of NeEstimator</w:t>
      </w:r>
      <w:r>
        <w:fldChar w:fldCharType="begin"/>
      </w:r>
      <w:r w:rsidR="00CA5D7C">
        <w:rPr>
          <w:bCs/>
          <w:iCs/>
          <w:lang w:val="en"/>
        </w:rPr>
        <w:instrText xml:space="preserve"> ADDIN ZOTERO_ITEM CSL_CITATION {"citationID":"RhzxFXoz","properties":{"formattedCitation":"\\super 59,63\\nosupersub{}","plainCitation":"59,63","noteIndex":0},"citationItems":[{"id":"Otmf7FJN/SYe23ZHj","uris":["http://www.mendeley.com/documents/?uuid=7bc61e7d-d5ef-494d-b56e-0302c53f4652"],"uri":["http://www.mendeley.com/documents/?uuid=7bc61e7d-d5ef-494d-b56e-0302c53f4652"],"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id":"Otmf7FJN/sreUqXNo","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Pr>
          <w:bCs/>
          <w:iCs/>
          <w:lang w:val="en"/>
        </w:rPr>
        <w:fldChar w:fldCharType="separate"/>
      </w:r>
      <w:r w:rsidR="00CA5D7C" w:rsidRPr="00CA5D7C">
        <w:rPr>
          <w:vertAlign w:val="superscript"/>
        </w:rPr>
        <w:t>59,63</w:t>
      </w:r>
      <w:r>
        <w:rPr>
          <w:bCs/>
          <w:iCs/>
          <w:lang w:val="en"/>
        </w:rPr>
        <w:fldChar w:fldCharType="end"/>
      </w:r>
      <w:r>
        <w:rPr>
          <w:bCs/>
          <w:iCs/>
          <w:lang w:val="en"/>
        </w:rPr>
        <w:t xml:space="preserve"> were used between the two studies; 2) differences in the number of informative loci analyzed; or 3) the number of generations factored into the analysis. </w:t>
      </w:r>
    </w:p>
    <w:p w14:paraId="52076CEA" w14:textId="77777777" w:rsidR="002A181A" w:rsidRDefault="002A181A">
      <w:pPr>
        <w:spacing w:line="276" w:lineRule="auto"/>
        <w:rPr>
          <w:rFonts w:ascii="Times" w:hAnsi="Times"/>
          <w:b/>
          <w:bCs/>
          <w:u w:val="single"/>
        </w:rPr>
      </w:pPr>
    </w:p>
    <w:p w14:paraId="01EA21FB" w14:textId="6C08AF54" w:rsidR="002A181A" w:rsidRDefault="00EF3213">
      <w:pPr>
        <w:spacing w:line="276" w:lineRule="auto"/>
        <w:rPr>
          <w:rFonts w:ascii="Times" w:hAnsi="Times"/>
          <w:b/>
          <w:bCs/>
          <w:u w:val="single"/>
        </w:rPr>
      </w:pPr>
      <w:r>
        <w:t xml:space="preserve">In this study we removed non-neutral loci in order to make unbiased </w:t>
      </w:r>
      <w:r w:rsidR="00AA4BD0">
        <w:t>contemporary/</w:t>
      </w:r>
      <w:r>
        <w:t xml:space="preserve">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Our results show a broad decline of delta smelt </w:t>
      </w:r>
      <w:r w:rsidR="00AA4BD0" w:rsidRPr="00AA4BD0">
        <w:rPr>
          <w:i/>
          <w:iCs/>
        </w:rPr>
        <w:t>N</w:t>
      </w:r>
      <w:r w:rsidR="00AA4BD0" w:rsidRPr="00AA4BD0">
        <w:rPr>
          <w:i/>
          <w:iCs/>
          <w:vertAlign w:val="subscript"/>
        </w:rPr>
        <w:t>E</w:t>
      </w:r>
      <w:r>
        <w:t xml:space="preserve"> taking place between 1995 and </w:t>
      </w:r>
      <w:r>
        <w:lastRenderedPageBreak/>
        <w:t xml:space="preserve">2020. In gene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made with birth year cohorts from the 1990’s and early 2000’s </w:t>
      </w:r>
      <w:proofErr w:type="gramStart"/>
      <w:r>
        <w:t>were</w:t>
      </w:r>
      <w:proofErr w:type="gramEnd"/>
      <w:r>
        <w:t xml:space="preserve"> more varied and more frequently infinite, negative (indicat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is too large to accurately be estimated), or greater than 5,000. More recent estimates starting around birth year 2013 show less variation, narrower confidence intervals and lower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Figure 8 and 9). </w:t>
      </w:r>
      <w:r w:rsidR="00AA4BD0">
        <w:t>Though the methods were different, c</w:t>
      </w:r>
      <w:r>
        <w:t xml:space="preserve">ompared to Finger et al. (2017) we observed lower estimates of </w:t>
      </w:r>
      <w:r w:rsidR="00AA4BD0">
        <w:t>contemporary</w:t>
      </w:r>
      <w:r>
        <w:t xml:space="preserv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from 2011 to 2013 (Table 8).</w:t>
      </w:r>
    </w:p>
    <w:p w14:paraId="0E264CEA" w14:textId="77777777" w:rsidR="002A181A" w:rsidRDefault="002A181A">
      <w:pPr>
        <w:spacing w:line="276" w:lineRule="auto"/>
        <w:rPr>
          <w:rFonts w:ascii="Times" w:hAnsi="Times"/>
          <w:b/>
          <w:bCs/>
          <w:u w:val="single"/>
        </w:rPr>
      </w:pPr>
    </w:p>
    <w:p w14:paraId="6E615F5C" w14:textId="30F8445D" w:rsidR="002A181A" w:rsidRPr="00554BC2" w:rsidRDefault="00EF3213">
      <w:pPr>
        <w:spacing w:line="276" w:lineRule="auto"/>
        <w:rPr>
          <w:lang w:val="en"/>
          <w:rPrChange w:id="7" w:author="Shannon Erica Kendal Joslin" w:date="2021-07-26T06:49:00Z">
            <w:rPr/>
          </w:rPrChange>
        </w:rPr>
      </w:pPr>
      <w:r>
        <w:t xml:space="preserve">Our genetic diversity </w:t>
      </w:r>
      <m:oMath>
        <m:r>
          <w:rPr>
            <w:rFonts w:ascii="Cambria Math" w:hAnsi="Cambria Math"/>
          </w:rPr>
          <m:t>θ</m:t>
        </m:r>
      </m:oMath>
      <w:r>
        <w:t xml:space="preserve"> estimates corroborated our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We quantified genetic diversity through two </w:t>
      </w:r>
      <m:oMath>
        <m:r>
          <w:rPr>
            <w:rFonts w:ascii="Cambria Math" w:hAnsi="Cambria Math"/>
          </w:rPr>
          <m:t>θ</m:t>
        </m:r>
      </m:oMath>
      <w:r>
        <w:t xml:space="preserve"> statistics––average pairwise nucleotide difference (pi, </w:t>
      </w:r>
      <m:oMath>
        <m:sSub>
          <m:sSubPr>
            <m:ctrlPr>
              <w:rPr>
                <w:rFonts w:ascii="Cambria Math" w:hAnsi="Cambria Math"/>
              </w:rPr>
            </m:ctrlPr>
          </m:sSubPr>
          <m:e>
            <m:r>
              <w:rPr>
                <w:rFonts w:ascii="Cambria Math" w:hAnsi="Cambria Math"/>
              </w:rPr>
              <m:t>θ</m:t>
            </m:r>
          </m:e>
          <m:sub>
            <m:r>
              <w:rPr>
                <w:rFonts w:ascii="Cambria Math" w:hAnsi="Cambria Math"/>
              </w:rPr>
              <m:t>π</m:t>
            </m:r>
          </m:sub>
        </m:sSub>
      </m:oMath>
      <w:r>
        <w:t xml:space="preserve">) and the normalized number of segregating sites (Watterson, </w:t>
      </w:r>
      <m:oMath>
        <m:sSub>
          <m:sSubPr>
            <m:ctrlPr>
              <w:rPr>
                <w:rFonts w:ascii="Cambria Math" w:hAnsi="Cambria Math"/>
              </w:rPr>
            </m:ctrlPr>
          </m:sSubPr>
          <m:e>
            <m:r>
              <w:rPr>
                <w:rFonts w:ascii="Cambria Math" w:hAnsi="Cambria Math"/>
              </w:rPr>
              <m:t>θ</m:t>
            </m:r>
          </m:e>
          <m:sub>
            <m:r>
              <w:rPr>
                <w:rFonts w:ascii="Cambria Math" w:hAnsi="Cambria Math"/>
              </w:rPr>
              <m:t>S</m:t>
            </m:r>
          </m:sub>
        </m:sSub>
      </m:oMath>
      <w:r>
        <w:t xml:space="preserve">). We found both parameters to be significantly declining within the surveyed generations with pi to be slightly more stable (Figure 10). This stronger decrease in Watterson’s theta is expected as low frequency alleles are more rapidly lost as populations decline, which has a greater effect on Watterson’s theta because it leads to fewer segregating sites. In both </w:t>
      </w:r>
      <m:oMath>
        <m:r>
          <w:rPr>
            <w:rFonts w:ascii="Cambria Math" w:hAnsi="Cambria Math"/>
          </w:rPr>
          <m:t>θ</m:t>
        </m:r>
      </m:oMath>
      <w:r>
        <w:t xml:space="preserve"> statistics, we see similar trends in our estimates––</w:t>
      </w:r>
      <w:r>
        <w:rPr>
          <w:lang w:val="en"/>
        </w:rPr>
        <w:t>large decreases in genetic diversity followed by periods of slight stability</w:t>
      </w:r>
      <w:ins w:id="8" w:author="Shannon Erica Kendal Joslin" w:date="2021-07-26T06:35:00Z">
        <w:r w:rsidR="00F13BB8">
          <w:rPr>
            <w:lang w:val="en"/>
          </w:rPr>
          <w:t xml:space="preserve"> followed by continued loss of genetic diversity</w:t>
        </w:r>
      </w:ins>
      <w:del w:id="9" w:author="Shannon Erica Kendal Joslin" w:date="2021-07-26T06:35:00Z">
        <w:r w:rsidDel="00F13BB8">
          <w:rPr>
            <w:lang w:val="en"/>
          </w:rPr>
          <w:delText>, such as in 2000 to 2002</w:delText>
        </w:r>
      </w:del>
      <w:del w:id="10" w:author="Shannon Erica Kendal Joslin" w:date="2021-07-26T06:34:00Z">
        <w:r w:rsidDel="00F13BB8">
          <w:rPr>
            <w:lang w:val="en"/>
          </w:rPr>
          <w:delText>,</w:delText>
        </w:r>
      </w:del>
      <w:del w:id="11" w:author="Shannon Erica Kendal Joslin" w:date="2021-07-26T06:35:00Z">
        <w:r w:rsidDel="00F13BB8">
          <w:rPr>
            <w:lang w:val="en"/>
          </w:rPr>
          <w:delText xml:space="preserve"> 2008 to 20</w:delText>
        </w:r>
      </w:del>
      <w:del w:id="12" w:author="Shannon Erica Kendal Joslin" w:date="2021-07-26T06:33:00Z">
        <w:r w:rsidDel="00F13BB8">
          <w:rPr>
            <w:lang w:val="en"/>
          </w:rPr>
          <w:delText>09</w:delText>
        </w:r>
      </w:del>
      <w:del w:id="13" w:author="Shannon Erica Kendal Joslin" w:date="2021-07-26T06:34:00Z">
        <w:r w:rsidDel="00F13BB8">
          <w:rPr>
            <w:lang w:val="en"/>
          </w:rPr>
          <w:delText>, 2014 to 2015, and 2019 to 2020</w:delText>
        </w:r>
      </w:del>
      <w:r>
        <w:rPr>
          <w:lang w:val="en"/>
        </w:rPr>
        <w:t>.</w:t>
      </w:r>
      <w:ins w:id="14" w:author="Shannon Erica Kendal Joslin" w:date="2021-07-26T06:34:00Z">
        <w:r w:rsidR="00F13BB8">
          <w:rPr>
            <w:lang w:val="en"/>
          </w:rPr>
          <w:t xml:space="preserve"> </w:t>
        </w:r>
      </w:ins>
      <w:ins w:id="15" w:author="Shannon Erica Kendal Joslin" w:date="2021-07-26T06:36:00Z">
        <w:r w:rsidR="00F13BB8">
          <w:rPr>
            <w:lang w:val="en"/>
          </w:rPr>
          <w:t>We obse</w:t>
        </w:r>
      </w:ins>
      <w:ins w:id="16" w:author="Shannon Erica Kendal Joslin" w:date="2021-07-26T06:46:00Z">
        <w:r w:rsidR="00554BC2">
          <w:rPr>
            <w:lang w:val="en"/>
          </w:rPr>
          <w:t>r</w:t>
        </w:r>
      </w:ins>
      <w:ins w:id="17" w:author="Shannon Erica Kendal Joslin" w:date="2021-07-26T06:36:00Z">
        <w:r w:rsidR="00F13BB8">
          <w:rPr>
            <w:lang w:val="en"/>
          </w:rPr>
          <w:t>ved up to a</w:t>
        </w:r>
      </w:ins>
      <w:ins w:id="18" w:author="Shannon Erica Kendal Joslin" w:date="2021-07-26T06:46:00Z">
        <w:r w:rsidR="00554BC2">
          <w:rPr>
            <w:lang w:val="en"/>
          </w:rPr>
          <w:t xml:space="preserve"> 3.5x decrease in </w:t>
        </w:r>
      </w:ins>
      <m:oMath>
        <m:sSub>
          <m:sSubPr>
            <m:ctrlPr>
              <w:ins w:id="19" w:author="Shannon Erica Kendal Joslin" w:date="2021-07-26T06:46:00Z">
                <w:rPr>
                  <w:rFonts w:ascii="Cambria Math" w:hAnsi="Cambria Math"/>
                </w:rPr>
              </w:ins>
            </m:ctrlPr>
          </m:sSubPr>
          <m:e>
            <m:r>
              <w:ins w:id="20" w:author="Shannon Erica Kendal Joslin" w:date="2021-07-26T06:46:00Z">
                <w:rPr>
                  <w:rFonts w:ascii="Cambria Math" w:hAnsi="Cambria Math"/>
                </w:rPr>
                <m:t>θ</m:t>
              </w:ins>
            </m:r>
          </m:e>
          <m:sub>
            <m:r>
              <w:ins w:id="21" w:author="Shannon Erica Kendal Joslin" w:date="2021-07-26T06:46:00Z">
                <w:rPr>
                  <w:rFonts w:ascii="Cambria Math" w:hAnsi="Cambria Math"/>
                </w:rPr>
                <m:t>S</m:t>
              </w:ins>
            </m:r>
          </m:sub>
        </m:sSub>
      </m:oMath>
      <w:ins w:id="22" w:author="Shannon Erica Kendal Joslin" w:date="2021-07-26T06:46:00Z">
        <w:r w:rsidR="00554BC2">
          <w:t xml:space="preserve"> and</w:t>
        </w:r>
      </w:ins>
      <w:ins w:id="23" w:author="Shannon Erica Kendal Joslin" w:date="2021-07-26T06:47:00Z">
        <w:r w:rsidR="00554BC2">
          <w:t xml:space="preserve"> 2.4x de</w:t>
        </w:r>
      </w:ins>
      <w:ins w:id="24" w:author="Shannon Erica Kendal Joslin" w:date="2021-07-26T06:48:00Z">
        <w:r w:rsidR="00554BC2">
          <w:t>c</w:t>
        </w:r>
      </w:ins>
      <w:ins w:id="25" w:author="Shannon Erica Kendal Joslin" w:date="2021-07-26T06:47:00Z">
        <w:r w:rsidR="00554BC2">
          <w:t>rea</w:t>
        </w:r>
      </w:ins>
      <w:ins w:id="26" w:author="Shannon Erica Kendal Joslin" w:date="2021-07-26T06:48:00Z">
        <w:r w:rsidR="00554BC2">
          <w:t xml:space="preserve">se in </w:t>
        </w:r>
      </w:ins>
      <m:oMath>
        <m:sSub>
          <m:sSubPr>
            <m:ctrlPr>
              <w:ins w:id="27" w:author="Shannon Erica Kendal Joslin" w:date="2021-07-26T06:48:00Z">
                <w:rPr>
                  <w:rFonts w:ascii="Cambria Math" w:hAnsi="Cambria Math"/>
                </w:rPr>
              </w:ins>
            </m:ctrlPr>
          </m:sSubPr>
          <m:e>
            <m:r>
              <w:ins w:id="28" w:author="Shannon Erica Kendal Joslin" w:date="2021-07-26T06:48:00Z">
                <w:rPr>
                  <w:rFonts w:ascii="Cambria Math" w:hAnsi="Cambria Math"/>
                </w:rPr>
                <m:t>θ</m:t>
              </w:ins>
            </m:r>
          </m:e>
          <m:sub>
            <m:r>
              <w:ins w:id="29" w:author="Shannon Erica Kendal Joslin" w:date="2021-07-26T06:48:00Z">
                <w:rPr>
                  <w:rFonts w:ascii="Cambria Math" w:hAnsi="Cambria Math"/>
                </w:rPr>
                <m:t>π</m:t>
              </w:ins>
            </m:r>
          </m:sub>
        </m:sSub>
      </m:oMath>
      <w:ins w:id="30" w:author="Shannon Erica Kendal Joslin" w:date="2021-07-26T06:48:00Z">
        <w:r w:rsidR="00554BC2">
          <w:t xml:space="preserve"> over the </w:t>
        </w:r>
      </w:ins>
      <w:ins w:id="31" w:author="Shannon Erica Kendal Joslin" w:date="2021-07-26T06:49:00Z">
        <w:r w:rsidR="00554BC2">
          <w:t>past 25 generations found in this study.</w:t>
        </w:r>
      </w:ins>
      <w:ins w:id="32" w:author="Shannon Erica Kendal Joslin" w:date="2021-07-26T06:46:00Z">
        <w:r w:rsidR="00554BC2">
          <w:t xml:space="preserve"> </w:t>
        </w:r>
      </w:ins>
      <w:del w:id="33" w:author="Shannon Erica Kendal Joslin" w:date="2021-07-26T06:36:00Z">
        <w:r w:rsidDel="00F13BB8">
          <w:rPr>
            <w:lang w:val="en"/>
          </w:rPr>
          <w:delText xml:space="preserve"> </w:delText>
        </w:r>
      </w:del>
      <w:del w:id="34" w:author="Shannon Erica Kendal Joslin" w:date="2021-07-26T06:33:00Z">
        <w:r w:rsidDel="00F13BB8">
          <w:rPr>
            <w:lang w:val="en"/>
          </w:rPr>
          <w:delText xml:space="preserve">Although there is a notable rise in genetic diversity in 2018, we believe this uptick likely results from a technical artifact from sequencing. All cohorts from 1995 to 2017 used a sequencing protocol which resulted in 100bp reads. However, due to a change at the sequencing center, we could only acquire 150bp reads for the 2018 to 2020 cohorts. The additional bases sequenced in the 150 bp reads likely have a higher error rate that is not appropriately accounted for by ANGSD, which translates into increased estimates of genetic diversity. It also illustrates how sensitive these types of population genetic estimates are to technical aspects of the data. However, reducing these technical artifacts and improving the genetic diversity estimates should be possible with future bioinformatic software and pipeline refinements. Despite the </w:delText>
        </w:r>
        <w:r w:rsidR="00AA4BD0" w:rsidDel="00F13BB8">
          <w:rPr>
            <w:lang w:val="en"/>
          </w:rPr>
          <w:delText>known</w:delText>
        </w:r>
        <w:r w:rsidDel="00F13BB8">
          <w:rPr>
            <w:lang w:val="en"/>
          </w:rPr>
          <w:delText xml:space="preserve"> technical artifact in the 2018 to 2020 cohorts</w:delText>
        </w:r>
        <w:r w:rsidR="00AA4BD0" w:rsidDel="00F13BB8">
          <w:rPr>
            <w:lang w:val="en"/>
          </w:rPr>
          <w:delText xml:space="preserve"> that we will correct</w:delText>
        </w:r>
        <w:r w:rsidDel="00F13BB8">
          <w:rPr>
            <w:lang w:val="en"/>
          </w:rPr>
          <w:delText xml:space="preserve">, genetic diversity continues to be lost in 2019 and 2020 relative to the uptick in 2018. </w:delText>
        </w:r>
      </w:del>
      <w:r>
        <w:t xml:space="preserve">In summation, our diversity estimates are consistent with our </w:t>
      </w:r>
      <w:r w:rsidR="00AA4BD0" w:rsidRPr="00AA4BD0">
        <w:rPr>
          <w:i/>
          <w:iCs/>
        </w:rPr>
        <w:t>N</w:t>
      </w:r>
      <w:r w:rsidR="00AA4BD0" w:rsidRPr="00AA4BD0">
        <w:rPr>
          <w:i/>
          <w:iCs/>
          <w:vertAlign w:val="subscript"/>
        </w:rPr>
        <w:t>E</w:t>
      </w:r>
      <w:r>
        <w:rPr>
          <w:bCs/>
          <w:iCs/>
          <w:lang w:val="en"/>
        </w:rPr>
        <w:t xml:space="preserve"> </w:t>
      </w:r>
      <w:r>
        <w:t xml:space="preserve">estimates that show an overall decline over the past </w:t>
      </w:r>
      <w:r w:rsidR="00554BC2">
        <w:t>quarter century</w:t>
      </w:r>
      <w:r>
        <w:t xml:space="preserve">. </w:t>
      </w:r>
    </w:p>
    <w:p w14:paraId="28943FAA" w14:textId="77777777" w:rsidR="002A181A" w:rsidRDefault="00EF3213">
      <w:pPr>
        <w:spacing w:line="276" w:lineRule="auto"/>
        <w:rPr>
          <w:rFonts w:ascii="Times" w:hAnsi="Times"/>
          <w:b/>
          <w:bCs/>
          <w:u w:val="single"/>
        </w:rPr>
      </w:pPr>
      <w:r>
        <w:br w:type="page"/>
      </w:r>
    </w:p>
    <w:p w14:paraId="5A5B1E52" w14:textId="2B06FB1C" w:rsidR="002A181A" w:rsidRDefault="00EF3213">
      <w:pPr>
        <w:pStyle w:val="Heading1"/>
        <w:spacing w:line="276" w:lineRule="auto"/>
        <w:rPr>
          <w:rFonts w:ascii="Times" w:hAnsi="Times"/>
          <w:bCs/>
        </w:rPr>
      </w:pPr>
      <w:r>
        <w:lastRenderedPageBreak/>
        <w:t xml:space="preserve">Task 3 </w:t>
      </w:r>
      <w:r w:rsidR="00321C02">
        <w:rPr>
          <w:rFonts w:ascii="Liberation Serif" w:eastAsia="Times New Roman" w:hAnsi="Liberation Serif" w:cs="Times New Roman"/>
        </w:rPr>
        <w:t>Examining domestication selection in the conservation hatchery for delta smelt</w:t>
      </w:r>
    </w:p>
    <w:p w14:paraId="74A70727" w14:textId="77777777" w:rsidR="002A181A" w:rsidRDefault="00EF3213">
      <w:pPr>
        <w:pStyle w:val="ListParagraph"/>
        <w:numPr>
          <w:ilvl w:val="0"/>
          <w:numId w:val="1"/>
        </w:numPr>
        <w:spacing w:line="276" w:lineRule="auto"/>
        <w:rPr>
          <w:rFonts w:ascii="Times" w:hAnsi="Times"/>
          <w:b/>
          <w:bCs/>
          <w:u w:val="single"/>
        </w:rPr>
      </w:pPr>
      <w:r>
        <w:t>Background</w:t>
      </w:r>
    </w:p>
    <w:p w14:paraId="46CA5B6E" w14:textId="53317C97" w:rsidR="002A181A" w:rsidRDefault="00321C02">
      <w:pPr>
        <w:pStyle w:val="ListParagraph"/>
        <w:numPr>
          <w:ilvl w:val="0"/>
          <w:numId w:val="1"/>
        </w:numPr>
        <w:spacing w:line="276" w:lineRule="auto"/>
        <w:ind w:right="270"/>
        <w:rPr>
          <w:bCs/>
        </w:rPr>
      </w:pPr>
      <w:r>
        <w:rPr>
          <w:bCs/>
        </w:rPr>
        <w:t>Experimental design</w:t>
      </w:r>
    </w:p>
    <w:p w14:paraId="5C2252F7" w14:textId="3D2603D6" w:rsidR="002A181A" w:rsidRDefault="00321C02">
      <w:pPr>
        <w:pStyle w:val="ListParagraph"/>
        <w:numPr>
          <w:ilvl w:val="0"/>
          <w:numId w:val="1"/>
        </w:numPr>
        <w:spacing w:line="276" w:lineRule="auto"/>
        <w:ind w:right="270"/>
        <w:rPr>
          <w:bCs/>
        </w:rPr>
      </w:pPr>
      <w:r>
        <w:rPr>
          <w:bCs/>
        </w:rPr>
        <w:t xml:space="preserve">Summary of </w:t>
      </w:r>
      <w:r w:rsidR="000D032C">
        <w:rPr>
          <w:bCs/>
        </w:rPr>
        <w:t>prior work</w:t>
      </w:r>
      <w:r>
        <w:rPr>
          <w:bCs/>
        </w:rPr>
        <w:t xml:space="preserve"> </w:t>
      </w:r>
    </w:p>
    <w:p w14:paraId="5265DA31" w14:textId="2CD9AF8E" w:rsidR="00321C02" w:rsidRDefault="00321C02">
      <w:pPr>
        <w:pStyle w:val="ListParagraph"/>
        <w:numPr>
          <w:ilvl w:val="0"/>
          <w:numId w:val="1"/>
        </w:numPr>
        <w:spacing w:line="276" w:lineRule="auto"/>
        <w:ind w:right="270"/>
        <w:rPr>
          <w:bCs/>
        </w:rPr>
      </w:pPr>
      <w:r>
        <w:rPr>
          <w:bCs/>
        </w:rPr>
        <w:t>Methods</w:t>
      </w:r>
    </w:p>
    <w:p w14:paraId="2BD5BCED" w14:textId="48E98CF8" w:rsidR="002A181A" w:rsidRDefault="00EF3213">
      <w:pPr>
        <w:pStyle w:val="ListParagraph"/>
        <w:numPr>
          <w:ilvl w:val="0"/>
          <w:numId w:val="1"/>
        </w:numPr>
        <w:spacing w:line="276" w:lineRule="auto"/>
        <w:ind w:right="270"/>
        <w:rPr>
          <w:bCs/>
        </w:rPr>
      </w:pPr>
      <w:r>
        <w:rPr>
          <w:bCs/>
        </w:rPr>
        <w:t>D</w:t>
      </w:r>
      <w:r w:rsidR="00321C02">
        <w:rPr>
          <w:bCs/>
        </w:rPr>
        <w:t>omestication results and d</w:t>
      </w:r>
      <w:r>
        <w:rPr>
          <w:bCs/>
        </w:rPr>
        <w:t>iscussion</w:t>
      </w:r>
    </w:p>
    <w:p w14:paraId="41BD98DA" w14:textId="332F608F" w:rsidR="002A181A" w:rsidRPr="00AA4BD0" w:rsidRDefault="00BD3327" w:rsidP="00AA4BD0">
      <w:pPr>
        <w:pStyle w:val="ListParagraph"/>
        <w:numPr>
          <w:ilvl w:val="0"/>
          <w:numId w:val="1"/>
        </w:numPr>
        <w:spacing w:line="276" w:lineRule="auto"/>
        <w:ind w:right="270"/>
        <w:rPr>
          <w:bCs/>
        </w:rPr>
      </w:pPr>
      <w:r>
        <w:rPr>
          <w:bCs/>
        </w:rPr>
        <w:t>Next steps</w:t>
      </w:r>
    </w:p>
    <w:p w14:paraId="1538C051" w14:textId="77777777" w:rsidR="005650C0" w:rsidRDefault="005650C0">
      <w:pPr>
        <w:spacing w:line="276" w:lineRule="auto"/>
        <w:rPr>
          <w:rFonts w:ascii="Times" w:hAnsi="Times"/>
          <w:b/>
          <w:bCs/>
          <w:u w:val="single"/>
        </w:rPr>
      </w:pPr>
    </w:p>
    <w:p w14:paraId="219DCB59" w14:textId="77777777" w:rsidR="002A181A" w:rsidRDefault="00EF3213">
      <w:pPr>
        <w:pStyle w:val="Heading2"/>
        <w:spacing w:line="276" w:lineRule="auto"/>
        <w:rPr>
          <w:rFonts w:ascii="Times" w:hAnsi="Times"/>
          <w:bCs/>
          <w:u w:val="single"/>
        </w:rPr>
      </w:pPr>
      <w:r>
        <w:t>Background</w:t>
      </w:r>
    </w:p>
    <w:p w14:paraId="3D3285FF" w14:textId="1D779765" w:rsidR="00321C02" w:rsidRDefault="00321C02" w:rsidP="00321C02">
      <w:pPr>
        <w:spacing w:after="156" w:line="276" w:lineRule="auto"/>
      </w:pPr>
      <w:r>
        <w:rPr>
          <w:rFonts w:ascii="Liberation Serif" w:hAnsi="Liberation Serif"/>
          <w:color w:val="000000"/>
          <w:lang w:val="en"/>
        </w:rPr>
        <w:t>Delta smelt have been cultured in a conservation hatchery system at the Fish Conservation and Culture Lab at UC Davis (FCCL). The FCCL uses a pedigree-based breeding system that applies parentage analysis and the addition of wild fish to keep the hatchery fish genetically similar to the wild population</w:t>
      </w:r>
      <w:r w:rsidR="00A01B30">
        <w:rPr>
          <w:rFonts w:ascii="Liberation Serif" w:hAnsi="Liberation Serif"/>
          <w:color w:val="000000"/>
          <w:lang w:val="en"/>
        </w:rPr>
        <w:fldChar w:fldCharType="begin"/>
      </w:r>
      <w:r w:rsidR="00A01B30">
        <w:rPr>
          <w:rFonts w:ascii="Liberation Serif" w:hAnsi="Liberation Serif"/>
          <w:color w:val="000000"/>
          <w:lang w:val="en"/>
        </w:rPr>
        <w:instrText xml:space="preserve"> ADDIN ZOTERO_ITEM CSL_CITATION {"citationID":"JiQtMBlA","properties":{"formattedCitation":"\\super 64,65\\nosupersub{}","plainCitation":"64,65","noteIndex":0},"citationItems":[{"id":463,"uris":["http://zotero.org/users/local/3tku6QP0/items/IAFSSLBH"],"uri":["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Dmelt","volume":"75","author":[{"family":"Lindberg","given":"Joan C."},{"family":"Tigan","given":"Galen"},{"family":"Ellison","given":"Luke"},{"family":"Rettinghouse","given":"Theresa"},{"family":"Nagel","given":"Meredith M."},{"family":"Fisch","given":"Kathleen M."}],"issued":{"date-parts":[["2013"]]}}},{"id":538,"uris":["http://zotero.org/users/local/3tku6QP0/items/IPCG72LW"],"uri":["http://zotero.org/users/local/3tku6QP0/items/IPCG72LW"],"itemData":{"id":538,"type":"article-journal","abstract":"The delta smelt, an endangered fish species endemic to the San Francisco Bay-Delta, California, United States, was recently brought into captivity for species preservation. This study retrospectively evaluates the implementation of a genetic management plan for the captive delta smelt population. The captive genetic management plan entails tagging fish, molecular data collection, pedigree reconstruction, relatedness estimation, and recommending fish crosses annually in an effort to minimize the average coancestry in the population and limit inbreeding. We employed 12 microsatellite DNA markers to examine temporal genetic diversity in consecutive, discrete generations to determine the effects of intensive genetic management on the population and to quantify the amount of wild genetic diversity present within each captive generation. Wild fish are incorporated into the captive population each generation to minimize genetic drift, and 91% of the original founders are still represented in the F3 generation. The average mean kinship in the third generation in captivity was 0.0035. There was no evidence of significant genetic divergence of the captive population from the wild population. The results of this study yield management insights into the practical application of genetic management plans for captive populations and conservation hatcheries, in an attempt to preserve the genetic integrity of endangered species.","container-title":"Journal of Heredity","language":"en","page":"13","source":"Zotero","title":"Evaluating the Performance of Captive Breeding Techniques for Conservation Hatcheries: A Case Study of the Delta Smelt Captive Breeding Program","author":[{"family":"Fisch","given":"Kathleen M"},{"family":"Ivy","given":"Jamie A"},{"family":"Burton","given":"Ronald S"},{"family":"May","given":"Bernie"}]}}],"schema":"https://github.com/citation-style-language/schema/raw/master/csl-citation.json"} </w:instrText>
      </w:r>
      <w:r w:rsidR="00A01B30">
        <w:rPr>
          <w:rFonts w:ascii="Liberation Serif" w:hAnsi="Liberation Serif"/>
          <w:color w:val="000000"/>
          <w:lang w:val="en"/>
        </w:rPr>
        <w:fldChar w:fldCharType="separate"/>
      </w:r>
      <w:r w:rsidR="00A01B30" w:rsidRPr="00A01B30">
        <w:rPr>
          <w:rFonts w:ascii="Liberation Serif" w:hAnsi="Liberation Serif"/>
          <w:color w:val="000000"/>
          <w:vertAlign w:val="superscript"/>
        </w:rPr>
        <w:t>64,65</w:t>
      </w:r>
      <w:r w:rsidR="00A01B30">
        <w:rPr>
          <w:rFonts w:ascii="Liberation Serif" w:hAnsi="Liberation Serif"/>
          <w:color w:val="000000"/>
          <w:lang w:val="en"/>
        </w:rPr>
        <w:fldChar w:fldCharType="end"/>
      </w:r>
      <w:r w:rsidR="00A01B30">
        <w:rPr>
          <w:rFonts w:ascii="Liberation Serif" w:hAnsi="Liberation Serif"/>
          <w:color w:val="000000"/>
          <w:lang w:val="en"/>
        </w:rPr>
        <w:t>.</w:t>
      </w:r>
      <w:r>
        <w:rPr>
          <w:rFonts w:ascii="Liberation Serif" w:hAnsi="Liberation Serif"/>
          <w:color w:val="000000"/>
          <w:lang w:val="en"/>
        </w:rPr>
        <w:t xml:space="preserve"> The pedigree-based management applied at the FCCL aims to both minimize average co-ancestry (i.e., kinship) in the refuge population and maintain their genetic diversity. Despite the intense management at the FCCL, Finger et al.</w:t>
      </w:r>
      <w:r w:rsidR="0027595B">
        <w:rPr>
          <w:rFonts w:ascii="Liberation Serif" w:hAnsi="Liberation Serif"/>
          <w:color w:val="000000"/>
          <w:lang w:val="en"/>
        </w:rPr>
        <w:fldChar w:fldCharType="begin"/>
      </w:r>
      <w:r w:rsidR="00A01B30">
        <w:rPr>
          <w:rFonts w:ascii="Liberation Serif" w:hAnsi="Liberation Serif"/>
          <w:color w:val="000000"/>
          <w:lang w:val="en"/>
        </w:rPr>
        <w:instrText xml:space="preserve"> ADDIN ZOTERO_ITEM CSL_CITATION {"citationID":"Xo5FFvUk","properties":{"formattedCitation":"\\super 66\\nosupersub{}","plainCitation":"66","noteIndex":0},"citationItems":[{"id":533,"uris":["http://zotero.org/users/local/3tku6QP0/items/Y3FMBSC7"],"uri":["http://zotero.org/users/local/3tku6QP0/items/Y3FMBSC7"],"itemData":{"id":533,"type":"article-journal","abstract":"Genetic adaptation to captivity is a concern for threatened and endangered species held in conservation hatcheries. Here, we present evidence of genetic adaptation to captivity in a conservation hatchery for the endangered delta smelt (Fish Conservation and Culture Laboratory, University of California Davis; FCCL). The FCCL population is genetically managed with parentage analysis and the addition of wild fish each year. Molecular monitoring indicates little loss of genetic variation and low differentiation between the wild and conservation populations. Yet, we found an increase in offspring survival to reproductive maturity during the subsequent spawning season (recovery rate) in crosses that included one or both cultured parents. Crosses with higher levels of hatchery ancestry tend to produce a greater number of offspring that are recovered the following year.The recovery rate of a cross decreases when offspring are raised in a tank with fish of high levels of hatchery ancestry. We suggest changes in fish rearing practices at the FCCL to reduce genetic adaptation to captivity, as delta smelt numbers in the wild continue to decline and the use of FCCL fish for reintroduction becomes more likely.","container-title":"Journal of Heredity","issue":"6","language":"en","page":"11","source":"Zotero","title":"A Conservation Hatchery Population of Delta Smelt Shows Evidence of Genetic Adaptation to Captivity After 9 Generations","volume":"109","author":[{"family":"Finger","given":"Amanda J"},{"family":"Mahardja","given":"Brian"},{"family":"Fisch","given":"Kathleen M"},{"family":"Benjamin","given":"Alyssa"},{"family":"Lindberg","given":"Joan"},{"family":"Ellison","given":"Luke"},{"family":"Ghebremariam","given":"Tewdros"},{"family":"Hung","given":"Tien-Chieh"},{"family":"May","given":"Bernie"}],"issued":{"date-parts":[["2018"]]}}}],"schema":"https://github.com/citation-style-language/schema/raw/master/csl-citation.json"} </w:instrText>
      </w:r>
      <w:r w:rsidR="0027595B">
        <w:rPr>
          <w:rFonts w:ascii="Liberation Serif" w:hAnsi="Liberation Serif"/>
          <w:color w:val="000000"/>
          <w:lang w:val="en"/>
        </w:rPr>
        <w:fldChar w:fldCharType="separate"/>
      </w:r>
      <w:r w:rsidR="00A01B30" w:rsidRPr="00A01B30">
        <w:rPr>
          <w:rFonts w:ascii="Liberation Serif" w:hAnsi="Liberation Serif"/>
          <w:color w:val="000000"/>
          <w:vertAlign w:val="superscript"/>
        </w:rPr>
        <w:t>66</w:t>
      </w:r>
      <w:r w:rsidR="0027595B">
        <w:rPr>
          <w:rFonts w:ascii="Liberation Serif" w:hAnsi="Liberation Serif"/>
          <w:color w:val="000000"/>
          <w:lang w:val="en"/>
        </w:rPr>
        <w:fldChar w:fldCharType="end"/>
      </w:r>
      <w:r>
        <w:rPr>
          <w:rFonts w:ascii="Liberation Serif" w:hAnsi="Liberation Serif"/>
          <w:color w:val="000000"/>
          <w:lang w:val="en"/>
        </w:rPr>
        <w:t xml:space="preserve"> showed strong evidence of genetic adaptation to captivity in the hatchery population. For example, offspring from crosses with two cultured parents with high levels of hatchery ancestry (e.g., a high domestication index; DI) are statistically more likely to survive to adulthood than those with wild parents or cultured-born parents with low hatchery ancestry (low DI), and this trend has increased over time. At present, the number of wild fish that are available to incorporate as </w:t>
      </w:r>
      <w:proofErr w:type="spellStart"/>
      <w:r>
        <w:rPr>
          <w:rFonts w:ascii="Liberation Serif" w:hAnsi="Liberation Serif"/>
          <w:color w:val="000000"/>
          <w:lang w:val="en"/>
        </w:rPr>
        <w:t>broodstock</w:t>
      </w:r>
      <w:proofErr w:type="spellEnd"/>
      <w:r>
        <w:rPr>
          <w:rFonts w:ascii="Liberation Serif" w:hAnsi="Liberation Serif"/>
          <w:color w:val="000000"/>
          <w:lang w:val="en"/>
        </w:rPr>
        <w:t xml:space="preserve"> in the FCCL </w:t>
      </w:r>
      <w:proofErr w:type="spellStart"/>
      <w:r>
        <w:rPr>
          <w:rFonts w:ascii="Liberation Serif" w:hAnsi="Liberation Serif"/>
          <w:color w:val="000000"/>
          <w:lang w:val="en"/>
        </w:rPr>
        <w:t>refuge</w:t>
      </w:r>
      <w:proofErr w:type="spellEnd"/>
      <w:r>
        <w:rPr>
          <w:rFonts w:ascii="Liberation Serif" w:hAnsi="Liberation Serif"/>
          <w:color w:val="000000"/>
          <w:lang w:val="en"/>
        </w:rPr>
        <w:t xml:space="preserve"> population is nearly zero, and without this wild input the rate of domestication will increase. Understanding the mechanism behind hatchery adaptation will allow for the FCCL to adjust their protocol to minimize the rate of hatchery adaptation, and thus improve the likelihood that future wild population supplementation will be successful.</w:t>
      </w:r>
    </w:p>
    <w:p w14:paraId="564B57BC" w14:textId="6112E99A" w:rsidR="00321C02" w:rsidRDefault="00321C02" w:rsidP="00321C02">
      <w:pPr>
        <w:spacing w:after="156" w:line="276" w:lineRule="auto"/>
        <w:rPr>
          <w:rFonts w:ascii="Liberation Serif" w:hAnsi="Liberation Serif"/>
          <w:color w:val="000000"/>
          <w:lang w:val="en"/>
        </w:rPr>
      </w:pPr>
      <w:r>
        <w:rPr>
          <w:rFonts w:ascii="Liberation Serif" w:hAnsi="Liberation Serif"/>
          <w:color w:val="000000"/>
          <w:lang w:val="en"/>
        </w:rPr>
        <w:t>We hypothesized: 1) there are heritable genetic changes associated with domestication selection in the FCCL</w:t>
      </w:r>
      <w:r w:rsidR="000D032C">
        <w:rPr>
          <w:rFonts w:ascii="Liberation Serif" w:hAnsi="Liberation Serif"/>
          <w:color w:val="000000"/>
          <w:lang w:val="en"/>
        </w:rPr>
        <w:t>;</w:t>
      </w:r>
      <w:r>
        <w:rPr>
          <w:rFonts w:ascii="Liberation Serif" w:hAnsi="Liberation Serif"/>
          <w:color w:val="000000"/>
          <w:lang w:val="en"/>
        </w:rPr>
        <w:t xml:space="preserve"> 2) domestication adaptation happens during the first few generations in the hatchery</w:t>
      </w:r>
      <w:r w:rsidR="000D032C">
        <w:rPr>
          <w:rFonts w:ascii="Liberation Serif" w:hAnsi="Liberation Serif"/>
          <w:color w:val="000000"/>
          <w:lang w:val="en"/>
        </w:rPr>
        <w:t>;</w:t>
      </w:r>
      <w:r>
        <w:rPr>
          <w:rFonts w:ascii="Liberation Serif" w:hAnsi="Liberation Serif"/>
          <w:color w:val="000000"/>
          <w:lang w:val="en"/>
        </w:rPr>
        <w:t xml:space="preserve"> and 3) the locus or loci under domestication selection contribute to the reproductive success of </w:t>
      </w:r>
      <w:r w:rsidR="005650C0">
        <w:rPr>
          <w:rFonts w:ascii="Liberation Serif" w:hAnsi="Liberation Serif"/>
          <w:color w:val="000000"/>
          <w:lang w:val="en"/>
        </w:rPr>
        <w:t xml:space="preserve">delta </w:t>
      </w:r>
      <w:r>
        <w:rPr>
          <w:rFonts w:ascii="Liberation Serif" w:hAnsi="Liberation Serif"/>
          <w:color w:val="000000"/>
          <w:lang w:val="en"/>
        </w:rPr>
        <w:t>smelt in the hatchery.</w:t>
      </w:r>
    </w:p>
    <w:p w14:paraId="50B9B3E5" w14:textId="77777777" w:rsidR="005650C0" w:rsidRDefault="005650C0" w:rsidP="00321C02">
      <w:pPr>
        <w:spacing w:after="156" w:line="276" w:lineRule="auto"/>
        <w:rPr>
          <w:color w:val="000000"/>
          <w:lang w:val="en"/>
        </w:rPr>
      </w:pPr>
    </w:p>
    <w:p w14:paraId="2C7D9F0F" w14:textId="647E2054" w:rsidR="002A181A" w:rsidRDefault="00321C02">
      <w:pPr>
        <w:pStyle w:val="Heading2"/>
        <w:spacing w:line="276" w:lineRule="auto"/>
        <w:rPr>
          <w:rFonts w:ascii="Times" w:hAnsi="Times"/>
          <w:bCs/>
          <w:u w:val="single"/>
        </w:rPr>
      </w:pPr>
      <w:r>
        <w:t>Experimental design</w:t>
      </w:r>
    </w:p>
    <w:p w14:paraId="405BD7A3" w14:textId="5150CBE3" w:rsidR="005650C0" w:rsidRPr="005650C0" w:rsidRDefault="00321C02" w:rsidP="005650C0">
      <w:pPr>
        <w:spacing w:after="156" w:line="276" w:lineRule="auto"/>
      </w:pPr>
      <w:r>
        <w:rPr>
          <w:rFonts w:ascii="Liberation Serif" w:hAnsi="Liberation Serif"/>
          <w:color w:val="000000"/>
          <w:lang w:val="en"/>
        </w:rPr>
        <w:t>At the UC Davis Genomic Variation Lab, we accessed archived FCCL delta smelt samples (fin clips) from eight generations from 2008</w:t>
      </w:r>
      <w:r w:rsidR="00BD3327">
        <w:rPr>
          <w:rFonts w:ascii="Liberation Serif" w:hAnsi="Liberation Serif"/>
          <w:color w:val="000000"/>
          <w:lang w:val="en"/>
        </w:rPr>
        <w:t xml:space="preserve"> to </w:t>
      </w:r>
      <w:r>
        <w:rPr>
          <w:rFonts w:ascii="Liberation Serif" w:hAnsi="Liberation Serif"/>
          <w:color w:val="000000"/>
          <w:lang w:val="en"/>
        </w:rPr>
        <w:t>2015. We grouped 240 individuals (not related at least at F1) for sequencing based on their domestication index (DI) and offspring survival rate (Figure 1</w:t>
      </w:r>
      <w:r w:rsidR="0073079D">
        <w:rPr>
          <w:rFonts w:ascii="Liberation Serif" w:hAnsi="Liberation Serif"/>
          <w:color w:val="000000"/>
          <w:lang w:val="en"/>
        </w:rPr>
        <w:t>1</w:t>
      </w:r>
      <w:r>
        <w:rPr>
          <w:rFonts w:ascii="Liberation Serif" w:hAnsi="Liberation Serif"/>
          <w:color w:val="000000"/>
          <w:lang w:val="en"/>
        </w:rPr>
        <w:t>). DI is calculated based on the number of generations that an individual's genome spent in captivity and is equal to the average of parents DI plus 1 (because another year has passed in captivity). Based on this, smelt are grouped into low (0 &lt; DI ≤ 2), medium (3 ≤ DI ≤ 4), and high (DI≥7) DI groups. We created this study design in part to examine how quickly adaptation is happening in captivity. At the FCCL, the rate of survival of offspring from a family (</w:t>
      </w:r>
      <w:r w:rsidR="000D032C">
        <w:rPr>
          <w:rFonts w:ascii="Liberation Serif" w:hAnsi="Liberation Serif"/>
          <w:color w:val="000000"/>
          <w:lang w:val="en"/>
        </w:rPr>
        <w:t>o</w:t>
      </w:r>
      <w:r>
        <w:rPr>
          <w:rFonts w:ascii="Liberation Serif" w:hAnsi="Liberation Serif"/>
          <w:color w:val="000000"/>
          <w:lang w:val="en"/>
        </w:rPr>
        <w:t xml:space="preserve">ffspring survival rate of a family) serves as a proxy for fitness in captivity and is calculated based on the </w:t>
      </w:r>
      <w:r>
        <w:rPr>
          <w:rFonts w:ascii="Liberation Serif" w:hAnsi="Liberation Serif"/>
          <w:color w:val="000000"/>
          <w:lang w:val="en"/>
        </w:rPr>
        <w:lastRenderedPageBreak/>
        <w:t>total number of an individual offspring from a family that survive to be tagged at adulthood. The relative reproductive success was normalized by taking the ratio of each individual’s offspring survival rate to the mean of that in the corresponding generation and grouped as low (≤ 0.3) and high (≥ 0.7).</w:t>
      </w:r>
    </w:p>
    <w:p w14:paraId="78CAF185" w14:textId="3EF95321" w:rsidR="002A181A" w:rsidRDefault="00321C02">
      <w:pPr>
        <w:pStyle w:val="Heading2"/>
        <w:spacing w:line="276" w:lineRule="auto"/>
        <w:rPr>
          <w:rFonts w:ascii="Times" w:hAnsi="Times"/>
          <w:bCs/>
          <w:u w:val="single"/>
        </w:rPr>
      </w:pPr>
      <w:r>
        <w:t xml:space="preserve">Summary of </w:t>
      </w:r>
      <w:r w:rsidR="000D032C">
        <w:t>prior work</w:t>
      </w:r>
      <w:r>
        <w:t xml:space="preserve"> </w:t>
      </w:r>
    </w:p>
    <w:p w14:paraId="6A289148" w14:textId="17A8C205" w:rsidR="00321C02" w:rsidRDefault="00321C02" w:rsidP="00321C02">
      <w:pPr>
        <w:spacing w:after="156" w:line="276" w:lineRule="auto"/>
      </w:pPr>
      <w:r>
        <w:rPr>
          <w:rFonts w:ascii="Liberation Serif" w:hAnsi="Liberation Serif"/>
        </w:rPr>
        <w:t xml:space="preserve">Previously, we reported some results based on the incomplete genome assembly. To do that, we aligned and conducted population genetic analyses from the four groups of </w:t>
      </w:r>
      <w:proofErr w:type="gramStart"/>
      <w:r>
        <w:rPr>
          <w:rFonts w:ascii="Liberation Serif" w:hAnsi="Liberation Serif"/>
        </w:rPr>
        <w:t>delta</w:t>
      </w:r>
      <w:proofErr w:type="gramEnd"/>
      <w:r>
        <w:rPr>
          <w:rFonts w:ascii="Liberation Serif" w:hAnsi="Liberation Serif"/>
        </w:rPr>
        <w:t xml:space="preserve"> smelt with varying DI level: wild, low, medium, and high. </w:t>
      </w:r>
      <w:r>
        <w:rPr>
          <w:rFonts w:ascii="Liberation Serif" w:hAnsi="Liberation Serif"/>
          <w:color w:val="000000"/>
          <w:lang w:val="en"/>
        </w:rPr>
        <w:t xml:space="preserve">RAD sequencing by </w:t>
      </w:r>
      <w:proofErr w:type="spellStart"/>
      <w:r w:rsidRPr="005650C0">
        <w:rPr>
          <w:rFonts w:ascii="Liberation Serif" w:hAnsi="Liberation Serif"/>
          <w:i/>
          <w:iCs/>
          <w:color w:val="000000"/>
          <w:lang w:val="en"/>
        </w:rPr>
        <w:t>PstI</w:t>
      </w:r>
      <w:proofErr w:type="spellEnd"/>
      <w:r>
        <w:rPr>
          <w:rFonts w:ascii="Liberation Serif" w:hAnsi="Liberation Serif"/>
          <w:color w:val="000000"/>
          <w:lang w:val="en"/>
        </w:rPr>
        <w:t xml:space="preserve"> enzyme was used based on the protocol described in Ali et al.</w:t>
      </w:r>
      <w:r w:rsidR="005650C0">
        <w:rPr>
          <w:rFonts w:ascii="Liberation Serif" w:hAnsi="Liberation Serif"/>
          <w:color w:val="000000"/>
          <w:lang w:val="en"/>
        </w:rPr>
        <w:fldChar w:fldCharType="begin"/>
      </w:r>
      <w:r w:rsidR="005650C0">
        <w:rPr>
          <w:rFonts w:ascii="Liberation Serif" w:hAnsi="Liberation Serif"/>
          <w:color w:val="000000"/>
          <w:lang w:val="en"/>
        </w:rPr>
        <w:instrText xml:space="preserve"> ADDIN ZOTERO_ITEM CSL_CITATION {"citationID":"WFG5F4Zt","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w:instrText>
      </w:r>
      <w:r w:rsidR="005650C0">
        <w:rPr>
          <w:rFonts w:ascii="Liberation Serif" w:hAnsi="Liberation Serif" w:hint="eastAsia"/>
          <w:color w:val="000000"/>
          <w:lang w:val="en"/>
        </w:rPr>
        <w:instrText>’</w:instrText>
      </w:r>
      <w:r w:rsidR="005650C0">
        <w:rPr>
          <w:rFonts w:ascii="Liberation Serif" w:hAnsi="Liberation Serif"/>
          <w:color w:val="000000"/>
          <w:lang w:val="en"/>
        </w:rPr>
        <w:instrText xml:space="preserve">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Otmf7FJN/5JXUT9Uz","issue":"2","issued":{"date-parts":[["2016"]]},"page":"389-400","title":"Rad capture (Rapture): Flexible and efficient sequence-based genotyping","type":"article-journal","volume":"202"}}],"schema":"https://github.com/citation-style-language/schema/raw/master/csl-citation.json"} </w:instrText>
      </w:r>
      <w:r w:rsidR="005650C0">
        <w:rPr>
          <w:rFonts w:ascii="Liberation Serif" w:hAnsi="Liberation Serif"/>
          <w:color w:val="000000"/>
          <w:lang w:val="en"/>
        </w:rPr>
        <w:fldChar w:fldCharType="separate"/>
      </w:r>
      <w:r w:rsidR="005650C0" w:rsidRPr="005650C0">
        <w:rPr>
          <w:rFonts w:ascii="Liberation Serif" w:hAnsi="Liberation Serif"/>
          <w:color w:val="000000"/>
          <w:vertAlign w:val="superscript"/>
        </w:rPr>
        <w:t>52</w:t>
      </w:r>
      <w:r w:rsidR="005650C0">
        <w:rPr>
          <w:rFonts w:ascii="Liberation Serif" w:hAnsi="Liberation Serif"/>
          <w:color w:val="000000"/>
          <w:lang w:val="en"/>
        </w:rPr>
        <w:fldChar w:fldCharType="end"/>
      </w:r>
      <w:r>
        <w:rPr>
          <w:rFonts w:ascii="Liberation Serif" w:hAnsi="Liberation Serif"/>
          <w:color w:val="000000"/>
          <w:lang w:val="en"/>
        </w:rPr>
        <w:t xml:space="preserve"> to collect genomic data. In order to detect outlier SNPs associated with domestication selection, genome-wide SNP F</w:t>
      </w:r>
      <w:r>
        <w:rPr>
          <w:rFonts w:ascii="Liberation Serif" w:hAnsi="Liberation Serif"/>
          <w:color w:val="000000"/>
          <w:vertAlign w:val="subscript"/>
          <w:lang w:val="en"/>
        </w:rPr>
        <w:t>ST</w:t>
      </w:r>
      <w:r>
        <w:rPr>
          <w:rFonts w:ascii="Liberation Serif" w:hAnsi="Liberation Serif"/>
          <w:color w:val="000000"/>
          <w:lang w:val="en"/>
        </w:rPr>
        <w:t xml:space="preserve"> (F</w:t>
      </w:r>
      <w:r>
        <w:rPr>
          <w:rFonts w:ascii="Liberation Serif" w:hAnsi="Liberation Serif"/>
          <w:color w:val="000000"/>
          <w:vertAlign w:val="subscript"/>
          <w:lang w:val="en"/>
        </w:rPr>
        <w:t>ST</w:t>
      </w:r>
      <w:r>
        <w:rPr>
          <w:rFonts w:ascii="Liberation Serif" w:hAnsi="Liberation Serif"/>
          <w:color w:val="000000"/>
          <w:lang w:val="en"/>
        </w:rPr>
        <w:t xml:space="preserve"> calculated per each SNP across genome) was calculated between wild and the different DI groups, F</w:t>
      </w:r>
      <w:r>
        <w:rPr>
          <w:rFonts w:ascii="Liberation Serif" w:hAnsi="Liberation Serif"/>
          <w:color w:val="000000"/>
          <w:vertAlign w:val="subscript"/>
          <w:lang w:val="en"/>
        </w:rPr>
        <w:t xml:space="preserve">ST </w:t>
      </w:r>
      <w:r>
        <w:rPr>
          <w:rFonts w:ascii="Liberation Serif" w:hAnsi="Liberation Serif"/>
          <w:color w:val="000000"/>
          <w:lang w:val="en"/>
        </w:rPr>
        <w:t xml:space="preserve">is a measure of genetic differences between groups. </w:t>
      </w:r>
    </w:p>
    <w:p w14:paraId="315A5A23" w14:textId="77777777" w:rsidR="00321C02" w:rsidRDefault="00321C02" w:rsidP="00321C02">
      <w:pPr>
        <w:spacing w:after="156" w:line="276" w:lineRule="auto"/>
      </w:pPr>
      <w:r>
        <w:rPr>
          <w:rFonts w:ascii="Liberation Serif" w:hAnsi="Liberation Serif"/>
        </w:rPr>
        <w:t>We first produced a RAD sequencing derived partial assembly (RAD assembly) and reported some outlier SNPs (90 SNPs) as candidate loci associated with domestication selection. Next, we produced a linked-read draft assembly that was orders of magnitude more contiguous than the previous RAD sequencing derived assembly. We found several F</w:t>
      </w:r>
      <w:r>
        <w:rPr>
          <w:rFonts w:ascii="Liberation Serif" w:hAnsi="Liberation Serif"/>
          <w:vertAlign w:val="subscript"/>
        </w:rPr>
        <w:t>ST</w:t>
      </w:r>
      <w:r>
        <w:rPr>
          <w:rFonts w:ascii="Liberation Serif" w:hAnsi="Liberation Serif"/>
        </w:rPr>
        <w:t xml:space="preserve"> peaks across the genome as candidate loci under domestication selection. Although with the increase in the reference genome contiguity, candidate loci appeared as elevated peaks, we were still observing multiple peaks across the genome. Because the draft assembly was not yet at chromosome level contiguity, we argued that with the chromosome-level reference genome, we may find that the peaks currently located on different scaffolds may belong to the same region. If the peaks located on different scaffolds come from one region, it would signify domestication at the hatchery is a monogenic trait (a trait that is determined by alleles of a single gene) under selection. If the </w:t>
      </w:r>
      <w:bookmarkStart w:id="35" w:name="__DdeLink__636_3064568429"/>
      <w:r>
        <w:rPr>
          <w:rFonts w:ascii="Liberation Serif" w:hAnsi="Liberation Serif"/>
        </w:rPr>
        <w:t>F</w:t>
      </w:r>
      <w:r>
        <w:rPr>
          <w:rFonts w:ascii="Liberation Serif" w:hAnsi="Liberation Serif"/>
          <w:vertAlign w:val="subscript"/>
        </w:rPr>
        <w:t>ST</w:t>
      </w:r>
      <w:bookmarkEnd w:id="35"/>
      <w:r>
        <w:rPr>
          <w:rFonts w:ascii="Liberation Serif" w:hAnsi="Liberation Serif"/>
        </w:rPr>
        <w:t xml:space="preserve"> peaks continue to be distributed at different locations spread across the genome, it would signify that domestication is a polygenic trait (a trait that is caused by effects of many genes) and multiple genes or loci throughout the genome are under selection.</w:t>
      </w:r>
    </w:p>
    <w:p w14:paraId="404515E3" w14:textId="5355CEEE" w:rsidR="005650C0" w:rsidRPr="00AA4BD0" w:rsidRDefault="00321C02" w:rsidP="00321C02">
      <w:pPr>
        <w:spacing w:after="156" w:line="276" w:lineRule="auto"/>
        <w:rPr>
          <w:rFonts w:ascii="Liberation Serif" w:hAnsi="Liberation Serif"/>
        </w:rPr>
      </w:pPr>
      <w:r>
        <w:rPr>
          <w:rFonts w:ascii="Liberation Serif" w:hAnsi="Liberation Serif"/>
        </w:rPr>
        <w:t xml:space="preserve">Since then, we have produced a high-quality genome assembly to explore genomic signature of domestication selection and </w:t>
      </w:r>
      <w:r w:rsidR="005650C0">
        <w:rPr>
          <w:rFonts w:ascii="Liberation Serif" w:hAnsi="Liberation Serif"/>
        </w:rPr>
        <w:t>whether</w:t>
      </w:r>
      <w:r>
        <w:rPr>
          <w:rFonts w:ascii="Liberation Serif" w:hAnsi="Liberation Serif"/>
        </w:rPr>
        <w:t xml:space="preserve"> it is a monogenic or polygenic trait. The following is our updated analysis and results, and interpretation. </w:t>
      </w:r>
    </w:p>
    <w:p w14:paraId="1F1D9AFD" w14:textId="4FFE48CB" w:rsidR="00321C02" w:rsidRDefault="00321C02" w:rsidP="00321C02">
      <w:pPr>
        <w:pStyle w:val="Heading2"/>
        <w:spacing w:line="276" w:lineRule="auto"/>
        <w:rPr>
          <w:rFonts w:ascii="Times" w:hAnsi="Times"/>
          <w:bCs/>
          <w:u w:val="single"/>
        </w:rPr>
      </w:pPr>
      <w:r>
        <w:t>Methods</w:t>
      </w:r>
    </w:p>
    <w:p w14:paraId="1001D2E4" w14:textId="54C97BCC" w:rsidR="00321C02" w:rsidRDefault="00321C02" w:rsidP="00321C02">
      <w:pPr>
        <w:spacing w:after="156" w:line="276" w:lineRule="auto"/>
      </w:pPr>
      <w:r>
        <w:rPr>
          <w:rFonts w:ascii="Liberation Serif" w:hAnsi="Liberation Serif"/>
        </w:rPr>
        <w:t>First, we aligned from our four groups sequences to the reference genome using BWA software. The output files from the alignments were SAM files, which were then converted to BAM files using SAMtools</w:t>
      </w:r>
      <w:r>
        <w:rPr>
          <w:rFonts w:eastAsia="Noto Sans CJK SC Regular" w:cs="Lohit Devanagari"/>
        </w:rPr>
        <w:fldChar w:fldCharType="begin"/>
      </w:r>
      <w:r w:rsidR="00A01B30">
        <w:rPr>
          <w:rFonts w:ascii="Liberation Serif" w:hAnsi="Liberation Serif"/>
        </w:rPr>
        <w:instrText xml:space="preserve"> ADDIN ZOTERO_ITEM CSL_CITATION {"citationID":"0jRJzizK","properties":{"formattedCitation":"\\super 67\\nosupersub{}","plainCitation":"67","noteIndex":0},"citationItems":[{"id":"Otmf7FJN/K75g4sLa","uris":["http://www.mendeley.com/documents/?uuid=1b1f977b-4efb-4b0a-a206-11b71edcfd1c"],"uri":["http://www.mendeley.com/documents/?uuid=1b1f977b-4efb-4b0a-a206-11b71edcfd1c"],"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schema":"https://github.com/citation-style-language/schema/raw/master/csl-citation.json"} </w:instrText>
      </w:r>
      <w:r>
        <w:fldChar w:fldCharType="separate"/>
      </w:r>
      <w:bookmarkStart w:id="36" w:name="__Fieldmark__108_2686486137"/>
      <w:bookmarkStart w:id="37" w:name="__Fieldmark__146_2470477105"/>
      <w:r w:rsidR="00A01B30" w:rsidRPr="00A01B30">
        <w:rPr>
          <w:rFonts w:ascii="Liberation Serif" w:hAnsi="Liberation Serif"/>
          <w:vertAlign w:val="superscript"/>
        </w:rPr>
        <w:t>67</w:t>
      </w:r>
      <w:r>
        <w:fldChar w:fldCharType="end"/>
      </w:r>
      <w:bookmarkStart w:id="38" w:name="__Fieldmark__21_937629496"/>
      <w:bookmarkStart w:id="39" w:name="__Fieldmark__4000_580090975"/>
      <w:bookmarkStart w:id="40" w:name="__Fieldmark__32_1867218080"/>
      <w:bookmarkStart w:id="41" w:name="__Fieldmark__5_310133939"/>
      <w:bookmarkStart w:id="42" w:name="__Fieldmark__876_903358975"/>
      <w:bookmarkStart w:id="43" w:name="__Fieldmark__62_3795424920"/>
      <w:bookmarkStart w:id="44" w:name="__Fieldmark__132_3064568429"/>
      <w:bookmarkStart w:id="45" w:name="__Fieldmark__2855_1353707632"/>
      <w:bookmarkStart w:id="46" w:name="__Fieldmark__11_1353707632"/>
      <w:bookmarkStart w:id="47" w:name="__Fieldmark__70_4197537585"/>
      <w:bookmarkStart w:id="48" w:name="__Fieldmark__34_1575028252"/>
      <w:bookmarkStart w:id="49" w:name="__Fieldmark__137_1551509755"/>
      <w:bookmarkStart w:id="50" w:name="__Fieldmark__34_580090975"/>
      <w:bookmarkStart w:id="51" w:name="__Fieldmark__5_1945550819"/>
      <w:bookmarkStart w:id="52" w:name="__Fieldmark__10_462375057"/>
      <w:bookmarkStart w:id="53" w:name="__Fieldmark__1927_3263645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rPr>
          <w:rFonts w:ascii="Liberation Serif" w:hAnsi="Liberation Serif"/>
        </w:rPr>
        <w:t xml:space="preserve">. </w:t>
      </w:r>
      <w:proofErr w:type="spellStart"/>
      <w:r>
        <w:rPr>
          <w:rFonts w:ascii="Liberation Serif" w:hAnsi="Liberation Serif"/>
        </w:rPr>
        <w:t>SAMtools</w:t>
      </w:r>
      <w:proofErr w:type="spellEnd"/>
      <w:r>
        <w:rPr>
          <w:rFonts w:ascii="Liberation Serif" w:hAnsi="Liberation Serif"/>
        </w:rPr>
        <w:t xml:space="preserve"> was then used to sort reads by name, remove reads that did not have a paired end, remove PCR duplicates, and index the BAM files. After aligning to the draft assembly, we began our analyses. All population genetic analyses were conducted using ANGSD</w:t>
      </w:r>
      <w:bookmarkStart w:id="54" w:name="__Fieldmark__4050_580090975"/>
      <w:bookmarkStart w:id="55" w:name="__Fieldmark__176_1551509755"/>
      <w:bookmarkStart w:id="56" w:name="__Fieldmark__82_580090975"/>
      <w:bookmarkStart w:id="57" w:name="__Fieldmark__79_1575028252"/>
      <w:bookmarkStart w:id="58" w:name="__Fieldmark__168_3064568429"/>
      <w:bookmarkStart w:id="59" w:name="__Fieldmark__30_462375057"/>
      <w:bookmarkStart w:id="60" w:name="__Fieldmark__43_1867218080"/>
      <w:bookmarkStart w:id="61" w:name="__Fieldmark__36_1353707632"/>
      <w:bookmarkStart w:id="62" w:name="__Fieldmark__1937_326364535"/>
      <w:bookmarkStart w:id="63" w:name="__Fieldmark__2885_1353707632"/>
      <w:bookmarkStart w:id="64" w:name="__Fieldmark__25_310133939"/>
      <w:bookmarkStart w:id="65" w:name="__Fieldmark__907_903358975"/>
      <w:bookmarkStart w:id="66" w:name="__Fieldmark__30_937629496"/>
      <w:bookmarkStart w:id="67" w:name="__Fieldmark__19_1945550819"/>
      <w:bookmarkStart w:id="68" w:name="__Fieldmark__106_4197537585"/>
      <w:bookmarkStart w:id="69" w:name="__Fieldmark__104_3795424920"/>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r>
        <w:rPr>
          <w:rFonts w:ascii="Liberation Serif" w:hAnsi="Liberation Serif"/>
        </w:rPr>
        <w:t xml:space="preserve"> which analyzes raw RAD sequencing data based on a probabilistic framework in the form of genotype likelihoods (GL). For the analyses, we used ANGSD’s implementation of a </w:t>
      </w:r>
      <w:proofErr w:type="spellStart"/>
      <w:r>
        <w:rPr>
          <w:rFonts w:ascii="Liberation Serif" w:hAnsi="Liberation Serif"/>
        </w:rPr>
        <w:t>SAMtools</w:t>
      </w:r>
      <w:proofErr w:type="spellEnd"/>
      <w:r>
        <w:rPr>
          <w:rFonts w:ascii="Liberation Serif" w:hAnsi="Liberation Serif"/>
        </w:rPr>
        <w:t xml:space="preserve"> </w:t>
      </w:r>
      <w:r>
        <w:rPr>
          <w:rFonts w:ascii="Liberation Serif" w:hAnsi="Liberation Serif"/>
        </w:rPr>
        <w:lastRenderedPageBreak/>
        <w:t>genotype likelihood model (</w:t>
      </w:r>
      <w:r>
        <w:rPr>
          <w:rFonts w:ascii="Courier" w:hAnsi="Courier"/>
        </w:rPr>
        <w:t>-G</w:t>
      </w:r>
      <w:r w:rsidRPr="00321C02">
        <w:rPr>
          <w:rFonts w:ascii="Courier" w:hAnsi="Courier"/>
        </w:rPr>
        <w:t>L 1</w:t>
      </w:r>
      <w:r>
        <w:rPr>
          <w:rFonts w:ascii="Liberation Serif" w:hAnsi="Liberation Serif"/>
        </w:rPr>
        <w:t xml:space="preserve">) with a minimum base quality of 20 </w:t>
      </w:r>
      <w:r w:rsidRPr="00321C02">
        <w:rPr>
          <w:rFonts w:ascii="Courier" w:hAnsi="Courier"/>
        </w:rPr>
        <w:t>(-</w:t>
      </w:r>
      <w:proofErr w:type="spellStart"/>
      <w:r w:rsidRPr="00321C02">
        <w:rPr>
          <w:rFonts w:ascii="Courier" w:hAnsi="Courier"/>
        </w:rPr>
        <w:t>minQ</w:t>
      </w:r>
      <w:proofErr w:type="spellEnd"/>
      <w:r w:rsidRPr="00321C02">
        <w:rPr>
          <w:rFonts w:ascii="Courier" w:hAnsi="Courier"/>
        </w:rPr>
        <w:t xml:space="preserve"> 20</w:t>
      </w:r>
      <w:r>
        <w:rPr>
          <w:rFonts w:ascii="Liberation Serif" w:hAnsi="Liberation Serif"/>
        </w:rPr>
        <w:t>) and minimum mapping quality of 20 (</w:t>
      </w:r>
      <w:r w:rsidRPr="00321C02">
        <w:rPr>
          <w:rFonts w:ascii="Courier" w:hAnsi="Courier"/>
        </w:rPr>
        <w:t>-</w:t>
      </w:r>
      <w:proofErr w:type="spellStart"/>
      <w:r w:rsidRPr="00321C02">
        <w:rPr>
          <w:rFonts w:ascii="Courier" w:hAnsi="Courier"/>
        </w:rPr>
        <w:t>minMapQ</w:t>
      </w:r>
      <w:proofErr w:type="spellEnd"/>
      <w:r w:rsidRPr="00321C02">
        <w:rPr>
          <w:rFonts w:ascii="Courier" w:hAnsi="Courier"/>
        </w:rPr>
        <w:t xml:space="preserve"> 20</w:t>
      </w:r>
      <w:r>
        <w:rPr>
          <w:rFonts w:ascii="Liberation Serif" w:hAnsi="Liberation Serif"/>
        </w:rPr>
        <w:t xml:space="preserve">). </w:t>
      </w:r>
    </w:p>
    <w:p w14:paraId="31041F9D" w14:textId="1D0CC914" w:rsidR="00321C02" w:rsidRDefault="00321C02" w:rsidP="00321C02">
      <w:pPr>
        <w:spacing w:after="156" w:line="276" w:lineRule="auto"/>
      </w:pPr>
      <w:r>
        <w:rPr>
          <w:rFonts w:ascii="Liberation Serif" w:hAnsi="Liberation Serif"/>
        </w:rPr>
        <w:t xml:space="preserve">We wanted to standardize aligned read counts across individuals to account for variability that could bias downstream analysis. To do this, we used </w:t>
      </w:r>
      <w:proofErr w:type="spellStart"/>
      <w:r>
        <w:rPr>
          <w:rFonts w:ascii="Liberation Serif" w:hAnsi="Liberation Serif"/>
        </w:rPr>
        <w:t>SAMtools</w:t>
      </w:r>
      <w:proofErr w:type="spellEnd"/>
      <w:r>
        <w:rPr>
          <w:rFonts w:ascii="Liberation Serif" w:hAnsi="Liberation Serif"/>
        </w:rPr>
        <w:t xml:space="preserve">-view to examine alignment quality, and observed high variance in quality and number of aligned reads. Due to </w:t>
      </w:r>
      <w:r w:rsidR="005650C0">
        <w:rPr>
          <w:rFonts w:ascii="Liberation Serif" w:hAnsi="Liberation Serif"/>
        </w:rPr>
        <w:t>the</w:t>
      </w:r>
      <w:r>
        <w:rPr>
          <w:rFonts w:ascii="Liberation Serif" w:hAnsi="Liberation Serif"/>
        </w:rPr>
        <w:t xml:space="preserve"> high </w:t>
      </w:r>
      <w:proofErr w:type="gramStart"/>
      <w:r w:rsidR="005650C0">
        <w:rPr>
          <w:rFonts w:ascii="Liberation Serif" w:hAnsi="Liberation Serif"/>
        </w:rPr>
        <w:t>variability</w:t>
      </w:r>
      <w:proofErr w:type="gramEnd"/>
      <w:r>
        <w:rPr>
          <w:rFonts w:ascii="Liberation Serif" w:hAnsi="Liberation Serif"/>
        </w:rPr>
        <w:t xml:space="preserve"> we observed (~20,000 – ~15,000,000) within individuals from the four groups, we evaluated the distribution of aligned-read counts and genotype call counts for individuals in each of the four </w:t>
      </w:r>
      <w:r w:rsidRPr="0027595B">
        <w:rPr>
          <w:rFonts w:ascii="Liberation Serif" w:hAnsi="Liberation Serif"/>
        </w:rPr>
        <w:t>groups (Figure 1</w:t>
      </w:r>
      <w:r w:rsidR="0027595B" w:rsidRPr="0027595B">
        <w:rPr>
          <w:rFonts w:ascii="Liberation Serif" w:hAnsi="Liberation Serif"/>
        </w:rPr>
        <w:t>1</w:t>
      </w:r>
      <w:r w:rsidRPr="0027595B">
        <w:rPr>
          <w:rFonts w:ascii="Liberation Serif" w:hAnsi="Liberation Serif"/>
        </w:rPr>
        <w:t xml:space="preserve">). </w:t>
      </w:r>
      <w:r>
        <w:rPr>
          <w:rFonts w:ascii="Liberation Serif" w:hAnsi="Liberation Serif"/>
        </w:rPr>
        <w:t xml:space="preserve">We then used this distribution to choose an aligned-read per individual ranging between 3,000,000bp to 6,000,000bp. Accordingly, individuals aligned-read counts totaling lower than our preferred range were removed, and individuals with aligned-read counts higher than our range had their reads subsampled using </w:t>
      </w:r>
      <w:proofErr w:type="spellStart"/>
      <w:r w:rsidRPr="005650C0">
        <w:rPr>
          <w:rFonts w:ascii="Courier" w:hAnsi="Courier"/>
        </w:rPr>
        <w:t>SAMtools</w:t>
      </w:r>
      <w:proofErr w:type="spellEnd"/>
      <w:r w:rsidR="005650C0" w:rsidRPr="005650C0">
        <w:rPr>
          <w:rFonts w:ascii="Courier" w:hAnsi="Courier"/>
        </w:rPr>
        <w:t xml:space="preserve"> </w:t>
      </w:r>
      <w:r w:rsidRPr="005650C0">
        <w:rPr>
          <w:rFonts w:ascii="Courier" w:hAnsi="Courier"/>
        </w:rPr>
        <w:t>-view</w:t>
      </w:r>
      <w:r>
        <w:rPr>
          <w:rFonts w:ascii="Liberation Serif" w:hAnsi="Liberation Serif"/>
        </w:rPr>
        <w:t xml:space="preserve">.  </w:t>
      </w:r>
    </w:p>
    <w:p w14:paraId="063D9903" w14:textId="413BF8A7" w:rsidR="00321C02" w:rsidRDefault="00321C02" w:rsidP="00321C02">
      <w:pPr>
        <w:spacing w:after="156" w:line="276" w:lineRule="auto"/>
      </w:pPr>
      <w:r>
        <w:rPr>
          <w:rFonts w:ascii="Liberation Serif" w:hAnsi="Liberation Serif"/>
        </w:rPr>
        <w:t xml:space="preserve">As a </w:t>
      </w:r>
      <w:r w:rsidRPr="0027595B">
        <w:rPr>
          <w:rFonts w:ascii="Liberation Serif" w:hAnsi="Liberation Serif"/>
        </w:rPr>
        <w:t xml:space="preserve">result of the aligned read count filtration, the number of individuals in each group was reduced (Table </w:t>
      </w:r>
      <w:r w:rsidR="0027595B" w:rsidRPr="0027595B">
        <w:rPr>
          <w:rFonts w:ascii="Liberation Serif" w:hAnsi="Liberation Serif"/>
        </w:rPr>
        <w:t>9</w:t>
      </w:r>
      <w:r w:rsidRPr="0027595B">
        <w:rPr>
          <w:rFonts w:ascii="Liberation Serif" w:hAnsi="Liberation Serif"/>
        </w:rPr>
        <w:t xml:space="preserve">). This resulted in relatively low sample numbers in the low and high DI groups compared to medium </w:t>
      </w:r>
      <w:r>
        <w:rPr>
          <w:rFonts w:ascii="Liberation Serif" w:hAnsi="Liberation Serif"/>
        </w:rPr>
        <w:t>and wild. Because substantial differences in group sample sizes will affect the significance in F</w:t>
      </w:r>
      <w:r>
        <w:rPr>
          <w:rFonts w:ascii="Liberation Serif" w:hAnsi="Liberation Serif"/>
          <w:vertAlign w:val="subscript"/>
        </w:rPr>
        <w:t xml:space="preserve">ST </w:t>
      </w:r>
      <w:r>
        <w:rPr>
          <w:rFonts w:ascii="Liberation Serif" w:hAnsi="Liberation Serif"/>
        </w:rPr>
        <w:t>pairwise comparisons, we decided to group individuals and make two comparisons: 1) wild/low DI group vs. medium/high DI group, and 2) wild group vs. hatchery (low/medium/high DI) group. With the former, we expected to detect loci that changed gradually in captivity while with the latter we expected to detect loci that change rapidly in captivity.</w:t>
      </w:r>
    </w:p>
    <w:p w14:paraId="27D7DBFE" w14:textId="1DF0646B" w:rsidR="00321C02" w:rsidRPr="00321C02" w:rsidRDefault="00321C02" w:rsidP="00AA4BD0">
      <w:pPr>
        <w:spacing w:after="156" w:line="276" w:lineRule="auto"/>
      </w:pPr>
      <w:r>
        <w:rPr>
          <w:rFonts w:ascii="Liberation Serif" w:hAnsi="Liberation Serif"/>
        </w:rPr>
        <w:t>Next, we performed a pairwise F</w:t>
      </w:r>
      <w:r>
        <w:rPr>
          <w:rFonts w:ascii="Liberation Serif" w:hAnsi="Liberation Serif"/>
          <w:vertAlign w:val="subscript"/>
        </w:rPr>
        <w:t>ST</w:t>
      </w:r>
      <w:r>
        <w:rPr>
          <w:rFonts w:ascii="Liberation Serif" w:hAnsi="Liberation Serif"/>
        </w:rPr>
        <w:t xml:space="preserve"> sliding window analysis to detect SNPs associated with domestication selection</w:t>
      </w:r>
      <w:r>
        <w:rPr>
          <w:rFonts w:ascii="Liberation Serif" w:hAnsi="Liberation Serif"/>
          <w:vertAlign w:val="subscript"/>
        </w:rPr>
        <w:t xml:space="preserve">. </w:t>
      </w:r>
      <w:r>
        <w:rPr>
          <w:rFonts w:ascii="Liberation Serif" w:hAnsi="Liberation Serif"/>
        </w:rPr>
        <w:t>Sliding window F</w:t>
      </w:r>
      <w:r>
        <w:rPr>
          <w:rFonts w:ascii="Liberation Serif" w:hAnsi="Liberation Serif"/>
          <w:vertAlign w:val="subscript"/>
        </w:rPr>
        <w:t>ST</w:t>
      </w:r>
      <w:r>
        <w:rPr>
          <w:rFonts w:ascii="Liberation Serif" w:hAnsi="Liberation Serif"/>
        </w:rPr>
        <w:t xml:space="preserve"> is the F</w:t>
      </w:r>
      <w:r>
        <w:rPr>
          <w:rFonts w:ascii="Liberation Serif" w:hAnsi="Liberation Serif"/>
          <w:vertAlign w:val="subscript"/>
        </w:rPr>
        <w:t>ST</w:t>
      </w:r>
      <w:r>
        <w:rPr>
          <w:rFonts w:ascii="Liberation Serif" w:hAnsi="Liberation Serif"/>
        </w:rPr>
        <w:t xml:space="preserve"> analysis performed interactively over a certain length along a sequence or chromosome</w:t>
      </w:r>
      <w:r w:rsidR="0027595B">
        <w:rPr>
          <w:rFonts w:ascii="Liberation Serif" w:hAnsi="Liberation Serif"/>
        </w:rPr>
        <w:fldChar w:fldCharType="begin"/>
      </w:r>
      <w:r w:rsidR="00A01B30">
        <w:rPr>
          <w:rFonts w:ascii="Liberation Serif" w:hAnsi="Liberation Serif"/>
        </w:rPr>
        <w:instrText xml:space="preserve"> ADDIN ZOTERO_ITEM CSL_CITATION {"citationID":"eLNRdwQK","properties":{"formattedCitation":"\\super 68\\nosupersub{}","plainCitation":"68","noteIndex":0},"citationItems":[{"id":535,"uris":["http://zotero.org/users/local/3tku6QP0/items/82ZHNI4R"],"uri":["http://zotero.org/users/local/3tku6QP0/items/82ZHNI4R"],"itemData":{"id":535,"type":"article-journal","container-title":"Scientific Reports","DOI":"10.1038/s41598-019-57038-x","issue":"149","language":"en","page":"4","source":"Zotero","title":"SWAV: a web-based visualization browser for sliding window analysis","volume":"10","author":[{"family":"Zhu","given":"Zhenglin"},{"family":"Wang","given":"Yawang"},{"family":"Zhou","given":"Xichuan"},{"family":"Yang","given":"Liuqing"},{"family":"Meng","given":"Geng"},{"family":"Zhang","given":"Ze"}],"issued":{"date-parts":[["2020"]]}}}],"schema":"https://github.com/citation-style-language/schema/raw/master/csl-citation.json"} </w:instrText>
      </w:r>
      <w:r w:rsidR="0027595B">
        <w:rPr>
          <w:rFonts w:ascii="Liberation Serif" w:hAnsi="Liberation Serif"/>
        </w:rPr>
        <w:fldChar w:fldCharType="separate"/>
      </w:r>
      <w:r w:rsidR="00A01B30" w:rsidRPr="00A01B30">
        <w:rPr>
          <w:rFonts w:ascii="Liberation Serif" w:hAnsi="Liberation Serif"/>
          <w:vertAlign w:val="superscript"/>
        </w:rPr>
        <w:t>68</w:t>
      </w:r>
      <w:r w:rsidR="0027595B">
        <w:rPr>
          <w:rFonts w:ascii="Liberation Serif" w:hAnsi="Liberation Serif"/>
        </w:rPr>
        <w:fldChar w:fldCharType="end"/>
      </w:r>
      <w:r>
        <w:rPr>
          <w:rFonts w:ascii="Liberation Serif" w:hAnsi="Liberation Serif"/>
        </w:rPr>
        <w:t>. Since our SNP F</w:t>
      </w:r>
      <w:r>
        <w:rPr>
          <w:rFonts w:ascii="Liberation Serif" w:hAnsi="Liberation Serif"/>
          <w:vertAlign w:val="subscript"/>
        </w:rPr>
        <w:t>ST</w:t>
      </w:r>
      <w:r>
        <w:rPr>
          <w:rFonts w:ascii="Liberation Serif" w:hAnsi="Liberation Serif"/>
        </w:rPr>
        <w:t xml:space="preserve"> analyses were very noisy, and also because when selection affects a single SNP it also affects region where it is located, we decided to conduct a sliding window analysis which examines SNP outliers within their genomic regions. To conduct the sliding window analysis, we used snpR package</w:t>
      </w:r>
      <w:r>
        <w:rPr>
          <w:rFonts w:ascii="Liberation Serif" w:hAnsi="Liberation Serif"/>
          <w:highlight w:val="lightGray"/>
          <w:vertAlign w:val="superscript"/>
        </w:rPr>
        <w:t>6</w:t>
      </w:r>
      <w:r>
        <w:rPr>
          <w:rFonts w:ascii="Liberation Serif" w:hAnsi="Liberation Serif"/>
        </w:rPr>
        <w:t xml:space="preserve"> which is a software package designed for whole-genome analysis with SNP data. In snpR, we performed F</w:t>
      </w:r>
      <w:r>
        <w:rPr>
          <w:rFonts w:ascii="Liberation Serif" w:hAnsi="Liberation Serif"/>
          <w:vertAlign w:val="subscript"/>
        </w:rPr>
        <w:t>ST</w:t>
      </w:r>
      <w:r>
        <w:rPr>
          <w:rFonts w:ascii="Liberation Serif" w:hAnsi="Liberation Serif"/>
        </w:rPr>
        <w:t xml:space="preserve"> sliding window function (</w:t>
      </w:r>
      <w:proofErr w:type="spellStart"/>
      <w:r w:rsidRPr="005650C0">
        <w:rPr>
          <w:rFonts w:ascii="Courier" w:hAnsi="Courier"/>
        </w:rPr>
        <w:t>calc_smoothed_averages</w:t>
      </w:r>
      <w:proofErr w:type="spellEnd"/>
      <w:r>
        <w:rPr>
          <w:rFonts w:ascii="Liberation Serif" w:hAnsi="Liberation Serif"/>
        </w:rPr>
        <w:t>) using 200kb window length (sigma=200, step = 50) to find differentiated regions on the genome. We then applied the bootstrapping function (</w:t>
      </w:r>
      <w:proofErr w:type="spellStart"/>
      <w:r w:rsidRPr="005650C0">
        <w:rPr>
          <w:rFonts w:ascii="Courier" w:hAnsi="Courier"/>
        </w:rPr>
        <w:t>do_bootstraps</w:t>
      </w:r>
      <w:proofErr w:type="spellEnd"/>
      <w:r>
        <w:rPr>
          <w:rFonts w:ascii="Liberation Serif" w:hAnsi="Liberation Serif"/>
        </w:rPr>
        <w:t xml:space="preserve">) to test for the significance of those regions (at p≤0.001). </w:t>
      </w:r>
    </w:p>
    <w:p w14:paraId="53FA2BB3" w14:textId="6DF8C907" w:rsidR="002A181A" w:rsidRDefault="00EF3213">
      <w:pPr>
        <w:pStyle w:val="Heading2"/>
        <w:spacing w:line="276" w:lineRule="auto"/>
        <w:rPr>
          <w:rFonts w:ascii="Times" w:hAnsi="Times"/>
          <w:bCs/>
          <w:u w:val="single"/>
        </w:rPr>
      </w:pPr>
      <w:r>
        <w:t xml:space="preserve">Domestication </w:t>
      </w:r>
      <w:r w:rsidR="00321C02">
        <w:t>results and d</w:t>
      </w:r>
      <w:r>
        <w:t>iscussion</w:t>
      </w:r>
    </w:p>
    <w:p w14:paraId="1B7CF772" w14:textId="386ECF4C" w:rsidR="00321C02" w:rsidRDefault="00321C02" w:rsidP="00321C02">
      <w:pPr>
        <w:spacing w:after="156" w:line="276" w:lineRule="auto"/>
      </w:pPr>
      <w:r>
        <w:rPr>
          <w:rFonts w:ascii="Liberation Serif" w:hAnsi="Liberation Serif"/>
        </w:rPr>
        <w:t>The results</w:t>
      </w:r>
      <w:r>
        <w:rPr>
          <w:rFonts w:ascii="Liberation Serif" w:hAnsi="Liberation Serif"/>
          <w:vertAlign w:val="subscript"/>
        </w:rPr>
        <w:t xml:space="preserve"> </w:t>
      </w:r>
      <w:r>
        <w:rPr>
          <w:rFonts w:ascii="Liberation Serif" w:hAnsi="Liberation Serif"/>
        </w:rPr>
        <w:t>of our two</w:t>
      </w:r>
      <w:r>
        <w:rPr>
          <w:rFonts w:ascii="Liberation Serif" w:hAnsi="Liberation Serif"/>
          <w:vertAlign w:val="subscript"/>
        </w:rPr>
        <w:t xml:space="preserve"> </w:t>
      </w:r>
      <w:r>
        <w:rPr>
          <w:rFonts w:ascii="Liberation Serif" w:hAnsi="Liberation Serif"/>
        </w:rPr>
        <w:t>pairwise F</w:t>
      </w:r>
      <w:r>
        <w:rPr>
          <w:rFonts w:ascii="Liberation Serif" w:hAnsi="Liberation Serif"/>
          <w:vertAlign w:val="subscript"/>
        </w:rPr>
        <w:t>ST</w:t>
      </w:r>
      <w:r>
        <w:rPr>
          <w:rFonts w:ascii="Liberation Serif" w:hAnsi="Liberation Serif"/>
        </w:rPr>
        <w:t xml:space="preserve"> sliding window analyses are shown in </w:t>
      </w:r>
      <w:r w:rsidR="0027595B">
        <w:rPr>
          <w:rFonts w:ascii="Liberation Serif" w:hAnsi="Liberation Serif"/>
        </w:rPr>
        <w:t>F</w:t>
      </w:r>
      <w:r>
        <w:rPr>
          <w:rFonts w:ascii="Liberation Serif" w:hAnsi="Liberation Serif"/>
        </w:rPr>
        <w:t xml:space="preserve">igure </w:t>
      </w:r>
      <w:r w:rsidR="0027595B">
        <w:rPr>
          <w:rFonts w:ascii="Liberation Serif" w:hAnsi="Liberation Serif"/>
        </w:rPr>
        <w:t>1</w:t>
      </w:r>
      <w:r>
        <w:rPr>
          <w:rFonts w:ascii="Liberation Serif" w:hAnsi="Liberation Serif"/>
        </w:rPr>
        <w:t>2. In both comparisons (1 and 2), there are highly and moderately elevated regions with significant F</w:t>
      </w:r>
      <w:r>
        <w:rPr>
          <w:rFonts w:ascii="Liberation Serif" w:hAnsi="Liberation Serif"/>
          <w:vertAlign w:val="subscript"/>
        </w:rPr>
        <w:t>ST</w:t>
      </w:r>
      <w:r>
        <w:rPr>
          <w:rFonts w:ascii="Liberation Serif" w:hAnsi="Liberation Serif"/>
        </w:rPr>
        <w:t xml:space="preserve"> windows. Those elevated regions, have high genetic differences between the two groups in each comparison, and are candidate regions associated with domestication selection. In comparison 1, wild/low DI group vs. medium/high DI group, two elevated regions are significant: one on </w:t>
      </w:r>
      <w:r w:rsidR="005650C0">
        <w:rPr>
          <w:rFonts w:ascii="Liberation Serif" w:hAnsi="Liberation Serif"/>
        </w:rPr>
        <w:t>C</w:t>
      </w:r>
      <w:r>
        <w:rPr>
          <w:rFonts w:ascii="Liberation Serif" w:hAnsi="Liberation Serif"/>
        </w:rPr>
        <w:t xml:space="preserve">hromosome 15 and one on </w:t>
      </w:r>
      <w:r w:rsidR="005650C0">
        <w:rPr>
          <w:rFonts w:ascii="Liberation Serif" w:hAnsi="Liberation Serif"/>
        </w:rPr>
        <w:t>C</w:t>
      </w:r>
      <w:r>
        <w:rPr>
          <w:rFonts w:ascii="Liberation Serif" w:hAnsi="Liberation Serif"/>
        </w:rPr>
        <w:t>hromosome 22 (lg 15 and lg</w:t>
      </w:r>
      <w:r w:rsidR="005650C0">
        <w:rPr>
          <w:rFonts w:ascii="Liberation Serif" w:hAnsi="Liberation Serif"/>
        </w:rPr>
        <w:t xml:space="preserve"> </w:t>
      </w:r>
      <w:r>
        <w:rPr>
          <w:rFonts w:ascii="Liberation Serif" w:hAnsi="Liberation Serif"/>
        </w:rPr>
        <w:t xml:space="preserve">22). In comparison 2, wild vs. low/medium/high DI group, there are multiple significant peaks on </w:t>
      </w:r>
      <w:r w:rsidR="005650C0">
        <w:rPr>
          <w:rFonts w:ascii="Liberation Serif" w:hAnsi="Liberation Serif"/>
        </w:rPr>
        <w:t>C</w:t>
      </w:r>
      <w:r>
        <w:rPr>
          <w:rFonts w:ascii="Liberation Serif" w:hAnsi="Liberation Serif"/>
        </w:rPr>
        <w:t xml:space="preserve">hromosomes 4, 10, 13, 15, 16, 19, 22, 23, and 26. Interestingly, the two elevated regions on </w:t>
      </w:r>
      <w:r w:rsidR="005650C0">
        <w:rPr>
          <w:rFonts w:ascii="Liberation Serif" w:hAnsi="Liberation Serif"/>
        </w:rPr>
        <w:t>C</w:t>
      </w:r>
      <w:r>
        <w:rPr>
          <w:rFonts w:ascii="Liberation Serif" w:hAnsi="Liberation Serif"/>
        </w:rPr>
        <w:t>hromosome 15 and</w:t>
      </w:r>
      <w:r w:rsidR="005650C0">
        <w:rPr>
          <w:rFonts w:ascii="Liberation Serif" w:hAnsi="Liberation Serif"/>
        </w:rPr>
        <w:t xml:space="preserve"> </w:t>
      </w:r>
      <w:r w:rsidR="005650C0">
        <w:rPr>
          <w:rFonts w:ascii="Liberation Serif" w:hAnsi="Liberation Serif"/>
        </w:rPr>
        <w:lastRenderedPageBreak/>
        <w:t>Chromosome</w:t>
      </w:r>
      <w:r>
        <w:rPr>
          <w:rFonts w:ascii="Liberation Serif" w:hAnsi="Liberation Serif"/>
        </w:rPr>
        <w:t xml:space="preserve"> 22 are present in both comparisons which makes them more likely as candidate regions under the selection. </w:t>
      </w:r>
    </w:p>
    <w:p w14:paraId="242D9114" w14:textId="3D74541E" w:rsidR="00321C02" w:rsidRDefault="00321C02" w:rsidP="00321C02">
      <w:pPr>
        <w:spacing w:after="156" w:line="276" w:lineRule="auto"/>
      </w:pPr>
      <w:r>
        <w:rPr>
          <w:rFonts w:ascii="Liberation Serif" w:hAnsi="Liberation Serif"/>
        </w:rPr>
        <w:t>To further explore those candidate regions, we looked at the distribution of the windows across each chromosome. We observed that outlier windows clustered in one region on each chromosome (</w:t>
      </w:r>
      <w:r w:rsidRPr="001F13C7">
        <w:rPr>
          <w:rFonts w:ascii="Liberation Serif" w:hAnsi="Liberation Serif"/>
        </w:rPr>
        <w:t xml:space="preserve">Figure </w:t>
      </w:r>
      <w:r w:rsidR="001F13C7" w:rsidRPr="001F13C7">
        <w:rPr>
          <w:rFonts w:ascii="Liberation Serif" w:hAnsi="Liberation Serif"/>
        </w:rPr>
        <w:t>1</w:t>
      </w:r>
      <w:r w:rsidRPr="001F13C7">
        <w:rPr>
          <w:rFonts w:ascii="Liberation Serif" w:hAnsi="Liberation Serif"/>
        </w:rPr>
        <w:t>3).</w:t>
      </w:r>
      <w:r w:rsidRPr="001F13C7">
        <w:rPr>
          <w:rFonts w:ascii="Liberation Serif" w:hAnsi="Liberation Serif"/>
          <w:b/>
          <w:bCs/>
        </w:rPr>
        <w:t xml:space="preserve"> </w:t>
      </w:r>
      <w:r w:rsidRPr="001F13C7">
        <w:rPr>
          <w:rFonts w:ascii="Liberation Serif" w:hAnsi="Liberation Serif"/>
        </w:rPr>
        <w:t xml:space="preserve">This </w:t>
      </w:r>
      <w:r>
        <w:rPr>
          <w:rFonts w:ascii="Liberation Serif" w:hAnsi="Liberation Serif"/>
        </w:rPr>
        <w:t>strengthens the probability of the region being under selection (</w:t>
      </w:r>
      <w:proofErr w:type="gramStart"/>
      <w:r>
        <w:rPr>
          <w:rFonts w:ascii="Liberation Serif" w:hAnsi="Liberation Serif"/>
          <w:color w:val="00000A"/>
        </w:rPr>
        <w:t>i.e.</w:t>
      </w:r>
      <w:proofErr w:type="gramEnd"/>
      <w:r>
        <w:rPr>
          <w:rFonts w:ascii="Liberation Serif" w:hAnsi="Liberation Serif"/>
          <w:color w:val="00000A"/>
        </w:rPr>
        <w:t xml:space="preserve"> </w:t>
      </w:r>
      <w:r>
        <w:rPr>
          <w:rFonts w:ascii="Liberation Serif" w:hAnsi="Liberation Serif"/>
        </w:rPr>
        <w:t xml:space="preserve">the existence of peak of windows around significant windows indicates regional selection). Moreover, looking at the high resolution of the regions in both </w:t>
      </w:r>
      <w:r w:rsidRPr="001F13C7">
        <w:rPr>
          <w:rFonts w:ascii="Liberation Serif" w:hAnsi="Liberation Serif"/>
        </w:rPr>
        <w:t xml:space="preserve">comparisons (Figure </w:t>
      </w:r>
      <w:r w:rsidR="001F13C7" w:rsidRPr="001F13C7">
        <w:rPr>
          <w:rFonts w:ascii="Liberation Serif" w:hAnsi="Liberation Serif"/>
        </w:rPr>
        <w:t>1</w:t>
      </w:r>
      <w:r w:rsidR="00BC597B">
        <w:rPr>
          <w:rFonts w:ascii="Liberation Serif" w:hAnsi="Liberation Serif"/>
        </w:rPr>
        <w:t>4</w:t>
      </w:r>
      <w:r w:rsidRPr="001F13C7">
        <w:rPr>
          <w:rFonts w:ascii="Liberation Serif" w:hAnsi="Liberation Serif"/>
        </w:rPr>
        <w:t xml:space="preserve">a and b) shows the same pattern of the peak distribution in each of the comparisons (comparison </w:t>
      </w:r>
      <w:r>
        <w:rPr>
          <w:rFonts w:ascii="Liberation Serif" w:hAnsi="Liberation Serif"/>
        </w:rPr>
        <w:t xml:space="preserve">1 in red and comparison 2 in blue) which is strong evidence that they are located at the exact same region on the genome and are under the same selective pressure. </w:t>
      </w:r>
    </w:p>
    <w:p w14:paraId="03237CBE" w14:textId="28AED9A7" w:rsidR="00321C02" w:rsidRDefault="00321C02" w:rsidP="00321C02">
      <w:pPr>
        <w:spacing w:after="156" w:line="276" w:lineRule="auto"/>
      </w:pPr>
      <w:r>
        <w:rPr>
          <w:rFonts w:ascii="Liberation Serif" w:hAnsi="Liberation Serif"/>
        </w:rPr>
        <w:t>Our analyses have provided strong evidence that heritable genetic changes are happening in captivity. We identified at least two regions on two different chromosomes as candidate regions under domestication selection. This can signify that domestication is a polygenic (</w:t>
      </w:r>
      <w:proofErr w:type="gramStart"/>
      <w:r>
        <w:rPr>
          <w:rFonts w:ascii="Liberation Serif" w:hAnsi="Liberation Serif"/>
        </w:rPr>
        <w:t>i.e.</w:t>
      </w:r>
      <w:proofErr w:type="gramEnd"/>
      <w:r>
        <w:rPr>
          <w:rFonts w:ascii="Liberation Serif" w:hAnsi="Liberation Serif"/>
        </w:rPr>
        <w:t xml:space="preserve"> domestication is caused by more than one region in the genome). In addition, since each of the two candidate regions are present in both comparisons, it seems domestication selection is happening in the early generations. This is because even when the low DI group is separated from the wild group in comparison 2, those regions on lg15 and lg22 are elevated. Additionally, in comparison 2 other elevated regions show significant F</w:t>
      </w:r>
      <w:r>
        <w:rPr>
          <w:rFonts w:ascii="Liberation Serif" w:hAnsi="Liberation Serif"/>
          <w:vertAlign w:val="subscript"/>
        </w:rPr>
        <w:t>ST</w:t>
      </w:r>
      <w:r>
        <w:rPr>
          <w:rFonts w:ascii="Liberation Serif" w:hAnsi="Liberation Serif"/>
        </w:rPr>
        <w:t xml:space="preserve"> windows. Although these regions can be potentially under domestication selection, more investigation is required.</w:t>
      </w:r>
    </w:p>
    <w:p w14:paraId="238F70DD" w14:textId="520C32A4" w:rsidR="005650C0" w:rsidRPr="00AA4BD0" w:rsidRDefault="00AA4BD0" w:rsidP="005650C0">
      <w:pPr>
        <w:pStyle w:val="Heading2"/>
        <w:spacing w:line="276" w:lineRule="auto"/>
        <w:rPr>
          <w:rFonts w:ascii="Times" w:hAnsi="Times"/>
          <w:bCs/>
        </w:rPr>
      </w:pPr>
      <w:r w:rsidRPr="00AA4BD0">
        <w:rPr>
          <w:rFonts w:ascii="Times" w:hAnsi="Times"/>
          <w:bCs/>
        </w:rPr>
        <w:t>Future recommendations</w:t>
      </w:r>
    </w:p>
    <w:p w14:paraId="00D540ED" w14:textId="77777777" w:rsidR="005650C0" w:rsidRDefault="005650C0" w:rsidP="005650C0">
      <w:pPr>
        <w:spacing w:after="156" w:line="276" w:lineRule="auto"/>
      </w:pPr>
      <w:r>
        <w:rPr>
          <w:rFonts w:ascii="Liberation Serif" w:hAnsi="Liberation Serif"/>
        </w:rPr>
        <w:t xml:space="preserve">For further research, we will explore genes and molecular pathways associated with the two candidate regions discovered in comparison 1 and we will do more investigation of the other regions discovered in comparison 2 that may potentially be under domestication selection. Using the reference genome, we will also run a genome-wide association study (GWAS) to assess association of our candidate loci with the recovery rate at the FCCL. If there is an association between domestication selection and recovery rate, we expect to observe the same loci as the domestication selection candidate loci. </w:t>
      </w:r>
    </w:p>
    <w:p w14:paraId="6BCDD913" w14:textId="77777777" w:rsidR="002A181A" w:rsidRDefault="00EF3213">
      <w:pPr>
        <w:spacing w:line="276" w:lineRule="auto"/>
        <w:rPr>
          <w:rFonts w:ascii="Times" w:hAnsi="Times"/>
          <w:b/>
          <w:bCs/>
          <w:u w:val="single"/>
        </w:rPr>
      </w:pPr>
      <w:r>
        <w:br w:type="page"/>
      </w:r>
    </w:p>
    <w:p w14:paraId="530D9E12" w14:textId="77777777" w:rsidR="002A181A" w:rsidRDefault="00EF3213">
      <w:pPr>
        <w:pStyle w:val="Heading1"/>
        <w:spacing w:line="276" w:lineRule="auto"/>
        <w:rPr>
          <w:rFonts w:ascii="Times" w:hAnsi="Times"/>
          <w:bCs/>
        </w:rPr>
      </w:pPr>
      <w:r>
        <w:lastRenderedPageBreak/>
        <w:t>Task 4: Sex Marker</w:t>
      </w:r>
    </w:p>
    <w:p w14:paraId="4C75EF3B" w14:textId="77777777" w:rsidR="002A181A" w:rsidRDefault="00EF3213">
      <w:pPr>
        <w:pStyle w:val="ListParagraph"/>
        <w:numPr>
          <w:ilvl w:val="0"/>
          <w:numId w:val="1"/>
        </w:numPr>
        <w:spacing w:line="276" w:lineRule="auto"/>
        <w:rPr>
          <w:rFonts w:ascii="Times" w:hAnsi="Times"/>
          <w:b/>
          <w:bCs/>
          <w:u w:val="single"/>
        </w:rPr>
      </w:pPr>
      <w:r>
        <w:t>Background</w:t>
      </w:r>
    </w:p>
    <w:p w14:paraId="63678A57" w14:textId="77777777" w:rsidR="002A181A" w:rsidRDefault="00EF3213">
      <w:pPr>
        <w:pStyle w:val="ListParagraph"/>
        <w:numPr>
          <w:ilvl w:val="0"/>
          <w:numId w:val="1"/>
        </w:numPr>
        <w:spacing w:line="276" w:lineRule="auto"/>
        <w:ind w:right="270"/>
        <w:rPr>
          <w:bCs/>
        </w:rPr>
      </w:pPr>
      <w:r>
        <w:rPr>
          <w:bCs/>
        </w:rPr>
        <w:t>DNA sampling &amp; sequencing</w:t>
      </w:r>
    </w:p>
    <w:p w14:paraId="163318A1" w14:textId="77777777" w:rsidR="002A181A" w:rsidRDefault="00EF3213">
      <w:pPr>
        <w:pStyle w:val="ListParagraph"/>
        <w:numPr>
          <w:ilvl w:val="0"/>
          <w:numId w:val="1"/>
        </w:numPr>
        <w:spacing w:line="276" w:lineRule="auto"/>
        <w:ind w:right="270"/>
        <w:rPr>
          <w:bCs/>
        </w:rPr>
      </w:pPr>
      <w:r>
        <w:rPr>
          <w:bCs/>
        </w:rPr>
        <w:t>Genome wide association study</w:t>
      </w:r>
    </w:p>
    <w:p w14:paraId="414496FB" w14:textId="77777777" w:rsidR="002A181A" w:rsidRDefault="00EF3213">
      <w:pPr>
        <w:pStyle w:val="ListParagraph"/>
        <w:numPr>
          <w:ilvl w:val="0"/>
          <w:numId w:val="1"/>
        </w:numPr>
        <w:spacing w:line="276" w:lineRule="auto"/>
        <w:ind w:right="270"/>
        <w:rPr>
          <w:bCs/>
        </w:rPr>
      </w:pPr>
      <w:r>
        <w:rPr>
          <w:bCs/>
        </w:rPr>
        <w:t>Depth analysis</w:t>
      </w:r>
    </w:p>
    <w:p w14:paraId="7F60E163" w14:textId="77777777" w:rsidR="002A181A" w:rsidRDefault="00EF3213">
      <w:pPr>
        <w:pStyle w:val="ListParagraph"/>
        <w:numPr>
          <w:ilvl w:val="0"/>
          <w:numId w:val="1"/>
        </w:numPr>
        <w:spacing w:line="276" w:lineRule="auto"/>
        <w:ind w:right="270"/>
        <w:rPr>
          <w:bCs/>
        </w:rPr>
      </w:pPr>
      <w:r>
        <w:rPr>
          <w:bCs/>
        </w:rPr>
        <w:t>K-mer analysis</w:t>
      </w:r>
    </w:p>
    <w:p w14:paraId="7F43FD3A" w14:textId="6BA399A6" w:rsidR="002A181A" w:rsidRPr="00AA4BD0" w:rsidRDefault="00EF3213" w:rsidP="00AA4BD0">
      <w:pPr>
        <w:pStyle w:val="ListParagraph"/>
        <w:numPr>
          <w:ilvl w:val="0"/>
          <w:numId w:val="1"/>
        </w:numPr>
        <w:spacing w:line="276" w:lineRule="auto"/>
        <w:ind w:right="270"/>
        <w:rPr>
          <w:bCs/>
        </w:rPr>
      </w:pPr>
      <w:r>
        <w:rPr>
          <w:bCs/>
        </w:rPr>
        <w:t>Sex marker discussion</w:t>
      </w:r>
    </w:p>
    <w:p w14:paraId="6E569F97" w14:textId="77777777" w:rsidR="002A181A" w:rsidRDefault="002A181A">
      <w:pPr>
        <w:spacing w:line="276" w:lineRule="auto"/>
        <w:rPr>
          <w:rFonts w:ascii="Times" w:hAnsi="Times"/>
          <w:b/>
          <w:bCs/>
          <w:u w:val="single"/>
        </w:rPr>
      </w:pPr>
    </w:p>
    <w:p w14:paraId="0C355813" w14:textId="77777777" w:rsidR="002A181A" w:rsidRDefault="00EF3213">
      <w:pPr>
        <w:pStyle w:val="Heading2"/>
        <w:spacing w:line="276" w:lineRule="auto"/>
        <w:rPr>
          <w:rFonts w:ascii="Times" w:hAnsi="Times"/>
          <w:bCs/>
          <w:u w:val="single"/>
        </w:rPr>
      </w:pPr>
      <w:r>
        <w:t>Background</w:t>
      </w:r>
    </w:p>
    <w:p w14:paraId="758079E3" w14:textId="52F71549" w:rsidR="002A181A" w:rsidRDefault="00EF3213">
      <w:pPr>
        <w:spacing w:line="276" w:lineRule="auto"/>
        <w:ind w:right="270"/>
        <w:rPr>
          <w:bCs/>
          <w:iCs/>
        </w:rPr>
      </w:pPr>
      <w:r>
        <w:rPr>
          <w:bCs/>
          <w:iCs/>
        </w:rPr>
        <w:t xml:space="preserve">Sex determination in fish is </w:t>
      </w:r>
      <w:r w:rsidR="000E0602">
        <w:rPr>
          <w:bCs/>
          <w:iCs/>
        </w:rPr>
        <w:t xml:space="preserve">a </w:t>
      </w:r>
      <w:r>
        <w:rPr>
          <w:bCs/>
          <w:iCs/>
        </w:rPr>
        <w:t>highly variable</w:t>
      </w:r>
      <w:r w:rsidR="000E0602">
        <w:rPr>
          <w:bCs/>
          <w:iCs/>
        </w:rPr>
        <w:t xml:space="preserve"> trait</w:t>
      </w:r>
      <w:r>
        <w:fldChar w:fldCharType="begin"/>
      </w:r>
      <w:r w:rsidR="00A01B30">
        <w:rPr>
          <w:bCs/>
          <w:iCs/>
        </w:rPr>
        <w:instrText xml:space="preserve"> ADDIN ZOTERO_ITEM CSL_CITATION {"citationID":"wPloLTt3","properties":{"formattedCitation":"\\super 69\\nosupersub{}","plainCitation":"69","noteIndex":0},"citationItems":[{"id":"Otmf7FJN/Up9G65st","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Pr>
          <w:bCs/>
          <w:iCs/>
        </w:rPr>
        <w:fldChar w:fldCharType="separate"/>
      </w:r>
      <w:r w:rsidR="00A01B30" w:rsidRPr="00A01B30">
        <w:rPr>
          <w:vertAlign w:val="superscript"/>
        </w:rPr>
        <w:t>69</w:t>
      </w:r>
      <w:r>
        <w:rPr>
          <w:bCs/>
          <w:iCs/>
        </w:rPr>
        <w:fldChar w:fldCharType="end"/>
      </w:r>
      <w:r>
        <w:rPr>
          <w:bCs/>
          <w:iCs/>
        </w:rPr>
        <w:t xml:space="preserve"> and understanding its mechanisms is crucial for understanding both the biology of a species and for gaining insight into the evolution of sex chromosomes and genetic mechanisms underlying sex determination</w:t>
      </w:r>
      <w:r>
        <w:fldChar w:fldCharType="begin"/>
      </w:r>
      <w:r w:rsidR="00A01B30">
        <w:rPr>
          <w:bCs/>
          <w:iCs/>
        </w:rPr>
        <w:instrText xml:space="preserve"> ADDIN ZOTERO_ITEM CSL_CITATION {"citationID":"fw2QppLM","properties":{"formattedCitation":"\\super 70\\nosupersub{}","plainCitation":"70","noteIndex":0},"citationItems":[{"id":"Otmf7FJN/P8YK2Tck","uris":["http://www.mendeley.com/documents/?uuid=bf62f766-0bdc-4713-80eb-0c79ca8ca548"],"uri":["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Pr>
          <w:bCs/>
          <w:iCs/>
        </w:rPr>
        <w:fldChar w:fldCharType="separate"/>
      </w:r>
      <w:r w:rsidR="00A01B30" w:rsidRPr="00A01B30">
        <w:rPr>
          <w:vertAlign w:val="superscript"/>
        </w:rPr>
        <w:t>70</w:t>
      </w:r>
      <w:r>
        <w:rPr>
          <w:bCs/>
          <w:iCs/>
        </w:rPr>
        <w:fldChar w:fldCharType="end"/>
      </w:r>
      <w:r>
        <w:rPr>
          <w:bCs/>
          <w:iCs/>
        </w:rPr>
        <w:t>. Fish represent the most diverse group of vertebrates on earth with over 30,000 described species</w:t>
      </w:r>
      <w:r>
        <w:fldChar w:fldCharType="begin"/>
      </w:r>
      <w:r w:rsidR="00A01B30">
        <w:rPr>
          <w:bCs/>
          <w:iCs/>
        </w:rPr>
        <w:instrText xml:space="preserve"> ADDIN ZOTERO_ITEM CSL_CITATION {"citationID":"hYf8P09Z","properties":{"formattedCitation":"\\super 71\\nosupersub{}","plainCitation":"71","noteIndex":0},"citationItems":[{"id":"Otmf7FJN/fFQVM0L5","uris":["http://www.mendeley.com/documents/?uuid=15be4d65-07bf-4803-90e6-835556babe79"],"uri":["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Pr>
          <w:bCs/>
          <w:iCs/>
        </w:rPr>
        <w:fldChar w:fldCharType="separate"/>
      </w:r>
      <w:r w:rsidR="00A01B30" w:rsidRPr="00A01B30">
        <w:rPr>
          <w:vertAlign w:val="superscript"/>
        </w:rPr>
        <w:t>71</w:t>
      </w:r>
      <w:r>
        <w:rPr>
          <w:bCs/>
          <w:iCs/>
        </w:rPr>
        <w:fldChar w:fldCharType="end"/>
      </w:r>
      <w:r>
        <w:rPr>
          <w:bCs/>
          <w:iCs/>
        </w:rPr>
        <w:t>. With this diversity and constant exposure to variable environments comes a vast array of morphological, physiological, behavioral, developmental and sexual mechanisms</w:t>
      </w:r>
      <w:r>
        <w:fldChar w:fldCharType="begin"/>
      </w:r>
      <w:r w:rsidR="00A01B30">
        <w:rPr>
          <w:bCs/>
          <w:iCs/>
        </w:rPr>
        <w:instrText xml:space="preserve"> ADDIN ZOTERO_ITEM CSL_CITATION {"citationID":"z8iumBbF","properties":{"formattedCitation":"\\super 72\\uc0\\u8211{}75\\nosupersub{}","plainCitation":"72–75","noteIndex":0},"citationItems":[{"id":"Otmf7FJN/aisVPQk2","uris":["http://www.mendeley.com/documents/?uuid=195dc493-418d-4e6d-89aa-e5ebfed03d1f"],"uri":["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Otmf7FJN/kYqTFcwr","uris":["http://www.mendeley.com/documents/?uuid=aa8e43cc-6d00-4ef8-a00c-76b26ae61859"],"uri":["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Otmf7FJN/3X3fhtJt","uris":["http://www.mendeley.com/documents/?uuid=4a7795b5-6b5d-4ddb-8dad-f2a9fa9183f1"],"uri":["http://www.mendeley.com/documents/?uuid=4a7795b5-6b5d-4ddb-8dad-f2a9fa9183f1"],"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id":"Otmf7FJN/KlkN3DvK","uris":["http://www.mendeley.com/documents/?uuid=31f7b719-a731-4e93-8b61-431457911517"],"uri":["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schema":"https://github.com/citation-style-language/schema/raw/master/csl-citation.json"} </w:instrText>
      </w:r>
      <w:r>
        <w:rPr>
          <w:bCs/>
          <w:iCs/>
        </w:rPr>
        <w:fldChar w:fldCharType="separate"/>
      </w:r>
      <w:r w:rsidR="00A01B30" w:rsidRPr="00A01B30">
        <w:rPr>
          <w:vertAlign w:val="superscript"/>
        </w:rPr>
        <w:t>72–75</w:t>
      </w:r>
      <w:r>
        <w:rPr>
          <w:bCs/>
          <w:iCs/>
        </w:rPr>
        <w:fldChar w:fldCharType="end"/>
      </w:r>
      <w:r>
        <w:rPr>
          <w:bCs/>
          <w:iCs/>
        </w:rPr>
        <w:t>. In teleost fishes, sex determination can be genetic or environmental and varies even between closely related species</w:t>
      </w:r>
      <w:r>
        <w:fldChar w:fldCharType="begin"/>
      </w:r>
      <w:r w:rsidR="00A01B30">
        <w:rPr>
          <w:bCs/>
          <w:iCs/>
        </w:rPr>
        <w:instrText xml:space="preserve"> ADDIN ZOTERO_ITEM CSL_CITATION {"citationID":"B7FTBGOW","properties":{"formattedCitation":"\\super 69,76\\uc0\\u8211{}78\\nosupersub{}","plainCitation":"69,76–78","noteIndex":0},"citationItems":[{"id":"Otmf7FJN/ZSZQ0Vo3","uris":["http://www.mendeley.com/documents/?uuid=8b73779d-f525-48e0-ba64-b1dbd7428d63"],"uri":["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Otmf7FJN/7L7PDQ6I","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Otmf7FJN/26qkH8gC","uris":["http://www.mendeley.com/documents/?uuid=ca7bd1e9-8e27-4fa2-9b33-fd6639fafc12"],"uri":["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Otmf7FJN/Up9G65st","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Pr>
          <w:bCs/>
          <w:iCs/>
        </w:rPr>
        <w:fldChar w:fldCharType="separate"/>
      </w:r>
      <w:r w:rsidR="00A01B30" w:rsidRPr="00A01B30">
        <w:rPr>
          <w:vertAlign w:val="superscript"/>
        </w:rPr>
        <w:t>69,76–78</w:t>
      </w:r>
      <w:r>
        <w:rPr>
          <w:bCs/>
          <w:iCs/>
        </w:rPr>
        <w:fldChar w:fldCharType="end"/>
      </w:r>
      <w:r>
        <w:rPr>
          <w:bCs/>
          <w:iCs/>
        </w:rPr>
        <w:t>. Delta smelt are a unisexual species that do not appear to have environmental regulation of sex determination which suggests sex may be determined genetically. In teleost fishes, endogenous genetic sex determination mechanisms can occur at the chromosomal level, where heterogametic males (XY) or females (ZW) exist, or mechanisms can be at the genic level where single or multiple genes influence sex determination</w:t>
      </w:r>
      <w:r>
        <w:fldChar w:fldCharType="begin"/>
      </w:r>
      <w:r w:rsidR="00A01B30">
        <w:rPr>
          <w:bCs/>
          <w:iCs/>
        </w:rPr>
        <w:instrText xml:space="preserve"> ADDIN ZOTERO_ITEM CSL_CITATION {"citationID":"ucXRvtVg","properties":{"formattedCitation":"\\super 77\\nosupersub{}","plainCitation":"77","noteIndex":0},"citationItems":[{"id":"Otmf7FJN/7L7PDQ6I","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Pr>
          <w:bCs/>
          <w:iCs/>
        </w:rPr>
        <w:fldChar w:fldCharType="separate"/>
      </w:r>
      <w:r w:rsidR="00A01B30" w:rsidRPr="00A01B30">
        <w:rPr>
          <w:vertAlign w:val="superscript"/>
        </w:rPr>
        <w:t>77</w:t>
      </w:r>
      <w:r>
        <w:rPr>
          <w:bCs/>
          <w:iCs/>
        </w:rPr>
        <w:fldChar w:fldCharType="end"/>
      </w:r>
      <w:r>
        <w:rPr>
          <w:bCs/>
          <w:iCs/>
        </w:rPr>
        <w:t>. While clarifying the mechanism of sex determination in delta smelt will increase our biological knowledge, it will also allow us to identify and develop diagnostic markers for the practical management of the species.</w:t>
      </w:r>
    </w:p>
    <w:p w14:paraId="5CD0E104" w14:textId="77777777" w:rsidR="002A181A" w:rsidRDefault="002A181A">
      <w:pPr>
        <w:spacing w:line="276" w:lineRule="auto"/>
        <w:ind w:right="270"/>
        <w:rPr>
          <w:bCs/>
          <w:iCs/>
        </w:rPr>
      </w:pPr>
    </w:p>
    <w:p w14:paraId="5455317D" w14:textId="2E66BCCE" w:rsidR="002A181A" w:rsidRDefault="00EF3213">
      <w:pPr>
        <w:spacing w:line="276" w:lineRule="auto"/>
        <w:ind w:right="270"/>
        <w:rPr>
          <w:bCs/>
          <w:iCs/>
        </w:rPr>
      </w:pPr>
      <w:r>
        <w:rPr>
          <w:bCs/>
          <w:iCs/>
        </w:rPr>
        <w:t>The ability to non-invasively identify sex in delta smelt will assist in management of the captive colony and develop knowledge of the biology of wild delta smelt. Currently, wild fish can only be sexed by the expression of gametes from ripe adult fish or through dissection, both sacrifice the life of the fish or gametes. When sex is identified by expression, pressure is put on the abdomen of fish until eggs (in females) or running milt (in males) are excreted</w:t>
      </w:r>
      <w:r>
        <w:fldChar w:fldCharType="begin"/>
      </w:r>
      <w:r w:rsidR="00A01B30">
        <w:rPr>
          <w:bCs/>
          <w:iCs/>
        </w:rPr>
        <w:instrText xml:space="preserve"> ADDIN ZOTERO_ITEM CSL_CITATION {"citationID":"yedPhkdU","properties":{"formattedCitation":"\\super 79\\nosupersub{}","plainCitation":"79","noteIndex":0},"citationItems":[{"id":"Otmf7FJN/RE2j0RkZ","uris":["http://www.mendeley.com/documents/?uuid=e74e19e3-22ac-4d49-8301-3bbaf171abf9"],"uri":["http://www.mendeley.com/documents/?uuid=e74e19e3-22ac-4d49-8301-3bbaf171abf9"],"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schema":"https://github.com/citation-style-language/schema/raw/master/csl-citation.json"} </w:instrText>
      </w:r>
      <w:r>
        <w:rPr>
          <w:bCs/>
          <w:iCs/>
        </w:rPr>
        <w:fldChar w:fldCharType="separate"/>
      </w:r>
      <w:r w:rsidR="00A01B30" w:rsidRPr="00A01B30">
        <w:rPr>
          <w:vertAlign w:val="superscript"/>
        </w:rPr>
        <w:t>79</w:t>
      </w:r>
      <w:r>
        <w:rPr>
          <w:bCs/>
          <w:iCs/>
        </w:rPr>
        <w:fldChar w:fldCharType="end"/>
      </w:r>
      <w:r>
        <w:rPr>
          <w:bCs/>
          <w:iCs/>
        </w:rPr>
        <w:t>. Because sexual identification of wild fish depends on the physiological status of an individual fish, only about two-thirds of wild adult delta smelt sampled can be sexed (Hammock pers. comm.). Knowledge of the genetic underpinnings of sex determination in fishes is a vital asset to the better management of captive populations, basic knowledge of life history characteristics of the species, ecological surveys and management regarding population metrics, species modeling, demographic inference, and sex-based survival</w:t>
      </w:r>
      <w:r>
        <w:fldChar w:fldCharType="begin"/>
      </w:r>
      <w:r w:rsidR="00A01B30">
        <w:rPr>
          <w:bCs/>
          <w:iCs/>
        </w:rPr>
        <w:instrText xml:space="preserve"> ADDIN ZOTERO_ITEM CSL_CITATION {"citationID":"hi9xMhX1","properties":{"formattedCitation":"\\super 80\\nosupersub{}","plainCitation":"80","noteIndex":0},"citationItems":[{"id":"Otmf7FJN/tl0B92oT","uris":["http://www.mendeley.com/documents/?uuid=3af4d83b-2c36-4da1-8342-03a91ca7e55d"],"uri":["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Pr>
          <w:bCs/>
          <w:iCs/>
        </w:rPr>
        <w:fldChar w:fldCharType="separate"/>
      </w:r>
      <w:r w:rsidR="00A01B30" w:rsidRPr="00A01B30">
        <w:rPr>
          <w:vertAlign w:val="superscript"/>
        </w:rPr>
        <w:t>80</w:t>
      </w:r>
      <w:r>
        <w:rPr>
          <w:bCs/>
          <w:iCs/>
        </w:rPr>
        <w:fldChar w:fldCharType="end"/>
      </w:r>
      <w:r>
        <w:rPr>
          <w:bCs/>
          <w:iCs/>
        </w:rPr>
        <w:t>.</w:t>
      </w:r>
    </w:p>
    <w:p w14:paraId="63587CD9" w14:textId="77777777" w:rsidR="002A181A" w:rsidRDefault="002A181A">
      <w:pPr>
        <w:spacing w:line="276" w:lineRule="auto"/>
        <w:ind w:right="270"/>
        <w:rPr>
          <w:bCs/>
          <w:iCs/>
        </w:rPr>
      </w:pPr>
    </w:p>
    <w:p w14:paraId="54BA7503" w14:textId="77777777" w:rsidR="002A181A" w:rsidRDefault="00EF3213">
      <w:pPr>
        <w:spacing w:line="276" w:lineRule="auto"/>
        <w:ind w:right="270"/>
        <w:rPr>
          <w:bCs/>
          <w:iCs/>
        </w:rPr>
      </w:pPr>
      <w:r>
        <w:t>In order to non-invasively identify the sex of wild and captive delta smelt, we sought to identify potential candidate allele(s) which could be used as genetic diagnostics for classifications of sex.</w:t>
      </w:r>
    </w:p>
    <w:p w14:paraId="640EECF0" w14:textId="77777777" w:rsidR="002A181A" w:rsidRDefault="00EF3213">
      <w:pPr>
        <w:spacing w:line="276" w:lineRule="auto"/>
        <w:ind w:right="270"/>
        <w:rPr>
          <w:b/>
          <w:i/>
        </w:rPr>
      </w:pPr>
      <w:r>
        <w:rPr>
          <w:b/>
          <w:i/>
        </w:rPr>
        <w:lastRenderedPageBreak/>
        <w:t>DNA sampling &amp; sequencing</w:t>
      </w:r>
    </w:p>
    <w:p w14:paraId="2BA4B20B" w14:textId="77777777" w:rsidR="002A181A" w:rsidRDefault="00EF3213">
      <w:pPr>
        <w:spacing w:line="276" w:lineRule="auto"/>
        <w:ind w:right="270"/>
        <w:rPr>
          <w:i/>
        </w:rPr>
      </w:pPr>
      <w:r>
        <w:rPr>
          <w:i/>
        </w:rPr>
        <w:t>Methods</w:t>
      </w:r>
    </w:p>
    <w:p w14:paraId="684F1753" w14:textId="77777777" w:rsidR="002A181A" w:rsidRDefault="00EF3213">
      <w:pPr>
        <w:spacing w:line="276" w:lineRule="auto"/>
        <w:rPr>
          <w:rFonts w:ascii="Times" w:hAnsi="Times"/>
          <w:b/>
          <w:bCs/>
          <w:u w:val="single"/>
        </w:rPr>
      </w:pPr>
      <w:r>
        <w:t xml:space="preserve">To identify a sex specific marker or markers for delta smelt, we sampled adipose fin clips from 24 female and 24 male captive-bred individuals taken from the FCCL and sexually identified through either dissection or gametic expression. DNA was extracted using the Qiagen </w:t>
      </w:r>
      <w:proofErr w:type="spellStart"/>
      <w:r>
        <w:t>DNEasy</w:t>
      </w:r>
      <w:proofErr w:type="spellEnd"/>
      <w:r>
        <w:t xml:space="preserve"> 96 Blood &amp; Tissue Kit with a modification of elution in100uL of H</w:t>
      </w:r>
      <w:r>
        <w:rPr>
          <w:vertAlign w:val="subscript"/>
        </w:rPr>
        <w:t>2</w:t>
      </w:r>
      <w:r>
        <w:t xml:space="preserve">O rather than the proprietary AE Buffer included with the kit. </w:t>
      </w:r>
    </w:p>
    <w:p w14:paraId="3D3EC85C" w14:textId="77777777" w:rsidR="002A181A" w:rsidRDefault="002A181A">
      <w:pPr>
        <w:spacing w:line="276" w:lineRule="auto"/>
        <w:rPr>
          <w:rFonts w:ascii="Times" w:hAnsi="Times"/>
          <w:b/>
          <w:bCs/>
          <w:u w:val="single"/>
        </w:rPr>
      </w:pPr>
    </w:p>
    <w:p w14:paraId="0D28DAB3" w14:textId="7E4A5489" w:rsidR="002A181A" w:rsidRDefault="00EF3213">
      <w:pPr>
        <w:spacing w:line="276" w:lineRule="auto"/>
        <w:rPr>
          <w:rFonts w:ascii="Times" w:hAnsi="Times"/>
          <w:b/>
          <w:bCs/>
          <w:u w:val="single"/>
        </w:rPr>
      </w:pPr>
      <w:r>
        <w:t xml:space="preserve">Prior analyses that attempted to determine sex markers in delta smelt used the </w:t>
      </w:r>
      <w:r>
        <w:rPr>
          <w:i/>
        </w:rPr>
        <w:t xml:space="preserve">Sbf1 </w:t>
      </w:r>
      <w:r>
        <w:t xml:space="preserve">restriction enzyme, which cuts DNA approximately every 65,000 base pairs, but no sex markers were identified. For this library preparation we sought to maximize the number of restriction enzyme cut sites and acquire reads from more locations throughout the genome. To do this we digested extracted DNA using the </w:t>
      </w:r>
      <w:r>
        <w:rPr>
          <w:i/>
        </w:rPr>
        <w:t xml:space="preserve">Pst1 </w:t>
      </w:r>
      <w:r>
        <w:t xml:space="preserve">restriction enzyme, which shears DNA sixteen times more often as the </w:t>
      </w:r>
      <w:r>
        <w:rPr>
          <w:i/>
        </w:rPr>
        <w:t>Sbf1</w:t>
      </w:r>
      <w:r>
        <w:t xml:space="preserve"> restriction enzyme, or roughly once every 4,100 base pairs, providing more coverage of the genome than Sbf1. RAD sequencing libraries were prepared at the GVL according to Ali et al (2016)</w:t>
      </w:r>
      <w:r>
        <w:fldChar w:fldCharType="begin"/>
      </w:r>
      <w:r w:rsidR="00CA5D7C">
        <w:instrText xml:space="preserve"> ADDIN ZOTERO_ITEM CSL_CITATION {"citationID":"2SW9t8I5","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fldChar w:fldCharType="separate"/>
      </w:r>
      <w:r w:rsidR="00CA5D7C" w:rsidRPr="00CA5D7C">
        <w:rPr>
          <w:vertAlign w:val="superscript"/>
        </w:rPr>
        <w:t>52</w:t>
      </w:r>
      <w:r>
        <w:fldChar w:fldCharType="end"/>
      </w:r>
      <w:r>
        <w:t xml:space="preserve"> and sequenced at the UC Davis Sequencing Center with 150 bp paired-end reads on an Illumina </w:t>
      </w:r>
      <w:proofErr w:type="spellStart"/>
      <w:r>
        <w:t>HiSeq</w:t>
      </w:r>
      <w:proofErr w:type="spellEnd"/>
      <w:r>
        <w:t xml:space="preserve">. </w:t>
      </w:r>
    </w:p>
    <w:p w14:paraId="735AC444" w14:textId="77777777" w:rsidR="002A181A" w:rsidRDefault="002A181A">
      <w:pPr>
        <w:spacing w:line="276" w:lineRule="auto"/>
        <w:rPr>
          <w:i/>
        </w:rPr>
      </w:pPr>
    </w:p>
    <w:p w14:paraId="7C284A3A" w14:textId="77777777" w:rsidR="002A181A" w:rsidRDefault="00EF3213">
      <w:pPr>
        <w:pStyle w:val="Heading2"/>
        <w:spacing w:line="276" w:lineRule="auto"/>
        <w:rPr>
          <w:rFonts w:ascii="Times" w:hAnsi="Times"/>
          <w:bCs/>
          <w:u w:val="single"/>
        </w:rPr>
      </w:pPr>
      <w:r>
        <w:t>Genome wide association study</w:t>
      </w:r>
    </w:p>
    <w:p w14:paraId="30B49812" w14:textId="77777777" w:rsidR="002A181A" w:rsidRDefault="00EF3213">
      <w:pPr>
        <w:spacing w:line="276" w:lineRule="auto"/>
        <w:rPr>
          <w:i/>
        </w:rPr>
      </w:pPr>
      <w:r>
        <w:rPr>
          <w:i/>
        </w:rPr>
        <w:t>Methods</w:t>
      </w:r>
    </w:p>
    <w:p w14:paraId="1B3AADE7" w14:textId="6D9F60F6" w:rsidR="002A181A" w:rsidRDefault="00EF3213">
      <w:pPr>
        <w:spacing w:line="276" w:lineRule="auto"/>
        <w:rPr>
          <w:rFonts w:ascii="Times" w:hAnsi="Times"/>
          <w:b/>
          <w:bCs/>
          <w:u w:val="single"/>
        </w:rPr>
      </w:pPr>
      <w:r>
        <w:t>We performed two rounds of a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a dominant model case-control GWAS in the program ANGSD</w:t>
      </w:r>
      <w:r>
        <w:fldChar w:fldCharType="begin"/>
      </w:r>
      <w:r w:rsidR="00CA5D7C">
        <w:instrText xml:space="preserve"> ADDIN ZOTERO_ITEM CSL_CITATION {"citationID":"BASK10z8","properties":{"formattedCitation":"\\super 53\\nosupersub{}","plainCitation":"53","noteIndex":0},"citationItems":[{"id":"Otmf7FJN/RnxSutmr","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fldChar w:fldCharType="separate"/>
      </w:r>
      <w:r w:rsidR="00CA5D7C" w:rsidRPr="00CA5D7C">
        <w:rPr>
          <w:vertAlign w:val="superscript"/>
        </w:rPr>
        <w:t>53</w:t>
      </w:r>
      <w:r>
        <w:fldChar w:fldCharType="end"/>
      </w:r>
      <w:r>
        <w:t xml:space="preserve"> using males or females as controls (0) and the opposite sex as cases (1). The goal for this GWAS was to find alleles associated with a particular sex. The association of a particular allele with sex category was reported as likelihood ratio test (LRT) statistic and is chi square distributed with one degree of freedom. We applied a conservative significance cutoff with a Bonferroni corrected p-value of 0.05 using the formula </w:t>
      </w:r>
      <m:oMath>
        <m:r>
          <w:rPr>
            <w:rFonts w:ascii="Cambria Math" w:hAnsi="Cambria Math"/>
          </w:rPr>
          <m:t>p=</m:t>
        </m:r>
        <m:f>
          <m:fPr>
            <m:ctrlPr>
              <w:rPr>
                <w:rFonts w:ascii="Cambria Math" w:hAnsi="Cambria Math"/>
              </w:rPr>
            </m:ctrlPr>
          </m:fPr>
          <m:num>
            <m:r>
              <w:rPr>
                <w:rFonts w:ascii="Cambria Math" w:hAnsi="Cambria Math"/>
              </w:rPr>
              <m:t>α</m:t>
            </m:r>
          </m:num>
          <m:den>
            <m:r>
              <w:rPr>
                <w:rFonts w:ascii="Cambria Math" w:hAnsi="Cambria Math"/>
              </w:rPr>
              <m:t>n</m:t>
            </m:r>
          </m:den>
        </m:f>
      </m:oMath>
      <w:r>
        <w:t xml:space="preserve"> where </w:t>
      </w:r>
      <m:oMath>
        <m:r>
          <w:rPr>
            <w:rFonts w:ascii="Cambria Math" w:hAnsi="Cambria Math"/>
          </w:rPr>
          <m:t>n</m:t>
        </m:r>
      </m:oMath>
      <w:r>
        <w:t xml:space="preserve"> is the number of loci analyzed,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p>
    <w:p w14:paraId="352E35B5" w14:textId="77777777" w:rsidR="002A181A" w:rsidRDefault="002A181A">
      <w:pPr>
        <w:spacing w:line="276" w:lineRule="auto"/>
        <w:rPr>
          <w:rFonts w:ascii="Times" w:hAnsi="Times"/>
          <w:b/>
          <w:bCs/>
          <w:u w:val="single"/>
        </w:rPr>
      </w:pPr>
    </w:p>
    <w:p w14:paraId="48CF42D6" w14:textId="77777777" w:rsidR="002A181A" w:rsidRDefault="00EF3213">
      <w:pPr>
        <w:spacing w:line="276" w:lineRule="auto"/>
        <w:rPr>
          <w:i/>
        </w:rPr>
      </w:pPr>
      <w:r>
        <w:rPr>
          <w:i/>
        </w:rPr>
        <w:t>Results</w:t>
      </w:r>
    </w:p>
    <w:p w14:paraId="5243DCAA" w14:textId="77777777" w:rsidR="002A181A" w:rsidRDefault="00EF3213">
      <w:pPr>
        <w:spacing w:line="276" w:lineRule="auto"/>
        <w:rPr>
          <w:rFonts w:ascii="Times" w:hAnsi="Times"/>
          <w:b/>
          <w:bCs/>
          <w:u w:val="single"/>
        </w:rPr>
      </w:pPr>
      <w:r>
        <w:t xml:space="preserve">We analyzed 848,444 and 922,975 loci spread across the male and female genome assemblies, respectively. These loci correspond to a Bonferroni corrected p-value cutoff of 5.893141e-08 in loci found within the male reference genome and 5.417265e-08 in loci analyzed within the female reference genome. No significant association in sex was found using the female reference genome. Two loci located in the male reference genome on Chromosome 5 were significantly associated with sex in delta smelt (Figure 15). The two SNPs most associated with sex in delta smelt had LRT scores of 37.854854 and 35.802804 which correspond to p-values of 7.621e-10 </w:t>
      </w:r>
      <w:r>
        <w:lastRenderedPageBreak/>
        <w:t>and 2.183e-9, respectively. Despite being highly associated with sex the genotypes at these loci were not diagnostic of sex (Table 10).</w:t>
      </w:r>
    </w:p>
    <w:p w14:paraId="7E1296DF" w14:textId="77777777" w:rsidR="002A181A" w:rsidRDefault="002A181A">
      <w:pPr>
        <w:spacing w:line="276" w:lineRule="auto"/>
        <w:rPr>
          <w:rFonts w:ascii="Times" w:hAnsi="Times"/>
          <w:b/>
          <w:bCs/>
          <w:u w:val="single"/>
        </w:rPr>
      </w:pPr>
    </w:p>
    <w:p w14:paraId="2A32D762" w14:textId="77777777" w:rsidR="002A181A" w:rsidRDefault="00EF3213">
      <w:pPr>
        <w:pStyle w:val="Heading2"/>
        <w:spacing w:line="276" w:lineRule="auto"/>
        <w:rPr>
          <w:rFonts w:ascii="Times" w:hAnsi="Times"/>
          <w:bCs/>
          <w:u w:val="single"/>
        </w:rPr>
      </w:pPr>
      <w:r>
        <w:t>Depth analysis</w:t>
      </w:r>
    </w:p>
    <w:p w14:paraId="7B7D9381" w14:textId="77777777" w:rsidR="002A181A" w:rsidRDefault="00EF3213">
      <w:pPr>
        <w:spacing w:line="276" w:lineRule="auto"/>
        <w:rPr>
          <w:i/>
        </w:rPr>
      </w:pPr>
      <w:r>
        <w:rPr>
          <w:i/>
        </w:rPr>
        <w:t>Methods</w:t>
      </w:r>
    </w:p>
    <w:p w14:paraId="1B90B1F4" w14:textId="77777777" w:rsidR="002A181A" w:rsidRDefault="00EF3213">
      <w:pPr>
        <w:spacing w:line="276" w:lineRule="auto"/>
        <w:rPr>
          <w:rFonts w:ascii="Times" w:hAnsi="Times"/>
          <w:b/>
          <w:bCs/>
          <w:u w:val="single"/>
        </w:rPr>
      </w:pPr>
      <w:r>
        <w:t>If sex determination in delta smelt is caused by chromosomal differences, it would be expected that the heterogametic sex (</w:t>
      </w:r>
      <w:proofErr w:type="gramStart"/>
      <w:r>
        <w:t>e.g.</w:t>
      </w:r>
      <w:proofErr w:type="gramEnd"/>
      <w:r>
        <w:t xml:space="preserve"> XY) would have roughly half the sequencing depth (</w:t>
      </w:r>
      <w:r>
        <w:rPr>
          <w:rFonts w:ascii="Times" w:hAnsi="Times"/>
          <w:bCs/>
        </w:rPr>
        <w:t>the number of sequences that cover a given locus)</w:t>
      </w:r>
      <w:r>
        <w:t xml:space="preserve"> of the homogametic sex (e.g.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aforementioned GWAS. First, we acquired the depth of aligned reads at each location in the reference genome 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genomic locations where no male or female RAD sequencing data aligned, and we totaled the number of male alignments and gathered the total coverage for each sex. Finally, we totaled the difference of coverage between male and females and sorted the output to look for locations in the genome where one sex had high and consistent coverage and the other sex had shallow or no coverage.</w:t>
      </w:r>
    </w:p>
    <w:p w14:paraId="19079B4F" w14:textId="77777777" w:rsidR="002A181A" w:rsidRDefault="002A181A">
      <w:pPr>
        <w:spacing w:line="276" w:lineRule="auto"/>
        <w:rPr>
          <w:i/>
        </w:rPr>
      </w:pPr>
    </w:p>
    <w:p w14:paraId="53DDEBFB" w14:textId="77777777" w:rsidR="002A181A" w:rsidRDefault="00EF3213">
      <w:pPr>
        <w:spacing w:line="276" w:lineRule="auto"/>
        <w:rPr>
          <w:i/>
        </w:rPr>
      </w:pPr>
      <w:r>
        <w:rPr>
          <w:i/>
        </w:rPr>
        <w:t>Results</w:t>
      </w:r>
    </w:p>
    <w:p w14:paraId="03B2E490" w14:textId="77777777" w:rsidR="002A181A" w:rsidRDefault="00EF3213">
      <w:pPr>
        <w:spacing w:line="276" w:lineRule="auto"/>
        <w:rPr>
          <w:i/>
        </w:rPr>
      </w:pPr>
      <w:r>
        <w:t xml:space="preserve">We found no large areas that corresponded to an inflation of any one particular sex having higher depth of coverage compared to the sex and therefore did not identify any sex specific loci in this analysis. </w:t>
      </w:r>
    </w:p>
    <w:p w14:paraId="23174460" w14:textId="77777777" w:rsidR="002A181A" w:rsidRDefault="002A181A">
      <w:pPr>
        <w:spacing w:line="276" w:lineRule="auto"/>
        <w:rPr>
          <w:rFonts w:ascii="Times" w:hAnsi="Times"/>
          <w:b/>
          <w:bCs/>
          <w:u w:val="single"/>
        </w:rPr>
      </w:pPr>
    </w:p>
    <w:p w14:paraId="4EA6E10E" w14:textId="77777777" w:rsidR="002A181A" w:rsidRDefault="00EF3213">
      <w:pPr>
        <w:pStyle w:val="Heading2"/>
        <w:spacing w:line="276" w:lineRule="auto"/>
        <w:rPr>
          <w:rFonts w:ascii="Times" w:hAnsi="Times"/>
          <w:bCs/>
          <w:u w:val="single"/>
        </w:rPr>
      </w:pPr>
      <w:r>
        <w:t>K-mer analysis</w:t>
      </w:r>
    </w:p>
    <w:p w14:paraId="7314B4AE" w14:textId="77777777" w:rsidR="002A181A" w:rsidRDefault="00EF3213">
      <w:pPr>
        <w:spacing w:line="276" w:lineRule="auto"/>
        <w:rPr>
          <w:i/>
        </w:rPr>
      </w:pPr>
      <w:r>
        <w:rPr>
          <w:i/>
        </w:rPr>
        <w:t>Methods</w:t>
      </w:r>
    </w:p>
    <w:p w14:paraId="7C647097" w14:textId="1AE24213" w:rsidR="002A181A" w:rsidRDefault="00EF3213">
      <w:pPr>
        <w:spacing w:line="276" w:lineRule="auto"/>
        <w:rPr>
          <w:rFonts w:ascii="Times" w:hAnsi="Times"/>
          <w:b/>
          <w:bCs/>
          <w:u w:val="single"/>
        </w:rPr>
      </w:pPr>
      <w:r>
        <w:t>In our k-mer (where k is equal to a specified sequence length) analysis we sought to identify unique differences of sequence content in males versus females. To do this, we used 10X Genomics linked-read data from one male and one female. First, we used the software sourmash</w:t>
      </w:r>
      <w:r>
        <w:fldChar w:fldCharType="begin"/>
      </w:r>
      <w:r w:rsidR="00A01B30">
        <w:instrText xml:space="preserve"> ADDIN ZOTERO_ITEM CSL_CITATION {"citationID":"PMuEi7NF","properties":{"formattedCitation":"\\super 81\\nosupersub{}","plainCitation":"81","noteIndex":0},"citationItems":[{"id":508,"uris":["http://zotero.org/users/local/3tku6QP0/items/K5M8IMDZ"],"uri":["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Titus Brown","given":"C."},{"family":"Irber","given":"Luiz"}],"issued":{"date-parts":[["2016",9,14]]}}}],"schema":"https://github.com/citation-style-language/schema/raw/master/csl-citation.json"} </w:instrText>
      </w:r>
      <w:r>
        <w:fldChar w:fldCharType="separate"/>
      </w:r>
      <w:r w:rsidR="00A01B30" w:rsidRPr="00A01B30">
        <w:rPr>
          <w:vertAlign w:val="superscript"/>
        </w:rPr>
        <w:t>81</w:t>
      </w:r>
      <w:r>
        <w:fldChar w:fldCharType="end"/>
      </w:r>
      <w:r>
        <w:t xml:space="preserve"> to create a signature of all k-mers belonging to each sex with </w:t>
      </w:r>
      <w:proofErr w:type="spellStart"/>
      <w:r>
        <w:rPr>
          <w:rFonts w:ascii="Courier" w:hAnsi="Courier"/>
        </w:rPr>
        <w:t>sourmash</w:t>
      </w:r>
      <w:proofErr w:type="spellEnd"/>
      <w:r>
        <w:rPr>
          <w:rFonts w:ascii="Courier" w:hAnsi="Courier"/>
        </w:rPr>
        <w:t xml:space="preserve"> compute -scaled 1000</w:t>
      </w:r>
      <w:r>
        <w:t xml:space="preserve"> to sample one k-mer from ever 1000 base pairs. The signature compute step was followed by </w:t>
      </w:r>
      <w:proofErr w:type="spellStart"/>
      <w:r>
        <w:rPr>
          <w:rFonts w:ascii="Courier" w:hAnsi="Courier"/>
        </w:rPr>
        <w:t>sourmash</w:t>
      </w:r>
      <w:proofErr w:type="spellEnd"/>
      <w:r>
        <w:rPr>
          <w:rFonts w:ascii="Courier" w:hAnsi="Courier"/>
        </w:rPr>
        <w:t xml:space="preserve"> signatur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34405AF3" w14:textId="77777777" w:rsidR="002A181A" w:rsidRDefault="002A181A">
      <w:pPr>
        <w:spacing w:line="276" w:lineRule="auto"/>
        <w:rPr>
          <w:rFonts w:ascii="Times" w:hAnsi="Times"/>
          <w:b/>
          <w:bCs/>
          <w:u w:val="single"/>
        </w:rPr>
      </w:pPr>
    </w:p>
    <w:p w14:paraId="23EDED21" w14:textId="77777777" w:rsidR="002A181A" w:rsidRDefault="00EF3213">
      <w:pPr>
        <w:spacing w:line="276" w:lineRule="auto"/>
        <w:rPr>
          <w:rFonts w:ascii="Times" w:hAnsi="Times"/>
          <w:b/>
          <w:bCs/>
          <w:u w:val="single"/>
        </w:rPr>
      </w:pPr>
      <w:r>
        <w:lastRenderedPageBreak/>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 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79AEBE16" w14:textId="77777777" w:rsidR="002A181A" w:rsidRDefault="002A181A">
      <w:pPr>
        <w:spacing w:line="276" w:lineRule="auto"/>
        <w:rPr>
          <w:rFonts w:ascii="Times" w:hAnsi="Times"/>
          <w:b/>
          <w:bCs/>
          <w:u w:val="single"/>
        </w:rPr>
      </w:pPr>
    </w:p>
    <w:p w14:paraId="3FBF4D8D" w14:textId="77777777" w:rsidR="002A181A" w:rsidRDefault="00EF3213">
      <w:pPr>
        <w:spacing w:line="276" w:lineRule="auto"/>
        <w:rPr>
          <w:rFonts w:ascii="Times" w:hAnsi="Times"/>
          <w:b/>
          <w:bCs/>
          <w:u w:val="single"/>
        </w:rPr>
      </w:pPr>
      <w:r>
        <w:t xml:space="preserve">To validate our results, we mapped RAD sequencing data to the putative Y sequences and ran a depth analysis. In order to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proofErr w:type="gramStart"/>
      <w:r>
        <w:t>samtools</w:t>
      </w:r>
      <w:proofErr w:type="spellEnd"/>
      <w:r>
        <w:t xml:space="preserve"> .</w:t>
      </w:r>
      <w:proofErr w:type="gramEnd"/>
      <w:r>
        <w:t xml:space="preserve"> We then pulled RAD alignment depth information from all of the locations where the putative Y sequencing data had also aligned using the software </w:t>
      </w:r>
      <w:proofErr w:type="spellStart"/>
      <w:r>
        <w:t>bedtools</w:t>
      </w:r>
      <w:proofErr w:type="spellEnd"/>
      <w:r>
        <w:t xml:space="preserve"> and custom bash and </w:t>
      </w:r>
      <w:proofErr w:type="spellStart"/>
      <w:r>
        <w:t>perl</w:t>
      </w:r>
      <w:proofErr w:type="spellEnd"/>
      <w:r>
        <w:t xml:space="preserve"> scripts. After we obtained depth information across all of the putative Y regions, we ran the same depth analysis as above.</w:t>
      </w:r>
    </w:p>
    <w:p w14:paraId="290EE1EE" w14:textId="77777777" w:rsidR="002A181A" w:rsidRDefault="00EF3213">
      <w:pPr>
        <w:spacing w:line="276" w:lineRule="auto"/>
        <w:rPr>
          <w:rFonts w:ascii="Times" w:hAnsi="Times"/>
          <w:b/>
          <w:bCs/>
          <w:u w:val="single"/>
        </w:rPr>
      </w:pPr>
      <w:r>
        <w:t xml:space="preserve"> </w:t>
      </w:r>
    </w:p>
    <w:p w14:paraId="3AFE3AC8" w14:textId="77777777" w:rsidR="002A181A" w:rsidRDefault="00EF3213">
      <w:pPr>
        <w:spacing w:line="276" w:lineRule="auto"/>
        <w:rPr>
          <w:i/>
        </w:rPr>
      </w:pPr>
      <w:r>
        <w:rPr>
          <w:i/>
        </w:rPr>
        <w:t>Results</w:t>
      </w:r>
    </w:p>
    <w:p w14:paraId="4621E3E5" w14:textId="23C0FC1A" w:rsidR="002A181A" w:rsidRDefault="00EF3213">
      <w:pPr>
        <w:spacing w:line="276" w:lineRule="auto"/>
        <w:rPr>
          <w:rFonts w:ascii="Times" w:hAnsi="Times"/>
          <w:b/>
          <w:bCs/>
          <w:u w:val="single"/>
        </w:rPr>
      </w:pPr>
      <w:r>
        <w:t>After abundance filtration, there were approximately 118,191,000 male-only k-mers and 494,251,000 female-only k-mers. There was a clear distinction between the distribution of male and female abundances, where males had more high abundance k-mers compared to females. Upon filtering k-mers for those found on long contigs (contigs containing 5 k-mers or more) there was a clear increase of male-specific k-mers at half the abundance of the female and male peak on the right. We found 44 contigs with k-mer mean abundance in the male sequencing data that had zero abundance in the female sequencing data</w:t>
      </w:r>
      <w:r w:rsidR="001F7471">
        <w:t>.</w:t>
      </w:r>
    </w:p>
    <w:p w14:paraId="1D30AED8" w14:textId="77777777" w:rsidR="002A181A" w:rsidRDefault="002A181A">
      <w:pPr>
        <w:spacing w:line="276" w:lineRule="auto"/>
        <w:rPr>
          <w:rFonts w:ascii="Times" w:hAnsi="Times"/>
          <w:b/>
          <w:bCs/>
          <w:u w:val="single"/>
        </w:rPr>
      </w:pPr>
    </w:p>
    <w:p w14:paraId="6FB06876" w14:textId="77777777" w:rsidR="002A181A" w:rsidRDefault="00EF3213">
      <w:pPr>
        <w:spacing w:line="276" w:lineRule="auto"/>
        <w:rPr>
          <w:rFonts w:ascii="Times" w:hAnsi="Times"/>
          <w:b/>
          <w:bCs/>
          <w:u w:val="single"/>
        </w:rPr>
      </w:pPr>
      <w: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5DA46875" w14:textId="77777777" w:rsidR="002A181A" w:rsidRDefault="002A181A">
      <w:pPr>
        <w:spacing w:line="276" w:lineRule="auto"/>
        <w:rPr>
          <w:rFonts w:ascii="Times" w:hAnsi="Times"/>
          <w:b/>
          <w:bCs/>
          <w:u w:val="single"/>
        </w:rPr>
      </w:pPr>
    </w:p>
    <w:p w14:paraId="0748386F" w14:textId="77777777" w:rsidR="002A181A" w:rsidRDefault="00EF3213">
      <w:pPr>
        <w:pStyle w:val="Heading2"/>
        <w:spacing w:line="276" w:lineRule="auto"/>
        <w:rPr>
          <w:rFonts w:ascii="Times" w:hAnsi="Times"/>
          <w:bCs/>
          <w:u w:val="single"/>
        </w:rPr>
      </w:pPr>
      <w:r>
        <w:t>Sex Marker Discussion</w:t>
      </w:r>
    </w:p>
    <w:p w14:paraId="78A9AB53" w14:textId="77777777" w:rsidR="002A181A" w:rsidRDefault="00EF3213">
      <w:pPr>
        <w:spacing w:line="276" w:lineRule="auto"/>
        <w:rPr>
          <w:rFonts w:ascii="Times" w:hAnsi="Times"/>
          <w:b/>
          <w:bCs/>
          <w:u w:val="single"/>
        </w:rPr>
      </w:pPr>
      <w:r>
        <w:t xml:space="preserve">Our study thoroughly probed the genome and two RAD sequencing data sets in multiple ways to identify sex-specific markers, but we did not find diagnostic SNPs. This means that delta smelt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our RAD sequencing dataset and also via k-mer analysis using the linked-read sequencing data generated for the genome assembly. The GWAS found two markers on </w:t>
      </w:r>
      <w:r>
        <w:lastRenderedPageBreak/>
        <w:t xml:space="preserve">Chromosome 5 that were significantly associated with sex but did not have alleles that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or confirm sex-specific markers with the RAD sequencing data generated for this project. </w:t>
      </w:r>
    </w:p>
    <w:p w14:paraId="201E876A" w14:textId="77777777" w:rsidR="002A181A" w:rsidRDefault="002A181A">
      <w:pPr>
        <w:spacing w:line="276" w:lineRule="auto"/>
        <w:rPr>
          <w:rFonts w:ascii="Times" w:hAnsi="Times"/>
          <w:b/>
          <w:bCs/>
          <w:u w:val="single"/>
        </w:rPr>
      </w:pPr>
    </w:p>
    <w:p w14:paraId="4E3DB583" w14:textId="77777777" w:rsidR="002A181A" w:rsidRDefault="00EF3213">
      <w:pPr>
        <w:spacing w:line="276" w:lineRule="auto"/>
        <w:rPr>
          <w:rFonts w:ascii="Times" w:hAnsi="Times"/>
          <w:b/>
          <w:bCs/>
          <w:u w:val="single"/>
        </w:rPr>
      </w:pPr>
      <w: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p>
    <w:p w14:paraId="306951C9" w14:textId="77777777" w:rsidR="002A181A" w:rsidRDefault="002A181A">
      <w:pPr>
        <w:spacing w:line="276" w:lineRule="auto"/>
        <w:rPr>
          <w:rFonts w:ascii="Times" w:hAnsi="Times"/>
          <w:b/>
          <w:bCs/>
          <w:u w:val="single"/>
        </w:rPr>
      </w:pPr>
    </w:p>
    <w:p w14:paraId="537354C6" w14:textId="77777777" w:rsidR="002A181A" w:rsidRDefault="00EF3213">
      <w:pPr>
        <w:spacing w:line="276" w:lineRule="auto"/>
        <w:rPr>
          <w:rFonts w:ascii="Times" w:hAnsi="Times"/>
          <w:b/>
          <w:bCs/>
          <w:u w:val="single"/>
        </w:rPr>
      </w:pPr>
      <w:r>
        <w:t>Our work shows a need for further investigation using high-coverage whole-genome resequencing (WGS) data from a large cohort of male and female fish to more evenly survey the genome in hopes of identifying sex-specific markers. While RAD sequencing data provides an adequate distribution of discrete locations throughout the genome of individuals, high-coverage WGS data more comprehensively surveys the entire genome of individuals, rather than just a fraction. Furthermore, including a large number of individuals (e.g., 500) in this analysis would provide more statistical power to detect loci with a modest effect on sex, as would be expected with polygenic sex determination.</w:t>
      </w:r>
    </w:p>
    <w:p w14:paraId="0A881815" w14:textId="77777777" w:rsidR="002A181A" w:rsidRDefault="00EF3213">
      <w:pPr>
        <w:spacing w:line="276" w:lineRule="auto"/>
        <w:rPr>
          <w:rFonts w:ascii="Times" w:hAnsi="Times"/>
          <w:b/>
          <w:bCs/>
          <w:u w:val="single"/>
        </w:rPr>
      </w:pPr>
      <w:r>
        <w:br w:type="page"/>
      </w:r>
    </w:p>
    <w:p w14:paraId="2210A38A" w14:textId="77777777" w:rsidR="002A181A" w:rsidRDefault="00EF3213">
      <w:pPr>
        <w:pStyle w:val="Heading1"/>
        <w:spacing w:line="276" w:lineRule="auto"/>
        <w:rPr>
          <w:rFonts w:ascii="Times" w:hAnsi="Times"/>
          <w:bCs/>
        </w:rPr>
      </w:pPr>
      <w:r>
        <w:lastRenderedPageBreak/>
        <w:t>Conclusion</w:t>
      </w:r>
    </w:p>
    <w:p w14:paraId="735EAAAA" w14:textId="2065761F" w:rsidR="002A181A" w:rsidRDefault="00EF3213">
      <w:pPr>
        <w:spacing w:line="276" w:lineRule="auto"/>
        <w:rPr>
          <w:rFonts w:ascii="Times" w:hAnsi="Times"/>
          <w:b/>
          <w:bCs/>
          <w:u w:val="single"/>
        </w:rPr>
      </w:pPr>
      <w:r>
        <w:t>As the refuge population of delta smelt become increasingly important for the preservation of the species it is essential that genetic resources and sequencing data are available to inform population management and improve planning</w:t>
      </w:r>
      <w:r w:rsidR="00AA4BD0">
        <w:t xml:space="preserve"> for supplementation</w:t>
      </w:r>
      <w:r>
        <w:t xml:space="preserve">. In this study, we utilized next- and third-generation sequencing technologies to generate </w:t>
      </w:r>
      <w:r w:rsidR="00AA4BD0">
        <w:t>two</w:t>
      </w:r>
      <w:r>
        <w:t xml:space="preserve"> chromosomal-level genome assembl</w:t>
      </w:r>
      <w:r w:rsidR="00AA4BD0">
        <w:t>ies</w:t>
      </w:r>
      <w:r w:rsidR="007B42E7">
        <w:t>. These assemblies will be</w:t>
      </w:r>
      <w:r>
        <w:t xml:space="preserve"> invaluable for the preservation and management of delta smelt. To exemplify this point, we used th</w:t>
      </w:r>
      <w:r w:rsidR="007B42E7">
        <w:t>e female</w:t>
      </w:r>
      <w:r>
        <w:t xml:space="preserve"> assembly with multi-generational RAD sequencing data to make demographic inferences of effective population size, observe genetic diversity through time, observe the genetic effects of domestication selection, and </w:t>
      </w:r>
      <w:r w:rsidR="007B42E7">
        <w:t xml:space="preserve">both assemblies to </w:t>
      </w:r>
      <w:r>
        <w:t xml:space="preserve">interrogate the genome for sex-specific markers. </w:t>
      </w:r>
    </w:p>
    <w:p w14:paraId="11C62B2E" w14:textId="77777777" w:rsidR="002A181A" w:rsidRDefault="002A181A">
      <w:pPr>
        <w:spacing w:line="276" w:lineRule="auto"/>
        <w:rPr>
          <w:rFonts w:ascii="Times" w:hAnsi="Times"/>
          <w:b/>
          <w:bCs/>
          <w:u w:val="single"/>
        </w:rPr>
      </w:pPr>
    </w:p>
    <w:p w14:paraId="7A733B14" w14:textId="57570F1E" w:rsidR="002A181A" w:rsidRDefault="00EF3213">
      <w:pPr>
        <w:spacing w:line="276" w:lineRule="auto"/>
        <w:rPr>
          <w:bCs/>
          <w:iCs/>
          <w:lang w:val="en"/>
        </w:rPr>
      </w:pPr>
      <w:r>
        <w:t>We show</w:t>
      </w:r>
      <w:r w:rsidR="007B42E7">
        <w:t>ed</w:t>
      </w:r>
      <w:r>
        <w:t xml:space="preserve"> that the</w:t>
      </w:r>
      <w:r w:rsidR="007B42E7">
        <w:t xml:space="preserve"> contemporary/temporal</w:t>
      </w:r>
      <w:r>
        <w:t xml:space="preserve"> </w:t>
      </w:r>
      <w:r w:rsidR="007B42E7" w:rsidRPr="007B42E7">
        <w:rPr>
          <w:i/>
          <w:iCs/>
        </w:rPr>
        <w:t>N</w:t>
      </w:r>
      <w:r w:rsidR="007B42E7" w:rsidRPr="007B42E7">
        <w:rPr>
          <w:i/>
          <w:iCs/>
          <w:vertAlign w:val="subscript"/>
        </w:rPr>
        <w:t>E</w:t>
      </w:r>
      <w:r>
        <w:rPr>
          <w:bCs/>
          <w:iCs/>
          <w:lang w:val="en"/>
        </w:rPr>
        <w:t xml:space="preserve"> and genetic diversity of delta smelt is decreasing through time and caution that no single point estimate of </w:t>
      </w:r>
      <w:r w:rsidR="007B42E7" w:rsidRPr="007B42E7">
        <w:rPr>
          <w:i/>
          <w:iCs/>
        </w:rPr>
        <w:t>N</w:t>
      </w:r>
      <w:r w:rsidR="007B42E7" w:rsidRPr="007B42E7">
        <w:rPr>
          <w:i/>
          <w:iCs/>
          <w:vertAlign w:val="subscript"/>
        </w:rPr>
        <w:t>E</w:t>
      </w:r>
      <w:r>
        <w:rPr>
          <w:bCs/>
          <w:iCs/>
          <w:lang w:val="en"/>
        </w:rPr>
        <w:t xml:space="preserve"> should be used to make management decisions. Instead, we urge managers to observe the overall trend in </w:t>
      </w:r>
      <w:r w:rsidR="007B42E7" w:rsidRPr="007B42E7">
        <w:rPr>
          <w:i/>
          <w:iCs/>
        </w:rPr>
        <w:t>N</w:t>
      </w:r>
      <w:r w:rsidR="007B42E7" w:rsidRPr="007B42E7">
        <w:rPr>
          <w:i/>
          <w:iCs/>
          <w:vertAlign w:val="subscript"/>
        </w:rPr>
        <w:t>E</w:t>
      </w:r>
      <w:r>
        <w:rPr>
          <w:bCs/>
          <w:iCs/>
          <w:lang w:val="en"/>
        </w:rPr>
        <w:t xml:space="preserve"> and genetic diversity estimates in delta smelt––one of decline.</w:t>
      </w:r>
    </w:p>
    <w:p w14:paraId="31AE7763" w14:textId="77777777" w:rsidR="002A181A" w:rsidRDefault="002A181A">
      <w:pPr>
        <w:spacing w:line="276" w:lineRule="auto"/>
        <w:rPr>
          <w:bCs/>
          <w:iCs/>
          <w:lang w:val="en"/>
        </w:rPr>
      </w:pPr>
    </w:p>
    <w:p w14:paraId="0D26D407" w14:textId="090A0999" w:rsidR="002A181A" w:rsidRDefault="00EF3213">
      <w:pPr>
        <w:spacing w:line="276" w:lineRule="auto"/>
        <w:rPr>
          <w:rFonts w:ascii="Times" w:hAnsi="Times"/>
          <w:b/>
          <w:bCs/>
          <w:u w:val="single"/>
        </w:rPr>
      </w:pPr>
      <w:r>
        <w:rPr>
          <w:bCs/>
          <w:iCs/>
          <w:lang w:val="en"/>
        </w:rPr>
        <w:t>Based on our sex marker results, we recommend high coverage WGS of a large cohort of male and female delta smelt from the conservation hatchery in order to further probe the genome to identify a potential sex-determining region or regions.</w:t>
      </w:r>
      <w:r w:rsidR="007B42E7">
        <w:rPr>
          <w:bCs/>
          <w:iCs/>
          <w:lang w:val="en"/>
        </w:rPr>
        <w:t xml:space="preserve"> For our domestication study, we identified two peaks that are associated with domestication index, and will use this information to probe the genome further for molecular pathways associated with time spent in the hatchery. </w:t>
      </w:r>
    </w:p>
    <w:p w14:paraId="25A0D9D3" w14:textId="77777777" w:rsidR="002A181A" w:rsidRDefault="00EF3213">
      <w:pPr>
        <w:spacing w:line="276" w:lineRule="auto"/>
        <w:rPr>
          <w:rFonts w:ascii="Times" w:hAnsi="Times"/>
          <w:b/>
          <w:bCs/>
          <w:u w:val="single"/>
        </w:rPr>
      </w:pPr>
      <w:r>
        <w:br w:type="page"/>
      </w:r>
    </w:p>
    <w:p w14:paraId="26D13FDB" w14:textId="77777777" w:rsidR="002A181A" w:rsidRDefault="00EF3213">
      <w:pPr>
        <w:pStyle w:val="Heading1"/>
        <w:spacing w:line="276" w:lineRule="auto"/>
        <w:rPr>
          <w:rFonts w:ascii="Times" w:hAnsi="Times"/>
          <w:bCs/>
        </w:rPr>
      </w:pPr>
      <w:r>
        <w:lastRenderedPageBreak/>
        <w:t>Glossary &amp; Acronyms</w:t>
      </w:r>
    </w:p>
    <w:p w14:paraId="448B83FC" w14:textId="77777777" w:rsidR="002A181A" w:rsidRDefault="00EF3213">
      <w:pPr>
        <w:spacing w:line="276" w:lineRule="auto"/>
        <w:ind w:left="720" w:hanging="720"/>
        <w:rPr>
          <w:rFonts w:ascii="Times" w:hAnsi="Times"/>
          <w:bCs/>
        </w:rPr>
      </w:pPr>
      <w:r>
        <w:rPr>
          <w:rFonts w:ascii="Times" w:hAnsi="Times"/>
          <w:b/>
        </w:rPr>
        <w:t>BUSCO score</w:t>
      </w:r>
      <w:r>
        <w:rPr>
          <w:rFonts w:ascii="Times" w:hAnsi="Times"/>
          <w:bCs/>
        </w:rPr>
        <w:t xml:space="preserve"> – the percent of highly conserved universal single copy orthologs found within an assembly. Percentage derived from assigned lineage (</w:t>
      </w:r>
      <w:proofErr w:type="gramStart"/>
      <w:r>
        <w:rPr>
          <w:rFonts w:ascii="Times" w:hAnsi="Times"/>
          <w:bCs/>
        </w:rPr>
        <w:t>e.g.</w:t>
      </w:r>
      <w:proofErr w:type="gramEnd"/>
      <w:r>
        <w:rPr>
          <w:rFonts w:ascii="Times" w:hAnsi="Times"/>
          <w:bCs/>
        </w:rPr>
        <w:t xml:space="preserve"> Actinopterygii)</w:t>
      </w:r>
    </w:p>
    <w:p w14:paraId="375322B4" w14:textId="77777777" w:rsidR="002A181A" w:rsidRDefault="00EF3213">
      <w:pPr>
        <w:spacing w:line="276" w:lineRule="auto"/>
        <w:ind w:left="720" w:hanging="720"/>
        <w:rPr>
          <w:rFonts w:ascii="Times" w:hAnsi="Times"/>
          <w:bCs/>
        </w:rPr>
      </w:pPr>
      <w:r>
        <w:rPr>
          <w:rFonts w:ascii="Times" w:hAnsi="Times"/>
          <w:b/>
        </w:rPr>
        <w:t>CABA</w:t>
      </w:r>
      <w:r>
        <w:rPr>
          <w:rFonts w:ascii="Times" w:hAnsi="Times"/>
          <w:bCs/>
        </w:rPr>
        <w:t xml:space="preserve"> – Center for Aquatic Biology and Aquaculture</w:t>
      </w:r>
    </w:p>
    <w:p w14:paraId="0B672A29" w14:textId="77777777" w:rsidR="002A181A" w:rsidRDefault="00EF3213">
      <w:pPr>
        <w:spacing w:line="276" w:lineRule="auto"/>
        <w:ind w:left="720" w:hanging="720"/>
        <w:rPr>
          <w:rFonts w:ascii="Times" w:hAnsi="Times"/>
          <w:bCs/>
        </w:rPr>
      </w:pPr>
      <w:r>
        <w:rPr>
          <w:rFonts w:ascii="Times" w:hAnsi="Times"/>
          <w:b/>
        </w:rPr>
        <w:t>contig</w:t>
      </w:r>
      <w:r>
        <w:rPr>
          <w:rFonts w:ascii="Times" w:hAnsi="Times"/>
          <w:bCs/>
        </w:rPr>
        <w:t xml:space="preserve"> – a continuous stretch of DNA sequence created from a consensus of reads</w:t>
      </w:r>
    </w:p>
    <w:p w14:paraId="0FC92769" w14:textId="77777777" w:rsidR="002A181A" w:rsidRDefault="00EF3213">
      <w:pPr>
        <w:spacing w:line="276" w:lineRule="auto"/>
        <w:ind w:left="720" w:hanging="720"/>
        <w:rPr>
          <w:rFonts w:ascii="Times" w:hAnsi="Times"/>
          <w:b/>
        </w:rPr>
      </w:pPr>
      <w:r>
        <w:rPr>
          <w:rFonts w:ascii="Times" w:hAnsi="Times"/>
          <w:b/>
        </w:rPr>
        <w:t xml:space="preserve">coverage </w:t>
      </w:r>
      <w:r>
        <w:rPr>
          <w:rFonts w:ascii="Times" w:hAnsi="Times"/>
          <w:bCs/>
        </w:rPr>
        <w:t>– (or depth) the number of sequences that cover a given locus</w:t>
      </w:r>
    </w:p>
    <w:p w14:paraId="32F9A9AF" w14:textId="77777777" w:rsidR="002A181A" w:rsidRDefault="00EF3213">
      <w:pPr>
        <w:spacing w:line="276" w:lineRule="auto"/>
        <w:ind w:left="720" w:hanging="720"/>
        <w:rPr>
          <w:rFonts w:ascii="Times" w:hAnsi="Times"/>
          <w:b/>
        </w:rPr>
      </w:pPr>
      <w:r>
        <w:rPr>
          <w:rFonts w:ascii="Times" w:hAnsi="Times"/>
          <w:b/>
        </w:rPr>
        <w:t xml:space="preserve">depth </w:t>
      </w:r>
      <w:r>
        <w:rPr>
          <w:rFonts w:ascii="Times" w:hAnsi="Times"/>
          <w:bCs/>
        </w:rPr>
        <w:t>– (or coverage) the number of sequences that cover a given locus</w:t>
      </w:r>
    </w:p>
    <w:p w14:paraId="2EEF5D71" w14:textId="77777777" w:rsidR="002A181A" w:rsidRDefault="00EF3213">
      <w:pPr>
        <w:spacing w:line="276" w:lineRule="auto"/>
        <w:ind w:left="720" w:hanging="720"/>
        <w:rPr>
          <w:rFonts w:ascii="Times" w:hAnsi="Times"/>
          <w:bCs/>
        </w:rPr>
      </w:pPr>
      <w:r>
        <w:rPr>
          <w:rFonts w:ascii="Times" w:hAnsi="Times"/>
          <w:b/>
        </w:rPr>
        <w:t>DNA</w:t>
      </w:r>
      <w:r>
        <w:rPr>
          <w:rFonts w:ascii="Times" w:hAnsi="Times"/>
          <w:bCs/>
        </w:rPr>
        <w:t xml:space="preserve"> – deoxyribonucleic acid</w:t>
      </w:r>
    </w:p>
    <w:p w14:paraId="2FE07ABD" w14:textId="77777777" w:rsidR="002A181A" w:rsidRDefault="00EF3213">
      <w:pPr>
        <w:spacing w:line="276" w:lineRule="auto"/>
        <w:ind w:left="720" w:hanging="720"/>
        <w:rPr>
          <w:rFonts w:ascii="Times" w:hAnsi="Times"/>
          <w:bCs/>
        </w:rPr>
      </w:pPr>
      <w:r>
        <w:rPr>
          <w:rFonts w:ascii="Times" w:hAnsi="Times"/>
          <w:b/>
        </w:rPr>
        <w:t>FCCL</w:t>
      </w:r>
      <w:r>
        <w:rPr>
          <w:rFonts w:ascii="Times" w:hAnsi="Times"/>
          <w:bCs/>
        </w:rPr>
        <w:t xml:space="preserve"> – Fish Conservation &amp; Culture Laboratory</w:t>
      </w:r>
    </w:p>
    <w:p w14:paraId="51D17176" w14:textId="77777777" w:rsidR="002A181A" w:rsidRDefault="00EF3213">
      <w:pPr>
        <w:spacing w:line="276" w:lineRule="auto"/>
        <w:ind w:left="720" w:hanging="720"/>
        <w:rPr>
          <w:rFonts w:ascii="Times" w:hAnsi="Times"/>
          <w:bCs/>
        </w:rPr>
      </w:pPr>
      <w:r>
        <w:rPr>
          <w:rFonts w:ascii="Times" w:hAnsi="Times"/>
          <w:b/>
        </w:rPr>
        <w:t>genetic</w:t>
      </w:r>
      <w:r>
        <w:rPr>
          <w:rFonts w:ascii="Times" w:hAnsi="Times"/>
          <w:bCs/>
        </w:rPr>
        <w:t xml:space="preserve"> </w:t>
      </w:r>
      <w:r>
        <w:rPr>
          <w:rFonts w:ascii="Times" w:hAnsi="Times"/>
          <w:b/>
        </w:rPr>
        <w:t>marker</w:t>
      </w:r>
      <w:r>
        <w:rPr>
          <w:rFonts w:ascii="Times" w:hAnsi="Times"/>
          <w:bCs/>
        </w:rPr>
        <w:t xml:space="preserve"> – a location in the genome with a SNP that can be used for analysis</w:t>
      </w:r>
    </w:p>
    <w:p w14:paraId="6AFA9CAC" w14:textId="77777777" w:rsidR="002A181A" w:rsidRDefault="00EF3213">
      <w:pPr>
        <w:spacing w:line="276" w:lineRule="auto"/>
        <w:ind w:left="720" w:hanging="720"/>
        <w:rPr>
          <w:rFonts w:ascii="Times" w:hAnsi="Times"/>
          <w:bCs/>
        </w:rPr>
      </w:pPr>
      <w:r>
        <w:rPr>
          <w:rFonts w:ascii="Times" w:hAnsi="Times"/>
          <w:b/>
        </w:rPr>
        <w:t>HMW</w:t>
      </w:r>
      <w:r>
        <w:rPr>
          <w:rFonts w:ascii="Times" w:hAnsi="Times"/>
          <w:bCs/>
        </w:rPr>
        <w:t xml:space="preserve"> – high molecular weight</w:t>
      </w:r>
    </w:p>
    <w:p w14:paraId="2B596666" w14:textId="77777777" w:rsidR="002A181A" w:rsidRDefault="00EF3213">
      <w:pPr>
        <w:spacing w:line="276" w:lineRule="auto"/>
        <w:ind w:left="720" w:hanging="720"/>
        <w:rPr>
          <w:rFonts w:ascii="Times" w:hAnsi="Times"/>
          <w:b/>
        </w:rPr>
      </w:pPr>
      <w:r>
        <w:rPr>
          <w:rFonts w:ascii="Times" w:hAnsi="Times"/>
          <w:b/>
        </w:rPr>
        <w:t xml:space="preserve">k-mer </w:t>
      </w:r>
      <w:r>
        <w:rPr>
          <w:rFonts w:ascii="Times" w:hAnsi="Times"/>
          <w:bCs/>
        </w:rPr>
        <w:t xml:space="preserve">– a sequence of length </w:t>
      </w:r>
      <w:r>
        <w:t>k</w:t>
      </w:r>
    </w:p>
    <w:p w14:paraId="1FBA30E5" w14:textId="77777777" w:rsidR="002A181A" w:rsidRDefault="00EF3213">
      <w:pPr>
        <w:spacing w:line="276" w:lineRule="auto"/>
        <w:ind w:left="720" w:hanging="720"/>
        <w:rPr>
          <w:rFonts w:ascii="Times" w:hAnsi="Times"/>
          <w:bCs/>
        </w:rPr>
      </w:pPr>
      <w:r>
        <w:rPr>
          <w:rFonts w:ascii="Times" w:hAnsi="Times"/>
          <w:b/>
        </w:rPr>
        <w:t>movie</w:t>
      </w:r>
      <w:r>
        <w:rPr>
          <w:rFonts w:ascii="Times" w:hAnsi="Times"/>
          <w:bCs/>
        </w:rPr>
        <w:t xml:space="preserve"> – the time specified for collecting sequencing data from a SMRT Cell</w:t>
      </w:r>
    </w:p>
    <w:p w14:paraId="44F292DD" w14:textId="77777777" w:rsidR="002A181A" w:rsidRDefault="00EF3213">
      <w:pPr>
        <w:spacing w:line="276" w:lineRule="auto"/>
        <w:ind w:left="720" w:hanging="720"/>
        <w:rPr>
          <w:rFonts w:ascii="Times" w:hAnsi="Times"/>
          <w:bCs/>
        </w:rPr>
      </w:pPr>
      <w:r>
        <w:rPr>
          <w:rFonts w:ascii="Times" w:hAnsi="Times"/>
          <w:b/>
        </w:rPr>
        <w:t>PBS</w:t>
      </w:r>
      <w:r>
        <w:rPr>
          <w:rFonts w:ascii="Times" w:hAnsi="Times"/>
          <w:bCs/>
        </w:rPr>
        <w:t xml:space="preserve"> – phosphate-buffered saline</w:t>
      </w:r>
    </w:p>
    <w:p w14:paraId="28F901AD" w14:textId="77777777" w:rsidR="002A181A" w:rsidRDefault="00EF3213">
      <w:pPr>
        <w:spacing w:line="276" w:lineRule="auto"/>
        <w:ind w:left="720" w:hanging="720"/>
        <w:rPr>
          <w:rFonts w:ascii="Times" w:hAnsi="Times"/>
          <w:bCs/>
        </w:rPr>
      </w:pPr>
      <w:r>
        <w:rPr>
          <w:rFonts w:ascii="Times" w:hAnsi="Times"/>
          <w:b/>
        </w:rPr>
        <w:t>QC</w:t>
      </w:r>
      <w:r>
        <w:rPr>
          <w:rFonts w:ascii="Times" w:hAnsi="Times"/>
          <w:bCs/>
        </w:rPr>
        <w:t xml:space="preserve"> – quality control</w:t>
      </w:r>
    </w:p>
    <w:p w14:paraId="73C21812" w14:textId="77777777" w:rsidR="002A181A" w:rsidRDefault="00EF3213">
      <w:pPr>
        <w:spacing w:line="276" w:lineRule="auto"/>
        <w:ind w:left="720" w:hanging="720"/>
        <w:rPr>
          <w:rFonts w:ascii="Times" w:hAnsi="Times"/>
          <w:b/>
        </w:rPr>
      </w:pPr>
      <w:r>
        <w:rPr>
          <w:rFonts w:ascii="Times" w:hAnsi="Times"/>
          <w:b/>
        </w:rPr>
        <w:t xml:space="preserve">RAD sequencing </w:t>
      </w:r>
      <w:r>
        <w:rPr>
          <w:rFonts w:ascii="Times" w:hAnsi="Times"/>
          <w:bCs/>
        </w:rPr>
        <w:t>– restriction site associated DNA sequencing that produces genetic markers spread throughout the genome. Markers are located at each location that contains the cut site of the specific restriction enzyme used to shear DNA for sequencing.</w:t>
      </w:r>
    </w:p>
    <w:p w14:paraId="78225CA7" w14:textId="77777777" w:rsidR="002A181A" w:rsidRDefault="00EF3213">
      <w:pPr>
        <w:spacing w:line="276" w:lineRule="auto"/>
        <w:ind w:left="720" w:hanging="720"/>
        <w:rPr>
          <w:rFonts w:ascii="Times" w:hAnsi="Times"/>
          <w:bCs/>
        </w:rPr>
      </w:pPr>
      <w:r>
        <w:rPr>
          <w:rFonts w:ascii="Times" w:hAnsi="Times"/>
          <w:b/>
        </w:rPr>
        <w:t>scaffold</w:t>
      </w:r>
      <w:r>
        <w:rPr>
          <w:rFonts w:ascii="Times" w:hAnsi="Times"/>
          <w:bCs/>
        </w:rPr>
        <w:t xml:space="preserve"> – a string of DNA sequences with potential gaps created from chaining contigs together. Scaffolds are created by using sequence data, and relative position and orientation data. They may contain gaps, denoted by the letter N.</w:t>
      </w:r>
    </w:p>
    <w:p w14:paraId="59496515" w14:textId="77777777" w:rsidR="002A181A" w:rsidRDefault="00EF3213">
      <w:pPr>
        <w:spacing w:line="276" w:lineRule="auto"/>
        <w:ind w:left="720" w:hanging="720"/>
        <w:rPr>
          <w:rFonts w:ascii="Times" w:hAnsi="Times"/>
          <w:bCs/>
        </w:rPr>
      </w:pPr>
      <w:r>
        <w:rPr>
          <w:rFonts w:ascii="Times" w:hAnsi="Times"/>
          <w:b/>
        </w:rPr>
        <w:t>SNP</w:t>
      </w:r>
      <w:r>
        <w:rPr>
          <w:rFonts w:ascii="Times" w:hAnsi="Times"/>
          <w:bCs/>
        </w:rPr>
        <w:t xml:space="preserve"> – single nucleotide polymorphism </w:t>
      </w:r>
    </w:p>
    <w:p w14:paraId="6FB7BE8D" w14:textId="77777777" w:rsidR="002A181A" w:rsidRDefault="00EF3213">
      <w:pPr>
        <w:spacing w:line="276" w:lineRule="auto"/>
        <w:ind w:left="720" w:hanging="720"/>
        <w:rPr>
          <w:rFonts w:ascii="Times" w:hAnsi="Times"/>
          <w:bCs/>
        </w:rPr>
      </w:pPr>
      <w:r>
        <w:rPr>
          <w:rFonts w:ascii="Times" w:hAnsi="Times"/>
          <w:b/>
        </w:rPr>
        <w:t>UC Davis Sequencing Center</w:t>
      </w:r>
      <w:r>
        <w:rPr>
          <w:rFonts w:ascii="Times" w:hAnsi="Times"/>
          <w:bCs/>
        </w:rPr>
        <w:t xml:space="preserve"> – UC Davis DNA Technologies &amp; Expression Analysis Core</w:t>
      </w:r>
    </w:p>
    <w:p w14:paraId="771624F3" w14:textId="77777777" w:rsidR="002A181A" w:rsidRDefault="002A181A">
      <w:pPr>
        <w:spacing w:line="276" w:lineRule="auto"/>
        <w:rPr>
          <w:rFonts w:ascii="Times" w:hAnsi="Times"/>
          <w:bCs/>
        </w:rPr>
      </w:pPr>
    </w:p>
    <w:p w14:paraId="279476B0" w14:textId="77777777" w:rsidR="002A181A" w:rsidRDefault="00EF3213">
      <w:pPr>
        <w:pStyle w:val="Heading1"/>
        <w:spacing w:line="276" w:lineRule="auto"/>
        <w:rPr>
          <w:rFonts w:ascii="Times" w:hAnsi="Times"/>
          <w:bCs/>
        </w:rPr>
      </w:pPr>
      <w:r>
        <w:t>Software Versions</w:t>
      </w:r>
    </w:p>
    <w:p w14:paraId="059A13E2" w14:textId="77777777" w:rsidR="002A181A" w:rsidRDefault="00EF3213">
      <w:pPr>
        <w:spacing w:line="276" w:lineRule="auto"/>
        <w:rPr>
          <w:rFonts w:ascii="Times" w:hAnsi="Times"/>
          <w:bCs/>
        </w:rPr>
      </w:pPr>
      <w:r>
        <w:rPr>
          <w:rFonts w:ascii="Times" w:hAnsi="Times"/>
          <w:bCs/>
        </w:rPr>
        <w:t>ANGSD=0.934</w:t>
      </w:r>
    </w:p>
    <w:p w14:paraId="76D3F636" w14:textId="641C2420" w:rsidR="00EC63ED" w:rsidRDefault="00EC63ED">
      <w:pPr>
        <w:spacing w:line="276" w:lineRule="auto"/>
        <w:rPr>
          <w:rFonts w:ascii="Times" w:hAnsi="Times"/>
          <w:bCs/>
        </w:rPr>
      </w:pPr>
      <w:proofErr w:type="spellStart"/>
      <w:r>
        <w:rPr>
          <w:rFonts w:ascii="Times" w:hAnsi="Times"/>
          <w:bCs/>
        </w:rPr>
        <w:t>bedtools</w:t>
      </w:r>
      <w:proofErr w:type="spellEnd"/>
      <w:r>
        <w:rPr>
          <w:rFonts w:ascii="Times" w:hAnsi="Times"/>
          <w:bCs/>
        </w:rPr>
        <w:t>=2.29.2</w:t>
      </w:r>
    </w:p>
    <w:p w14:paraId="334D1A4D" w14:textId="79561797" w:rsidR="00EC63ED" w:rsidRDefault="00EC63ED">
      <w:pPr>
        <w:spacing w:line="276" w:lineRule="auto"/>
        <w:rPr>
          <w:rFonts w:ascii="Times" w:hAnsi="Times"/>
          <w:bCs/>
        </w:rPr>
      </w:pPr>
      <w:r>
        <w:rPr>
          <w:rFonts w:ascii="Times" w:hAnsi="Times"/>
          <w:bCs/>
        </w:rPr>
        <w:t>bwa=0.7.17-r1188</w:t>
      </w:r>
    </w:p>
    <w:p w14:paraId="02F985B2" w14:textId="4BC03B41" w:rsidR="002A181A" w:rsidRDefault="00EF3213">
      <w:pPr>
        <w:spacing w:line="276" w:lineRule="auto"/>
        <w:rPr>
          <w:rFonts w:ascii="Times" w:hAnsi="Times"/>
          <w:bCs/>
        </w:rPr>
      </w:pPr>
      <w:r>
        <w:rPr>
          <w:rFonts w:ascii="Times" w:hAnsi="Times"/>
          <w:bCs/>
        </w:rPr>
        <w:t>BUSCO=4.0.6</w:t>
      </w:r>
    </w:p>
    <w:p w14:paraId="6D598A28" w14:textId="77777777" w:rsidR="00EC63ED" w:rsidRDefault="00EC63ED" w:rsidP="00EC63ED">
      <w:pPr>
        <w:spacing w:line="276" w:lineRule="auto"/>
        <w:rPr>
          <w:rFonts w:ascii="Times" w:hAnsi="Times"/>
          <w:bCs/>
        </w:rPr>
      </w:pPr>
      <w:r>
        <w:rPr>
          <w:rFonts w:ascii="Times" w:hAnsi="Times"/>
          <w:bCs/>
        </w:rPr>
        <w:t>ccs=3.3.0</w:t>
      </w:r>
    </w:p>
    <w:p w14:paraId="28AE17C3" w14:textId="5750CEB2" w:rsidR="00EC63ED" w:rsidRDefault="00EC63ED">
      <w:pPr>
        <w:spacing w:line="276" w:lineRule="auto"/>
        <w:rPr>
          <w:rFonts w:ascii="Times" w:hAnsi="Times"/>
          <w:bCs/>
        </w:rPr>
      </w:pPr>
      <w:proofErr w:type="spellStart"/>
      <w:r>
        <w:rPr>
          <w:rFonts w:ascii="Times" w:hAnsi="Times"/>
          <w:bCs/>
        </w:rPr>
        <w:t>chromonomer</w:t>
      </w:r>
      <w:proofErr w:type="spellEnd"/>
      <w:r>
        <w:rPr>
          <w:rFonts w:ascii="Times" w:hAnsi="Times"/>
          <w:bCs/>
        </w:rPr>
        <w:t>=1.13</w:t>
      </w:r>
    </w:p>
    <w:p w14:paraId="45A70556" w14:textId="77777777" w:rsidR="00EC63ED" w:rsidRDefault="00EC63ED" w:rsidP="00EC63ED">
      <w:pPr>
        <w:spacing w:line="276" w:lineRule="auto"/>
        <w:rPr>
          <w:rFonts w:ascii="Times" w:hAnsi="Times"/>
          <w:bCs/>
        </w:rPr>
      </w:pPr>
      <w:r>
        <w:rPr>
          <w:rFonts w:ascii="Times" w:hAnsi="Times"/>
          <w:bCs/>
        </w:rPr>
        <w:t>Genomescope2=2.0</w:t>
      </w:r>
    </w:p>
    <w:p w14:paraId="17CDFF15" w14:textId="77777777" w:rsidR="002A181A" w:rsidRDefault="00EF3213">
      <w:pPr>
        <w:spacing w:line="276" w:lineRule="auto"/>
        <w:rPr>
          <w:rFonts w:ascii="Times" w:hAnsi="Times"/>
          <w:bCs/>
        </w:rPr>
      </w:pPr>
      <w:proofErr w:type="spellStart"/>
      <w:r>
        <w:rPr>
          <w:rFonts w:ascii="Times" w:hAnsi="Times"/>
          <w:bCs/>
        </w:rPr>
        <w:t>htslib</w:t>
      </w:r>
      <w:proofErr w:type="spellEnd"/>
      <w:r>
        <w:rPr>
          <w:rFonts w:ascii="Times" w:hAnsi="Times"/>
          <w:bCs/>
        </w:rPr>
        <w:t>=1.10.2</w:t>
      </w:r>
    </w:p>
    <w:p w14:paraId="47D81230" w14:textId="77777777" w:rsidR="00EC63ED" w:rsidRDefault="00EC63ED" w:rsidP="00EC63ED">
      <w:pPr>
        <w:spacing w:line="276" w:lineRule="auto"/>
        <w:rPr>
          <w:rFonts w:ascii="Times" w:hAnsi="Times"/>
          <w:bCs/>
        </w:rPr>
      </w:pPr>
      <w:r>
        <w:rPr>
          <w:rFonts w:ascii="Times" w:hAnsi="Times"/>
          <w:bCs/>
        </w:rPr>
        <w:t>IPA=1.3.1</w:t>
      </w:r>
    </w:p>
    <w:p w14:paraId="014296AC" w14:textId="77777777" w:rsidR="00EC63ED" w:rsidRDefault="00EC63ED" w:rsidP="00EC63ED">
      <w:pPr>
        <w:spacing w:line="276" w:lineRule="auto"/>
        <w:rPr>
          <w:rFonts w:ascii="Times" w:hAnsi="Times"/>
          <w:bCs/>
        </w:rPr>
      </w:pPr>
      <w:r>
        <w:rPr>
          <w:rFonts w:ascii="Times" w:hAnsi="Times"/>
          <w:bCs/>
        </w:rPr>
        <w:t>kat=2.4.2</w:t>
      </w:r>
    </w:p>
    <w:p w14:paraId="2C3DDD4A" w14:textId="77777777" w:rsidR="00EC63ED" w:rsidRDefault="00EC63ED" w:rsidP="00EC63ED">
      <w:pPr>
        <w:spacing w:line="276" w:lineRule="auto"/>
        <w:rPr>
          <w:rFonts w:ascii="Times" w:hAnsi="Times"/>
          <w:bCs/>
        </w:rPr>
      </w:pPr>
      <w:proofErr w:type="spellStart"/>
      <w:r>
        <w:rPr>
          <w:rFonts w:ascii="Times" w:hAnsi="Times"/>
          <w:bCs/>
        </w:rPr>
        <w:t>picard</w:t>
      </w:r>
      <w:proofErr w:type="spellEnd"/>
      <w:r>
        <w:rPr>
          <w:rFonts w:ascii="Times" w:hAnsi="Times"/>
          <w:bCs/>
        </w:rPr>
        <w:t>=2.23.3</w:t>
      </w:r>
    </w:p>
    <w:p w14:paraId="54BF97FA" w14:textId="77777777" w:rsidR="002A181A" w:rsidRDefault="00EF3213">
      <w:pPr>
        <w:spacing w:line="276" w:lineRule="auto"/>
        <w:rPr>
          <w:rFonts w:ascii="Times" w:hAnsi="Times"/>
          <w:bCs/>
        </w:rPr>
      </w:pPr>
      <w:r>
        <w:rPr>
          <w:rFonts w:ascii="Times" w:hAnsi="Times"/>
          <w:bCs/>
        </w:rPr>
        <w:t>SALSA2=2.0</w:t>
      </w:r>
    </w:p>
    <w:p w14:paraId="7E537DC8" w14:textId="77777777" w:rsidR="00EC63ED" w:rsidRDefault="00EC63ED" w:rsidP="00EC63ED">
      <w:pPr>
        <w:spacing w:line="276" w:lineRule="auto"/>
        <w:rPr>
          <w:rFonts w:ascii="Times" w:hAnsi="Times"/>
          <w:bCs/>
        </w:rPr>
      </w:pPr>
      <w:proofErr w:type="spellStart"/>
      <w:r>
        <w:rPr>
          <w:rFonts w:ascii="Times" w:hAnsi="Times"/>
          <w:bCs/>
        </w:rPr>
        <w:t>samtools</w:t>
      </w:r>
      <w:proofErr w:type="spellEnd"/>
      <w:r>
        <w:rPr>
          <w:rFonts w:ascii="Times" w:hAnsi="Times"/>
          <w:bCs/>
        </w:rPr>
        <w:t>=1.10</w:t>
      </w:r>
    </w:p>
    <w:p w14:paraId="5536395F" w14:textId="77777777" w:rsidR="002A181A" w:rsidRDefault="00EF3213">
      <w:pPr>
        <w:spacing w:line="276" w:lineRule="auto"/>
        <w:rPr>
          <w:rFonts w:ascii="Times" w:hAnsi="Times"/>
          <w:bCs/>
        </w:rPr>
      </w:pPr>
      <w:r>
        <w:rPr>
          <w:rFonts w:ascii="Times" w:hAnsi="Times"/>
          <w:bCs/>
        </w:rPr>
        <w:t>scaff10x=4.2</w:t>
      </w:r>
    </w:p>
    <w:p w14:paraId="467F61E8" w14:textId="77777777" w:rsidR="002A181A" w:rsidRDefault="00EF3213">
      <w:pPr>
        <w:spacing w:line="276" w:lineRule="auto"/>
        <w:rPr>
          <w:rFonts w:ascii="Times" w:hAnsi="Times"/>
          <w:bCs/>
        </w:rPr>
      </w:pPr>
      <w:r>
        <w:br w:type="page"/>
      </w:r>
    </w:p>
    <w:p w14:paraId="4FBCEE15" w14:textId="477A5472" w:rsidR="002A181A" w:rsidRDefault="00EF3213" w:rsidP="00EF3213">
      <w:pPr>
        <w:pStyle w:val="Heading1"/>
        <w:spacing w:line="276" w:lineRule="auto"/>
        <w:rPr>
          <w:rFonts w:ascii="Times" w:hAnsi="Times"/>
          <w:bCs/>
        </w:rPr>
      </w:pPr>
      <w:r>
        <w:lastRenderedPageBreak/>
        <w:t>Works Cited</w:t>
      </w:r>
    </w:p>
    <w:p w14:paraId="1DEBA930" w14:textId="77777777" w:rsidR="00A01B30" w:rsidRPr="00A01B30" w:rsidRDefault="00EF3213" w:rsidP="00EF3213">
      <w:pPr>
        <w:pStyle w:val="Bibliography"/>
        <w:spacing w:line="276" w:lineRule="auto"/>
      </w:pPr>
      <w:r>
        <w:fldChar w:fldCharType="begin"/>
      </w:r>
      <w:r>
        <w:rPr>
          <w:rFonts w:ascii="Times" w:hAnsi="Times"/>
        </w:rPr>
        <w:instrText>ADDIN ZOTERO_BIBL {"uncited":[],"omitted":[],"custom":[]} CSL_BIBLIOGRAPHY</w:instrText>
      </w:r>
      <w:r>
        <w:rPr>
          <w:rFonts w:ascii="Times" w:hAnsi="Times"/>
        </w:rPr>
        <w:fldChar w:fldCharType="separate"/>
      </w:r>
      <w:r w:rsidR="00A01B30" w:rsidRPr="00A01B30">
        <w:t>1.</w:t>
      </w:r>
      <w:r w:rsidR="00A01B30" w:rsidRPr="00A01B30">
        <w:tab/>
        <w:t xml:space="preserve">Moyle, P. B., Brown, Larry R. ,. Durand, John R. ,. Hobbs, James A. Delta Smelt: LIfe History and Decline of a Once-Adundant Species in the San Francisco Estuary. </w:t>
      </w:r>
      <w:r w:rsidR="00A01B30" w:rsidRPr="00A01B30">
        <w:rPr>
          <w:i/>
          <w:iCs/>
        </w:rPr>
        <w:t>San Franc. Estuary Watershed Sci.</w:t>
      </w:r>
      <w:r w:rsidR="00A01B30" w:rsidRPr="00A01B30">
        <w:t xml:space="preserve"> </w:t>
      </w:r>
      <w:r w:rsidR="00A01B30" w:rsidRPr="00A01B30">
        <w:rPr>
          <w:b/>
          <w:bCs/>
        </w:rPr>
        <w:t>14</w:t>
      </w:r>
      <w:r w:rsidR="00A01B30" w:rsidRPr="00A01B30">
        <w:t>, 1–40 (2016).</w:t>
      </w:r>
    </w:p>
    <w:p w14:paraId="74C6487D" w14:textId="77777777" w:rsidR="00A01B30" w:rsidRPr="00A01B30" w:rsidRDefault="00A01B30" w:rsidP="00EF3213">
      <w:pPr>
        <w:pStyle w:val="Bibliography"/>
        <w:spacing w:line="276" w:lineRule="auto"/>
      </w:pPr>
      <w:r w:rsidRPr="00A01B30">
        <w:t>2.</w:t>
      </w:r>
      <w:r w:rsidRPr="00A01B30">
        <w:tab/>
        <w:t xml:space="preserve">Moyle, P. B. </w:t>
      </w:r>
      <w:r w:rsidRPr="00A01B30">
        <w:rPr>
          <w:i/>
          <w:iCs/>
        </w:rPr>
        <w:t>Inland Fishes of California</w:t>
      </w:r>
      <w:r w:rsidRPr="00A01B30">
        <w:t>. 682 (2003). doi:10.1643/OT-03-100.</w:t>
      </w:r>
    </w:p>
    <w:p w14:paraId="75D7CA22" w14:textId="77777777" w:rsidR="00A01B30" w:rsidRPr="00A01B30" w:rsidRDefault="00A01B30" w:rsidP="00EF3213">
      <w:pPr>
        <w:pStyle w:val="Bibliography"/>
        <w:spacing w:line="276" w:lineRule="auto"/>
      </w:pPr>
      <w:r w:rsidRPr="00A01B30">
        <w:t>3.</w:t>
      </w:r>
      <w:r w:rsidRPr="00A01B30">
        <w:tab/>
        <w:t xml:space="preserve">Fisch, K. M., Mahardja, B., Burton, R. S. &amp; May, B. Hybridization between delta smelt and two other species within the family Osmeridae in the San Francisco Bay-Delta. </w:t>
      </w:r>
      <w:r w:rsidRPr="00A01B30">
        <w:rPr>
          <w:i/>
          <w:iCs/>
        </w:rPr>
        <w:t>Conserv. Genet.</w:t>
      </w:r>
      <w:r w:rsidRPr="00A01B30">
        <w:t xml:space="preserve"> </w:t>
      </w:r>
      <w:r w:rsidRPr="00A01B30">
        <w:rPr>
          <w:b/>
          <w:bCs/>
        </w:rPr>
        <w:t>15</w:t>
      </w:r>
      <w:r w:rsidRPr="00A01B30">
        <w:t>, 489–494 (2014).</w:t>
      </w:r>
    </w:p>
    <w:p w14:paraId="72727BC0" w14:textId="77777777" w:rsidR="00A01B30" w:rsidRPr="00A01B30" w:rsidRDefault="00A01B30" w:rsidP="00EF3213">
      <w:pPr>
        <w:pStyle w:val="Bibliography"/>
        <w:spacing w:line="276" w:lineRule="auto"/>
      </w:pPr>
      <w:r w:rsidRPr="00A01B30">
        <w:t>4.</w:t>
      </w:r>
      <w:r w:rsidRPr="00A01B30">
        <w:tab/>
        <w:t xml:space="preserve">Benjamin, A. </w:t>
      </w:r>
      <w:r w:rsidRPr="00A01B30">
        <w:rPr>
          <w:i/>
          <w:iCs/>
        </w:rPr>
        <w:t>et al.</w:t>
      </w:r>
      <w:r w:rsidRPr="00A01B30">
        <w:t xml:space="preserve"> Use of single nucleotide polymorphisms identifies backcrossing and species misidentifications among three San Francisco estuary osmerids Collection Sites for Unknown Fish Yolo Bypass sites Lower Sacramento River site. </w:t>
      </w:r>
      <w:r w:rsidRPr="00A01B30">
        <w:rPr>
          <w:i/>
          <w:iCs/>
        </w:rPr>
        <w:t>Conserv. Genet.</w:t>
      </w:r>
      <w:r w:rsidRPr="00A01B30">
        <w:t xml:space="preserve"> </w:t>
      </w:r>
      <w:r w:rsidRPr="00A01B30">
        <w:rPr>
          <w:b/>
          <w:bCs/>
        </w:rPr>
        <w:t>0</w:t>
      </w:r>
      <w:r w:rsidRPr="00A01B30">
        <w:t>, 0–0 (2018).</w:t>
      </w:r>
    </w:p>
    <w:p w14:paraId="2D026944" w14:textId="77777777" w:rsidR="00A01B30" w:rsidRPr="00A01B30" w:rsidRDefault="00A01B30" w:rsidP="00EF3213">
      <w:pPr>
        <w:pStyle w:val="Bibliography"/>
        <w:spacing w:line="276" w:lineRule="auto"/>
      </w:pPr>
      <w:r w:rsidRPr="00A01B30">
        <w:t>5.</w:t>
      </w:r>
      <w:r w:rsidRPr="00A01B30">
        <w:tab/>
        <w:t xml:space="preserve">Brandl, S. </w:t>
      </w:r>
      <w:r w:rsidRPr="00A01B30">
        <w:rPr>
          <w:i/>
          <w:iCs/>
        </w:rPr>
        <w:t>et al.</w:t>
      </w:r>
      <w:r w:rsidRPr="00A01B30">
        <w:t xml:space="preserve"> Ten real-time PCR assays for detection of fish predation at the community level in the San Francisco Estuary–Delta. </w:t>
      </w:r>
      <w:r w:rsidRPr="00A01B30">
        <w:rPr>
          <w:i/>
          <w:iCs/>
        </w:rPr>
        <w:t>Mol. Ecol. Resour.</w:t>
      </w:r>
      <w:r w:rsidRPr="00A01B30">
        <w:t xml:space="preserve"> </w:t>
      </w:r>
      <w:r w:rsidRPr="00A01B30">
        <w:rPr>
          <w:b/>
          <w:bCs/>
        </w:rPr>
        <w:t>15</w:t>
      </w:r>
      <w:r w:rsidRPr="00A01B30">
        <w:t>, 278–284 (2015).</w:t>
      </w:r>
    </w:p>
    <w:p w14:paraId="508D1A90" w14:textId="77777777" w:rsidR="00A01B30" w:rsidRPr="00A01B30" w:rsidRDefault="00A01B30" w:rsidP="00EF3213">
      <w:pPr>
        <w:pStyle w:val="Bibliography"/>
        <w:spacing w:line="276" w:lineRule="auto"/>
      </w:pPr>
      <w:r w:rsidRPr="00A01B30">
        <w:t>6.</w:t>
      </w:r>
      <w:r w:rsidRPr="00A01B30">
        <w:tab/>
        <w:t xml:space="preserve">Finger, A. J., Schumer, G., Benjamin, A. &amp; Blankenship, S. Evaluation and Interpretation of Genetic Effective Population Size of Delta Smelt from 2011–2014. </w:t>
      </w:r>
      <w:r w:rsidRPr="00A01B30">
        <w:rPr>
          <w:i/>
          <w:iCs/>
        </w:rPr>
        <w:t>San Franc. Estuary Watershed Sci.</w:t>
      </w:r>
      <w:r w:rsidRPr="00A01B30">
        <w:t xml:space="preserve"> </w:t>
      </w:r>
      <w:r w:rsidRPr="00A01B30">
        <w:rPr>
          <w:b/>
          <w:bCs/>
        </w:rPr>
        <w:t>15</w:t>
      </w:r>
      <w:r w:rsidRPr="00A01B30">
        <w:t>, (2017).</w:t>
      </w:r>
    </w:p>
    <w:p w14:paraId="5040DD61" w14:textId="77777777" w:rsidR="00A01B30" w:rsidRPr="00A01B30" w:rsidRDefault="00A01B30" w:rsidP="00EF3213">
      <w:pPr>
        <w:pStyle w:val="Bibliography"/>
        <w:spacing w:line="276" w:lineRule="auto"/>
      </w:pPr>
      <w:r w:rsidRPr="00A01B30">
        <w:t>7.</w:t>
      </w:r>
      <w:r w:rsidRPr="00A01B30">
        <w:tab/>
        <w:t xml:space="preserve">Fisch, K. M., Henderson, J. M., Burton, R. S. &amp; May, B. Population genetics and conservation implications for the endangered delta smelt in the San Francisco Bay-Delta. </w:t>
      </w:r>
      <w:r w:rsidRPr="00A01B30">
        <w:rPr>
          <w:i/>
          <w:iCs/>
        </w:rPr>
        <w:t>Conserv. Genet.</w:t>
      </w:r>
      <w:r w:rsidRPr="00A01B30">
        <w:t xml:space="preserve"> </w:t>
      </w:r>
      <w:r w:rsidRPr="00A01B30">
        <w:rPr>
          <w:b/>
          <w:bCs/>
        </w:rPr>
        <w:t>12</w:t>
      </w:r>
      <w:r w:rsidRPr="00A01B30">
        <w:t>, 1421–1434 (2011).</w:t>
      </w:r>
    </w:p>
    <w:p w14:paraId="6379AE9F" w14:textId="77777777" w:rsidR="00A01B30" w:rsidRPr="00A01B30" w:rsidRDefault="00A01B30" w:rsidP="00EF3213">
      <w:pPr>
        <w:pStyle w:val="Bibliography"/>
        <w:spacing w:line="276" w:lineRule="auto"/>
      </w:pPr>
      <w:r w:rsidRPr="00A01B30">
        <w:t>8.</w:t>
      </w:r>
      <w:r w:rsidRPr="00A01B30">
        <w:tab/>
        <w:t xml:space="preserve">Allendorf, F. W., Hohenlohe, P. A. &amp; Luikart, G. Genomics and the future of conservation genetics. </w:t>
      </w:r>
      <w:r w:rsidRPr="00A01B30">
        <w:rPr>
          <w:i/>
          <w:iCs/>
        </w:rPr>
        <w:t>Nat. Rev. Genet.</w:t>
      </w:r>
      <w:r w:rsidRPr="00A01B30">
        <w:t xml:space="preserve"> (2010) doi:10.1038/nrg2844.</w:t>
      </w:r>
    </w:p>
    <w:p w14:paraId="4E2D088A" w14:textId="77777777" w:rsidR="00A01B30" w:rsidRPr="00A01B30" w:rsidRDefault="00A01B30" w:rsidP="00EF3213">
      <w:pPr>
        <w:pStyle w:val="Bibliography"/>
        <w:spacing w:line="276" w:lineRule="auto"/>
      </w:pPr>
      <w:r w:rsidRPr="00A01B30">
        <w:t>9.</w:t>
      </w:r>
      <w:r w:rsidRPr="00A01B30">
        <w:tab/>
        <w:t xml:space="preserve">Steiner, C. C., Putnam, A. S., Hoeck, P. E. A. &amp; Ryder, O. A. Conservation Genomics of Threatened Animal Species. </w:t>
      </w:r>
      <w:r w:rsidRPr="00A01B30">
        <w:rPr>
          <w:i/>
          <w:iCs/>
        </w:rPr>
        <w:t>Annu. Rev. Anim. Biosci.</w:t>
      </w:r>
      <w:r w:rsidRPr="00A01B30">
        <w:t xml:space="preserve"> </w:t>
      </w:r>
      <w:r w:rsidRPr="00A01B30">
        <w:rPr>
          <w:b/>
          <w:bCs/>
        </w:rPr>
        <w:t>1</w:t>
      </w:r>
      <w:r w:rsidRPr="00A01B30">
        <w:t>, 261–281 (2013).</w:t>
      </w:r>
    </w:p>
    <w:p w14:paraId="30AD7CDC" w14:textId="77777777" w:rsidR="00A01B30" w:rsidRPr="00A01B30" w:rsidRDefault="00A01B30" w:rsidP="00EF3213">
      <w:pPr>
        <w:pStyle w:val="Bibliography"/>
        <w:spacing w:line="276" w:lineRule="auto"/>
      </w:pPr>
      <w:r w:rsidRPr="00A01B30">
        <w:t>10.</w:t>
      </w:r>
      <w:r w:rsidRPr="00A01B30">
        <w:tab/>
        <w:t xml:space="preserve">Waples, R. S. Making sense of genetic estimates of effective population size. </w:t>
      </w:r>
      <w:r w:rsidRPr="00A01B30">
        <w:rPr>
          <w:i/>
          <w:iCs/>
        </w:rPr>
        <w:t>Mol. Ecol.</w:t>
      </w:r>
      <w:r w:rsidRPr="00A01B30">
        <w:t xml:space="preserve"> </w:t>
      </w:r>
      <w:r w:rsidRPr="00A01B30">
        <w:rPr>
          <w:b/>
          <w:bCs/>
        </w:rPr>
        <w:t>25</w:t>
      </w:r>
      <w:r w:rsidRPr="00A01B30">
        <w:t>, 4689–4691 (2016).</w:t>
      </w:r>
    </w:p>
    <w:p w14:paraId="0A9BDEE3" w14:textId="77777777" w:rsidR="00A01B30" w:rsidRPr="00A01B30" w:rsidRDefault="00A01B30" w:rsidP="00EF3213">
      <w:pPr>
        <w:pStyle w:val="Bibliography"/>
        <w:spacing w:line="276" w:lineRule="auto"/>
      </w:pPr>
      <w:r w:rsidRPr="00A01B30">
        <w:t>11.</w:t>
      </w:r>
      <w:r w:rsidRPr="00A01B30">
        <w:tab/>
        <w:t xml:space="preserve">Prince, D. J. </w:t>
      </w:r>
      <w:r w:rsidRPr="00A01B30">
        <w:rPr>
          <w:i/>
          <w:iCs/>
        </w:rPr>
        <w:t>et al.</w:t>
      </w:r>
      <w:r w:rsidRPr="00A01B30">
        <w:t xml:space="preserve"> The evolutionary basis of premature migration in Pacific salmon highlights the utility of genomics for informing conservation. </w:t>
      </w:r>
      <w:r w:rsidRPr="00A01B30">
        <w:rPr>
          <w:i/>
          <w:iCs/>
        </w:rPr>
        <w:t>Sci. Adv.</w:t>
      </w:r>
      <w:r w:rsidRPr="00A01B30">
        <w:t xml:space="preserve"> </w:t>
      </w:r>
      <w:r w:rsidRPr="00A01B30">
        <w:rPr>
          <w:b/>
          <w:bCs/>
        </w:rPr>
        <w:t>3</w:t>
      </w:r>
      <w:r w:rsidRPr="00A01B30">
        <w:t>, (2017).</w:t>
      </w:r>
    </w:p>
    <w:p w14:paraId="18C27193" w14:textId="77777777" w:rsidR="00A01B30" w:rsidRPr="00A01B30" w:rsidRDefault="00A01B30" w:rsidP="00EF3213">
      <w:pPr>
        <w:pStyle w:val="Bibliography"/>
        <w:spacing w:line="276" w:lineRule="auto"/>
      </w:pPr>
      <w:r w:rsidRPr="00A01B30">
        <w:t>12.</w:t>
      </w:r>
      <w:r w:rsidRPr="00A01B30">
        <w:tab/>
        <w:t xml:space="preserve">Narum, S. R., Genova, A. Di, Micheletti, S. J. &amp; Maass, A. Genomic variation underlying complex life-history traits revealed by genome sequencing in Chinook salmon. </w:t>
      </w:r>
      <w:r w:rsidRPr="00A01B30">
        <w:rPr>
          <w:i/>
          <w:iCs/>
        </w:rPr>
        <w:t>Proc. R. Soc. B Biol. Sci.</w:t>
      </w:r>
      <w:r w:rsidRPr="00A01B30">
        <w:t xml:space="preserve"> </w:t>
      </w:r>
      <w:r w:rsidRPr="00A01B30">
        <w:rPr>
          <w:b/>
          <w:bCs/>
        </w:rPr>
        <w:t>285</w:t>
      </w:r>
      <w:r w:rsidRPr="00A01B30">
        <w:t>, (2018).</w:t>
      </w:r>
    </w:p>
    <w:p w14:paraId="768BD656" w14:textId="77777777" w:rsidR="00A01B30" w:rsidRPr="00A01B30" w:rsidRDefault="00A01B30" w:rsidP="00EF3213">
      <w:pPr>
        <w:pStyle w:val="Bibliography"/>
        <w:spacing w:line="276" w:lineRule="auto"/>
      </w:pPr>
      <w:r w:rsidRPr="00A01B30">
        <w:t>13.</w:t>
      </w:r>
      <w:r w:rsidRPr="00A01B30">
        <w:tab/>
        <w:t xml:space="preserve">Bickhart, D. M. </w:t>
      </w:r>
      <w:r w:rsidRPr="00A01B30">
        <w:rPr>
          <w:i/>
          <w:iCs/>
        </w:rPr>
        <w:t>et al.</w:t>
      </w:r>
      <w:r w:rsidRPr="00A01B30">
        <w:t xml:space="preserve"> Single-molecule sequencing and chromatin conformation capture enable de novo reference assembly of the domestic goat genome. </w:t>
      </w:r>
      <w:r w:rsidRPr="00A01B30">
        <w:rPr>
          <w:i/>
          <w:iCs/>
        </w:rPr>
        <w:t>Nat. Genet.</w:t>
      </w:r>
      <w:r w:rsidRPr="00A01B30">
        <w:t xml:space="preserve"> </w:t>
      </w:r>
      <w:r w:rsidRPr="00A01B30">
        <w:rPr>
          <w:b/>
          <w:bCs/>
        </w:rPr>
        <w:t>49</w:t>
      </w:r>
      <w:r w:rsidRPr="00A01B30">
        <w:t>, 643–650 (2017).</w:t>
      </w:r>
    </w:p>
    <w:p w14:paraId="6DAA9B73" w14:textId="77777777" w:rsidR="00A01B30" w:rsidRPr="00A01B30" w:rsidRDefault="00A01B30" w:rsidP="00EF3213">
      <w:pPr>
        <w:pStyle w:val="Bibliography"/>
        <w:spacing w:line="276" w:lineRule="auto"/>
      </w:pPr>
      <w:r w:rsidRPr="00A01B30">
        <w:t>14.</w:t>
      </w:r>
      <w:r w:rsidRPr="00A01B30">
        <w:tab/>
        <w:t xml:space="preserve">Rhie, A. </w:t>
      </w:r>
      <w:r w:rsidRPr="00A01B30">
        <w:rPr>
          <w:i/>
          <w:iCs/>
        </w:rPr>
        <w:t>et al.</w:t>
      </w:r>
      <w:r w:rsidRPr="00A01B30">
        <w:t xml:space="preserve"> Towards complete and error-free genome assemblies of all vertebrate species. </w:t>
      </w:r>
      <w:r w:rsidRPr="00A01B30">
        <w:rPr>
          <w:i/>
          <w:iCs/>
        </w:rPr>
        <w:t>Nature</w:t>
      </w:r>
      <w:r w:rsidRPr="00A01B30">
        <w:t xml:space="preserve"> </w:t>
      </w:r>
      <w:r w:rsidRPr="00A01B30">
        <w:rPr>
          <w:b/>
          <w:bCs/>
        </w:rPr>
        <w:t>592</w:t>
      </w:r>
      <w:r w:rsidRPr="00A01B30">
        <w:t>, 737–746 (2021).</w:t>
      </w:r>
    </w:p>
    <w:p w14:paraId="451A6E82" w14:textId="77777777" w:rsidR="00A01B30" w:rsidRPr="00A01B30" w:rsidRDefault="00A01B30" w:rsidP="00EF3213">
      <w:pPr>
        <w:pStyle w:val="Bibliography"/>
        <w:spacing w:line="276" w:lineRule="auto"/>
      </w:pPr>
      <w:r w:rsidRPr="00A01B30">
        <w:t>15.</w:t>
      </w:r>
      <w:r w:rsidRPr="00A01B30">
        <w:tab/>
        <w:t xml:space="preserve">Lew, R. M. </w:t>
      </w:r>
      <w:r w:rsidRPr="00A01B30">
        <w:rPr>
          <w:i/>
          <w:iCs/>
        </w:rPr>
        <w:t>et al.</w:t>
      </w:r>
      <w:r w:rsidRPr="00A01B30">
        <w:t xml:space="preserve"> Using Next-Generation Sequencing to Assist a Conservation Hatchery: a Single-Nucleotide Polymorphism Panel for the Genetic Management of Endangered Delta Smelt. </w:t>
      </w:r>
      <w:r w:rsidRPr="00A01B30">
        <w:rPr>
          <w:i/>
          <w:iCs/>
        </w:rPr>
        <w:t>Trans. Am. Fish. Soc.</w:t>
      </w:r>
      <w:r w:rsidRPr="00A01B30">
        <w:t xml:space="preserve"> </w:t>
      </w:r>
      <w:r w:rsidRPr="00A01B30">
        <w:rPr>
          <w:b/>
          <w:bCs/>
        </w:rPr>
        <w:t>144</w:t>
      </w:r>
      <w:r w:rsidRPr="00A01B30">
        <w:t>, 767–779 (2015).</w:t>
      </w:r>
    </w:p>
    <w:p w14:paraId="220E4214" w14:textId="77777777" w:rsidR="00A01B30" w:rsidRPr="00A01B30" w:rsidRDefault="00A01B30" w:rsidP="00EF3213">
      <w:pPr>
        <w:pStyle w:val="Bibliography"/>
        <w:spacing w:line="276" w:lineRule="auto"/>
      </w:pPr>
      <w:r w:rsidRPr="00A01B30">
        <w:lastRenderedPageBreak/>
        <w:t>16.</w:t>
      </w:r>
      <w:r w:rsidRPr="00A01B30">
        <w:tab/>
        <w:t xml:space="preserve">Patrick, H. J. H., Chomič, A. &amp; Armstrong, K. F. Cooled Propylene Glycol as a Pragmatic Choice for Preservation of DNA From Remote Field-Collected Diptera for Next-Generation Sequence Analysis. </w:t>
      </w:r>
      <w:r w:rsidRPr="00A01B30">
        <w:rPr>
          <w:i/>
          <w:iCs/>
        </w:rPr>
        <w:t>J. Econ. Entomol.</w:t>
      </w:r>
      <w:r w:rsidRPr="00A01B30">
        <w:t xml:space="preserve"> </w:t>
      </w:r>
      <w:r w:rsidRPr="00A01B30">
        <w:rPr>
          <w:b/>
          <w:bCs/>
        </w:rPr>
        <w:t>109</w:t>
      </w:r>
      <w:r w:rsidRPr="00A01B30">
        <w:t>, 1469–1473 (2016).</w:t>
      </w:r>
    </w:p>
    <w:p w14:paraId="1809AC5F" w14:textId="77777777" w:rsidR="00A01B30" w:rsidRPr="00A01B30" w:rsidRDefault="00A01B30" w:rsidP="00EF3213">
      <w:pPr>
        <w:pStyle w:val="Bibliography"/>
        <w:spacing w:line="276" w:lineRule="auto"/>
      </w:pPr>
      <w:r w:rsidRPr="00A01B30">
        <w:t>17.</w:t>
      </w:r>
      <w:r w:rsidRPr="00A01B30">
        <w:tab/>
        <w:t xml:space="preserve">Wasko, A. P., Martins, C., Oliveira, C. &amp; Foresti, F. Non-destructive genetic sampling in fish. An improved method for DNA extraction from fish fins and scales. </w:t>
      </w:r>
      <w:r w:rsidRPr="00A01B30">
        <w:rPr>
          <w:i/>
          <w:iCs/>
        </w:rPr>
        <w:t>Hereditas</w:t>
      </w:r>
      <w:r w:rsidRPr="00A01B30">
        <w:t xml:space="preserve"> </w:t>
      </w:r>
      <w:r w:rsidRPr="00A01B30">
        <w:rPr>
          <w:b/>
          <w:bCs/>
        </w:rPr>
        <w:t>138</w:t>
      </w:r>
      <w:r w:rsidRPr="00A01B30">
        <w:t>, 161–165 (2003).</w:t>
      </w:r>
    </w:p>
    <w:p w14:paraId="46266758" w14:textId="77777777" w:rsidR="00A01B30" w:rsidRPr="00A01B30" w:rsidRDefault="00A01B30" w:rsidP="00EF3213">
      <w:pPr>
        <w:pStyle w:val="Bibliography"/>
        <w:spacing w:line="276" w:lineRule="auto"/>
      </w:pPr>
      <w:r w:rsidRPr="00A01B30">
        <w:t>18.</w:t>
      </w:r>
      <w:r w:rsidRPr="00A01B30">
        <w:tab/>
        <w:t xml:space="preserve">Vurture, G. W. </w:t>
      </w:r>
      <w:r w:rsidRPr="00A01B30">
        <w:rPr>
          <w:i/>
          <w:iCs/>
        </w:rPr>
        <w:t>et al.</w:t>
      </w:r>
      <w:r w:rsidRPr="00A01B30">
        <w:t xml:space="preserve"> GenomeScope: fast reference-free genome profiling from short reads. </w:t>
      </w:r>
      <w:r w:rsidRPr="00A01B30">
        <w:rPr>
          <w:i/>
          <w:iCs/>
        </w:rPr>
        <w:t>Bioinformatics</w:t>
      </w:r>
      <w:r w:rsidRPr="00A01B30">
        <w:t xml:space="preserve"> </w:t>
      </w:r>
      <w:r w:rsidRPr="00A01B30">
        <w:rPr>
          <w:b/>
          <w:bCs/>
        </w:rPr>
        <w:t>33</w:t>
      </w:r>
      <w:r w:rsidRPr="00A01B30">
        <w:t>, 2202–2204 (2017).</w:t>
      </w:r>
    </w:p>
    <w:p w14:paraId="4A57629A" w14:textId="77777777" w:rsidR="00A01B30" w:rsidRPr="00A01B30" w:rsidRDefault="00A01B30" w:rsidP="00EF3213">
      <w:pPr>
        <w:pStyle w:val="Bibliography"/>
        <w:spacing w:line="276" w:lineRule="auto"/>
      </w:pPr>
      <w:r w:rsidRPr="00A01B30">
        <w:t>19.</w:t>
      </w:r>
      <w:r w:rsidRPr="00A01B30">
        <w:tab/>
        <w:t xml:space="preserve">López-Flores, I. &amp; Garrido-Ramos, M. A. The Repetitive DNA Content of Eukaryotic Genomes. in </w:t>
      </w:r>
      <w:r w:rsidRPr="00A01B30">
        <w:rPr>
          <w:i/>
          <w:iCs/>
        </w:rPr>
        <w:t>Genome Dynamics</w:t>
      </w:r>
      <w:r w:rsidRPr="00A01B30">
        <w:t xml:space="preserve"> (ed. Garrido-Ramos, M. A.) vol. 7 1–28 (S. KARGER AG, 2012).</w:t>
      </w:r>
    </w:p>
    <w:p w14:paraId="156E7A4D" w14:textId="77777777" w:rsidR="00A01B30" w:rsidRPr="00A01B30" w:rsidRDefault="00A01B30" w:rsidP="00EF3213">
      <w:pPr>
        <w:pStyle w:val="Bibliography"/>
        <w:spacing w:line="276" w:lineRule="auto"/>
      </w:pPr>
      <w:r w:rsidRPr="00A01B30">
        <w:t>20.</w:t>
      </w:r>
      <w:r w:rsidRPr="00A01B30">
        <w:tab/>
        <w:t xml:space="preserve">Mapleson, D., Accinelli, G. G., Kettleborough, G., Wright, J. &amp; Clavijo, B. J. Sequence analysis KAT : a K-mer analysis toolkit to quality control NGS datasets and genome assemblies. </w:t>
      </w:r>
      <w:r w:rsidRPr="00A01B30">
        <w:rPr>
          <w:b/>
          <w:bCs/>
        </w:rPr>
        <w:t>33</w:t>
      </w:r>
      <w:r w:rsidRPr="00A01B30">
        <w:t>, 574–576 (2017).</w:t>
      </w:r>
    </w:p>
    <w:p w14:paraId="4A5692F8" w14:textId="77777777" w:rsidR="00A01B30" w:rsidRPr="00A01B30" w:rsidRDefault="00A01B30" w:rsidP="00EF3213">
      <w:pPr>
        <w:pStyle w:val="Bibliography"/>
        <w:spacing w:line="276" w:lineRule="auto"/>
      </w:pPr>
      <w:r w:rsidRPr="00A01B30">
        <w:t>21.</w:t>
      </w:r>
      <w:r w:rsidRPr="00A01B30">
        <w:tab/>
        <w:t xml:space="preserve">Li, H. &amp; Durbin, R. Fast and accurate short read alignment with Burrows-Wheeler transform. </w:t>
      </w:r>
      <w:r w:rsidRPr="00A01B30">
        <w:rPr>
          <w:i/>
          <w:iCs/>
        </w:rPr>
        <w:t>Bioinformatics</w:t>
      </w:r>
      <w:r w:rsidRPr="00A01B30">
        <w:t xml:space="preserve"> </w:t>
      </w:r>
      <w:r w:rsidRPr="00A01B30">
        <w:rPr>
          <w:b/>
          <w:bCs/>
        </w:rPr>
        <w:t>25</w:t>
      </w:r>
      <w:r w:rsidRPr="00A01B30">
        <w:t>, 1754–1760 (2009).</w:t>
      </w:r>
    </w:p>
    <w:p w14:paraId="76511A5E" w14:textId="77777777" w:rsidR="00A01B30" w:rsidRPr="00A01B30" w:rsidRDefault="00A01B30" w:rsidP="00EF3213">
      <w:pPr>
        <w:pStyle w:val="Bibliography"/>
        <w:spacing w:line="276" w:lineRule="auto"/>
      </w:pPr>
      <w:r w:rsidRPr="00A01B30">
        <w:t>22.</w:t>
      </w:r>
      <w:r w:rsidRPr="00A01B30">
        <w:tab/>
        <w:t xml:space="preserve">Li, H. </w:t>
      </w:r>
      <w:r w:rsidRPr="00A01B30">
        <w:rPr>
          <w:i/>
          <w:iCs/>
        </w:rPr>
        <w:t>et al.</w:t>
      </w:r>
      <w:r w:rsidRPr="00A01B30">
        <w:t xml:space="preserve"> The Sequence Alignment/Map format and SAMtools. </w:t>
      </w:r>
      <w:r w:rsidRPr="00A01B30">
        <w:rPr>
          <w:i/>
          <w:iCs/>
        </w:rPr>
        <w:t>Bioinformatics</w:t>
      </w:r>
      <w:r w:rsidRPr="00A01B30">
        <w:t xml:space="preserve"> </w:t>
      </w:r>
      <w:r w:rsidRPr="00A01B30">
        <w:rPr>
          <w:b/>
          <w:bCs/>
        </w:rPr>
        <w:t>25</w:t>
      </w:r>
      <w:r w:rsidRPr="00A01B30">
        <w:t>, 2078–2079 (2009).</w:t>
      </w:r>
    </w:p>
    <w:p w14:paraId="206D8608" w14:textId="77777777" w:rsidR="00A01B30" w:rsidRPr="00A01B30" w:rsidRDefault="00A01B30" w:rsidP="00EF3213">
      <w:pPr>
        <w:pStyle w:val="Bibliography"/>
        <w:spacing w:line="276" w:lineRule="auto"/>
      </w:pPr>
      <w:r w:rsidRPr="00A01B30">
        <w:t>23.</w:t>
      </w:r>
      <w:r w:rsidRPr="00A01B30">
        <w:tab/>
        <w:t xml:space="preserve">Quinlan, A. R. &amp; Hall, I. M. BEDTools: a flexible suite of utilities for comparing genomic features. </w:t>
      </w:r>
      <w:r w:rsidRPr="00A01B30">
        <w:rPr>
          <w:i/>
          <w:iCs/>
        </w:rPr>
        <w:t>Bioinformatics</w:t>
      </w:r>
      <w:r w:rsidRPr="00A01B30">
        <w:t xml:space="preserve"> </w:t>
      </w:r>
      <w:r w:rsidRPr="00A01B30">
        <w:rPr>
          <w:b/>
          <w:bCs/>
        </w:rPr>
        <w:t>26</w:t>
      </w:r>
      <w:r w:rsidRPr="00A01B30">
        <w:t>, 841–842 (2010).</w:t>
      </w:r>
    </w:p>
    <w:p w14:paraId="24BB9A61" w14:textId="77777777" w:rsidR="00A01B30" w:rsidRPr="00A01B30" w:rsidRDefault="00A01B30" w:rsidP="00EF3213">
      <w:pPr>
        <w:pStyle w:val="Bibliography"/>
        <w:spacing w:line="276" w:lineRule="auto"/>
      </w:pPr>
      <w:r w:rsidRPr="00A01B30">
        <w:t>24.</w:t>
      </w:r>
      <w:r w:rsidRPr="00A01B30">
        <w:tab/>
        <w:t xml:space="preserve">Ghurye, J. </w:t>
      </w:r>
      <w:r w:rsidRPr="00A01B30">
        <w:rPr>
          <w:i/>
          <w:iCs/>
        </w:rPr>
        <w:t>et al.</w:t>
      </w:r>
      <w:r w:rsidRPr="00A01B30">
        <w:t xml:space="preserve"> Integrating Hi-C links with assembly graphs for chromosome-scale assembly. </w:t>
      </w:r>
      <w:r w:rsidRPr="00A01B30">
        <w:rPr>
          <w:i/>
          <w:iCs/>
        </w:rPr>
        <w:t>PLOS Comput. Biol.</w:t>
      </w:r>
      <w:r w:rsidRPr="00A01B30">
        <w:t xml:space="preserve"> </w:t>
      </w:r>
      <w:r w:rsidRPr="00A01B30">
        <w:rPr>
          <w:b/>
          <w:bCs/>
        </w:rPr>
        <w:t>15</w:t>
      </w:r>
      <w:r w:rsidRPr="00A01B30">
        <w:t>, e1007273 (2019).</w:t>
      </w:r>
    </w:p>
    <w:p w14:paraId="4C1E3AED" w14:textId="77777777" w:rsidR="00A01B30" w:rsidRPr="00A01B30" w:rsidRDefault="00A01B30" w:rsidP="00EF3213">
      <w:pPr>
        <w:pStyle w:val="Bibliography"/>
        <w:spacing w:line="276" w:lineRule="auto"/>
      </w:pPr>
      <w:r w:rsidRPr="00A01B30">
        <w:t>25.</w:t>
      </w:r>
      <w:r w:rsidRPr="00A01B30">
        <w:tab/>
        <w:t>Catchen, J., Amores, A. &amp; Bassham, S. Chromonomer: A Tool Set for Repairing and Enhancing Assembled Genomes Through Integration of Genetic Maps and Conserved Synteny. 14.</w:t>
      </w:r>
    </w:p>
    <w:p w14:paraId="3EC77F13" w14:textId="77777777" w:rsidR="00A01B30" w:rsidRPr="00A01B30" w:rsidRDefault="00A01B30" w:rsidP="00EF3213">
      <w:pPr>
        <w:pStyle w:val="Bibliography"/>
        <w:spacing w:line="276" w:lineRule="auto"/>
      </w:pPr>
      <w:r w:rsidRPr="00A01B30">
        <w:t>26.</w:t>
      </w:r>
      <w:r w:rsidRPr="00A01B30">
        <w:tab/>
        <w:t xml:space="preserve">Simão, F. A., Waterhouse, R. M., Ioannidis, P., Kriventseva, E. V. &amp; Zdobnov, E. M. BUSCO: Assessing genome assembly and annotation completeness with single-copy orthologs. </w:t>
      </w:r>
      <w:r w:rsidRPr="00A01B30">
        <w:rPr>
          <w:i/>
          <w:iCs/>
        </w:rPr>
        <w:t>Bioinformatics</w:t>
      </w:r>
      <w:r w:rsidRPr="00A01B30">
        <w:t xml:space="preserve"> </w:t>
      </w:r>
      <w:r w:rsidRPr="00A01B30">
        <w:rPr>
          <w:b/>
          <w:bCs/>
        </w:rPr>
        <w:t>31</w:t>
      </w:r>
      <w:r w:rsidRPr="00A01B30">
        <w:t>, 3210–3212 (2015).</w:t>
      </w:r>
    </w:p>
    <w:p w14:paraId="0662C1BD" w14:textId="77777777" w:rsidR="00A01B30" w:rsidRPr="00A01B30" w:rsidRDefault="00A01B30" w:rsidP="00EF3213">
      <w:pPr>
        <w:pStyle w:val="Bibliography"/>
        <w:spacing w:line="276" w:lineRule="auto"/>
      </w:pPr>
      <w:r w:rsidRPr="00A01B30">
        <w:t>27.</w:t>
      </w:r>
      <w:r w:rsidRPr="00A01B30">
        <w:tab/>
        <w:t xml:space="preserve">Nygren, A., Nilsson, B. &amp; Jahnke, M. Cytological studies in the smelt (Osmerus eperlanus L.). </w:t>
      </w:r>
      <w:r w:rsidRPr="00A01B30">
        <w:rPr>
          <w:i/>
          <w:iCs/>
        </w:rPr>
        <w:t>Hereditas</w:t>
      </w:r>
      <w:r w:rsidRPr="00A01B30">
        <w:t xml:space="preserve"> </w:t>
      </w:r>
      <w:r w:rsidRPr="00A01B30">
        <w:rPr>
          <w:b/>
          <w:bCs/>
        </w:rPr>
        <w:t>67</w:t>
      </w:r>
      <w:r w:rsidRPr="00A01B30">
        <w:t>, 283–286 (1971).</w:t>
      </w:r>
    </w:p>
    <w:p w14:paraId="15AF2E3A" w14:textId="77777777" w:rsidR="00A01B30" w:rsidRPr="00A01B30" w:rsidRDefault="00A01B30" w:rsidP="00EF3213">
      <w:pPr>
        <w:pStyle w:val="Bibliography"/>
        <w:spacing w:line="276" w:lineRule="auto"/>
      </w:pPr>
      <w:r w:rsidRPr="00A01B30">
        <w:t>28.</w:t>
      </w:r>
      <w:r w:rsidRPr="00A01B30">
        <w:tab/>
        <w:t xml:space="preserve">Ocalewicz, K. </w:t>
      </w:r>
      <w:r w:rsidRPr="00A01B30">
        <w:rPr>
          <w:i/>
          <w:iCs/>
        </w:rPr>
        <w:t>et al.</w:t>
      </w:r>
      <w:r w:rsidRPr="00A01B30">
        <w:t xml:space="preserve"> Karyotype and chromosomal characteristics of Ag–NOR sites and 5S rDNA in European smelt, Osmerus eperlanus. </w:t>
      </w:r>
      <w:r w:rsidRPr="00A01B30">
        <w:rPr>
          <w:i/>
          <w:iCs/>
        </w:rPr>
        <w:t>Genetica</w:t>
      </w:r>
      <w:r w:rsidRPr="00A01B30">
        <w:t xml:space="preserve"> </w:t>
      </w:r>
      <w:r w:rsidRPr="00A01B30">
        <w:rPr>
          <w:b/>
          <w:bCs/>
        </w:rPr>
        <w:t>131</w:t>
      </w:r>
      <w:r w:rsidRPr="00A01B30">
        <w:t>, 29–35 (2007).</w:t>
      </w:r>
    </w:p>
    <w:p w14:paraId="7C8D343E" w14:textId="77777777" w:rsidR="00A01B30" w:rsidRPr="00A01B30" w:rsidRDefault="00A01B30" w:rsidP="00EF3213">
      <w:pPr>
        <w:pStyle w:val="Bibliography"/>
        <w:spacing w:line="276" w:lineRule="auto"/>
      </w:pPr>
      <w:r w:rsidRPr="00A01B30">
        <w:t>29.</w:t>
      </w:r>
      <w:r w:rsidRPr="00A01B30">
        <w:tab/>
        <w:t xml:space="preserve">Kitada, J., Tatewaki, R. &amp; Tagawa, M. Chromosomes of the pond smelt Hypomesus transpacificus nipponensis. </w:t>
      </w:r>
      <w:r w:rsidRPr="00A01B30">
        <w:rPr>
          <w:i/>
          <w:iCs/>
        </w:rPr>
        <w:t>Chrom Inf. Serv</w:t>
      </w:r>
      <w:r w:rsidRPr="00A01B30">
        <w:t xml:space="preserve"> </w:t>
      </w:r>
      <w:r w:rsidRPr="00A01B30">
        <w:rPr>
          <w:b/>
          <w:bCs/>
        </w:rPr>
        <w:t>28</w:t>
      </w:r>
      <w:r w:rsidRPr="00A01B30">
        <w:t>, 8–9 (1980).</w:t>
      </w:r>
    </w:p>
    <w:p w14:paraId="501A322C" w14:textId="77777777" w:rsidR="00A01B30" w:rsidRPr="00A01B30" w:rsidRDefault="00A01B30" w:rsidP="00EF3213">
      <w:pPr>
        <w:pStyle w:val="Bibliography"/>
        <w:spacing w:line="276" w:lineRule="auto"/>
      </w:pPr>
      <w:r w:rsidRPr="00A01B30">
        <w:t>30.</w:t>
      </w:r>
      <w:r w:rsidRPr="00A01B30">
        <w:tab/>
        <w:t xml:space="preserve">Hartley, S. E. THE CHROMOSOMES OF SALMONID FISHES. </w:t>
      </w:r>
      <w:r w:rsidRPr="00A01B30">
        <w:rPr>
          <w:i/>
          <w:iCs/>
        </w:rPr>
        <w:t>Biol. Rev.</w:t>
      </w:r>
      <w:r w:rsidRPr="00A01B30">
        <w:t xml:space="preserve"> </w:t>
      </w:r>
      <w:r w:rsidRPr="00A01B30">
        <w:rPr>
          <w:b/>
          <w:bCs/>
        </w:rPr>
        <w:t>62</w:t>
      </w:r>
      <w:r w:rsidRPr="00A01B30">
        <w:t>, 197–214 (1987).</w:t>
      </w:r>
    </w:p>
    <w:p w14:paraId="1803A15F" w14:textId="77777777" w:rsidR="00A01B30" w:rsidRPr="00A01B30" w:rsidRDefault="00A01B30" w:rsidP="00EF3213">
      <w:pPr>
        <w:pStyle w:val="Bibliography"/>
        <w:spacing w:line="276" w:lineRule="auto"/>
      </w:pPr>
      <w:r w:rsidRPr="00A01B30">
        <w:t>31.</w:t>
      </w:r>
      <w:r w:rsidRPr="00A01B30">
        <w:tab/>
        <w:t xml:space="preserve">Xuan, B. </w:t>
      </w:r>
      <w:r w:rsidRPr="00A01B30">
        <w:rPr>
          <w:i/>
          <w:iCs/>
        </w:rPr>
        <w:t>et al.</w:t>
      </w:r>
      <w:r w:rsidRPr="00A01B30">
        <w:t xml:space="preserve"> Draft Genome of the Korean smelt Hypomesus nipponensis and its transcriptomic. </w:t>
      </w:r>
      <w:r w:rsidRPr="00A01B30">
        <w:rPr>
          <w:i/>
          <w:iCs/>
        </w:rPr>
        <w:t>G3 GenesGenomesGenetics</w:t>
      </w:r>
      <w:r w:rsidRPr="00A01B30">
        <w:t xml:space="preserve"> 35 (2021) doi:10.1093/g3journal/jkab147.</w:t>
      </w:r>
    </w:p>
    <w:p w14:paraId="5E5275C1" w14:textId="77777777" w:rsidR="00A01B30" w:rsidRPr="00A01B30" w:rsidRDefault="00A01B30" w:rsidP="00EF3213">
      <w:pPr>
        <w:pStyle w:val="Bibliography"/>
        <w:spacing w:line="276" w:lineRule="auto"/>
      </w:pPr>
      <w:r w:rsidRPr="00A01B30">
        <w:t>32.</w:t>
      </w:r>
      <w:r w:rsidRPr="00A01B30">
        <w:tab/>
        <w:t xml:space="preserve">Wright, S. Evolution in Mendelian Populations. </w:t>
      </w:r>
      <w:r w:rsidRPr="00A01B30">
        <w:rPr>
          <w:i/>
          <w:iCs/>
        </w:rPr>
        <w:t>Genetics</w:t>
      </w:r>
      <w:r w:rsidRPr="00A01B30">
        <w:t xml:space="preserve"> </w:t>
      </w:r>
      <w:r w:rsidRPr="00A01B30">
        <w:rPr>
          <w:b/>
          <w:bCs/>
        </w:rPr>
        <w:t>16</w:t>
      </w:r>
      <w:r w:rsidRPr="00A01B30">
        <w:t>, 97–159 (1931).</w:t>
      </w:r>
    </w:p>
    <w:p w14:paraId="1C7C4874" w14:textId="77777777" w:rsidR="00A01B30" w:rsidRPr="00A01B30" w:rsidRDefault="00A01B30" w:rsidP="00EF3213">
      <w:pPr>
        <w:pStyle w:val="Bibliography"/>
        <w:spacing w:line="276" w:lineRule="auto"/>
      </w:pPr>
      <w:r w:rsidRPr="00A01B30">
        <w:lastRenderedPageBreak/>
        <w:t>33.</w:t>
      </w:r>
      <w:r w:rsidRPr="00A01B30">
        <w:tab/>
        <w:t xml:space="preserve">Hill, W. G. Estimation of effective population size from data on linkage disequilibrium. </w:t>
      </w:r>
      <w:r w:rsidRPr="00A01B30">
        <w:rPr>
          <w:i/>
          <w:iCs/>
        </w:rPr>
        <w:t>Genet. Res.</w:t>
      </w:r>
      <w:r w:rsidRPr="00A01B30">
        <w:t xml:space="preserve"> </w:t>
      </w:r>
      <w:r w:rsidRPr="00A01B30">
        <w:rPr>
          <w:b/>
          <w:bCs/>
        </w:rPr>
        <w:t>38</w:t>
      </w:r>
      <w:r w:rsidRPr="00A01B30">
        <w:t>, 209 (1981).</w:t>
      </w:r>
    </w:p>
    <w:p w14:paraId="66F44DB9" w14:textId="77777777" w:rsidR="00A01B30" w:rsidRPr="00A01B30" w:rsidRDefault="00A01B30" w:rsidP="00EF3213">
      <w:pPr>
        <w:pStyle w:val="Bibliography"/>
        <w:spacing w:line="276" w:lineRule="auto"/>
      </w:pPr>
      <w:r w:rsidRPr="00A01B30">
        <w:t>34.</w:t>
      </w:r>
      <w:r w:rsidRPr="00A01B30">
        <w:tab/>
        <w:t xml:space="preserve">Krimbas, C. B. &amp; Tsakas, S. THE GENETICS OF DACUS OLEAE. V. CHANGES OF ESTERASE POLYMORPHISM IN A NATURAL POPULA- TION FOLLOWING INSECTICIDE CONTROL-SELECTION OR DRIFT? </w:t>
      </w:r>
      <w:r w:rsidRPr="00A01B30">
        <w:rPr>
          <w:i/>
          <w:iCs/>
        </w:rPr>
        <w:t>Evolution</w:t>
      </w:r>
      <w:r w:rsidRPr="00A01B30">
        <w:t xml:space="preserve"> 454–460 (1971).</w:t>
      </w:r>
    </w:p>
    <w:p w14:paraId="4556AC44" w14:textId="77777777" w:rsidR="00A01B30" w:rsidRPr="00A01B30" w:rsidRDefault="00A01B30" w:rsidP="00EF3213">
      <w:pPr>
        <w:pStyle w:val="Bibliography"/>
        <w:spacing w:line="276" w:lineRule="auto"/>
      </w:pPr>
      <w:r w:rsidRPr="00A01B30">
        <w:t>35.</w:t>
      </w:r>
      <w:r w:rsidRPr="00A01B30">
        <w:tab/>
        <w:t xml:space="preserve">Watterson, G. A. On the Number of Segragating Sites in Genetic Models without Recombination. </w:t>
      </w:r>
      <w:r w:rsidRPr="00A01B30">
        <w:rPr>
          <w:i/>
          <w:iCs/>
        </w:rPr>
        <w:t>Theor. Popul. Biol.</w:t>
      </w:r>
      <w:r w:rsidRPr="00A01B30">
        <w:t xml:space="preserve"> </w:t>
      </w:r>
      <w:r w:rsidRPr="00A01B30">
        <w:rPr>
          <w:b/>
          <w:bCs/>
        </w:rPr>
        <w:t>276</w:t>
      </w:r>
      <w:r w:rsidRPr="00A01B30">
        <w:t>, 256–276 (1975).</w:t>
      </w:r>
    </w:p>
    <w:p w14:paraId="291B826C" w14:textId="77777777" w:rsidR="00A01B30" w:rsidRPr="00A01B30" w:rsidRDefault="00A01B30" w:rsidP="00EF3213">
      <w:pPr>
        <w:pStyle w:val="Bibliography"/>
        <w:spacing w:line="276" w:lineRule="auto"/>
      </w:pPr>
      <w:r w:rsidRPr="00A01B30">
        <w:t>36.</w:t>
      </w:r>
      <w:r w:rsidRPr="00A01B30">
        <w:tab/>
        <w:t xml:space="preserve">Caballero, A. Developments in the prediction of effective population size. </w:t>
      </w:r>
      <w:r w:rsidRPr="00A01B30">
        <w:rPr>
          <w:i/>
          <w:iCs/>
        </w:rPr>
        <w:t>Heredity</w:t>
      </w:r>
      <w:r w:rsidRPr="00A01B30">
        <w:t xml:space="preserve"> </w:t>
      </w:r>
      <w:r w:rsidRPr="00A01B30">
        <w:rPr>
          <w:b/>
          <w:bCs/>
        </w:rPr>
        <w:t>73</w:t>
      </w:r>
      <w:r w:rsidRPr="00A01B30">
        <w:t>, 657–679 (1994).</w:t>
      </w:r>
    </w:p>
    <w:p w14:paraId="1F673B48" w14:textId="77777777" w:rsidR="00A01B30" w:rsidRPr="00A01B30" w:rsidRDefault="00A01B30" w:rsidP="00EF3213">
      <w:pPr>
        <w:pStyle w:val="Bibliography"/>
        <w:spacing w:line="276" w:lineRule="auto"/>
      </w:pPr>
      <w:r w:rsidRPr="00A01B30">
        <w:t>37.</w:t>
      </w:r>
      <w:r w:rsidRPr="00A01B30">
        <w:tab/>
        <w:t xml:space="preserve">Robertson, A. The interpretation of genotypic ratios in domestic animal populations. </w:t>
      </w:r>
      <w:r w:rsidRPr="00A01B30">
        <w:rPr>
          <w:i/>
          <w:iCs/>
        </w:rPr>
        <w:t>Anim. Prod.</w:t>
      </w:r>
      <w:r w:rsidRPr="00A01B30">
        <w:t xml:space="preserve"> </w:t>
      </w:r>
      <w:r w:rsidRPr="00A01B30">
        <w:rPr>
          <w:b/>
          <w:bCs/>
        </w:rPr>
        <w:t>7</w:t>
      </w:r>
      <w:r w:rsidRPr="00A01B30">
        <w:t>, 319–324 (1965).</w:t>
      </w:r>
    </w:p>
    <w:p w14:paraId="565A0F06" w14:textId="77777777" w:rsidR="00A01B30" w:rsidRPr="00A01B30" w:rsidRDefault="00A01B30" w:rsidP="00EF3213">
      <w:pPr>
        <w:pStyle w:val="Bibliography"/>
        <w:spacing w:line="276" w:lineRule="auto"/>
      </w:pPr>
      <w:r w:rsidRPr="00A01B30">
        <w:t>38.</w:t>
      </w:r>
      <w:r w:rsidRPr="00A01B30">
        <w:tab/>
        <w:t xml:space="preserve">Nei, M. &amp; Tajima, F. Genetic drift and estimation of effective population size. </w:t>
      </w:r>
      <w:r w:rsidRPr="00A01B30">
        <w:rPr>
          <w:i/>
          <w:iCs/>
        </w:rPr>
        <w:t>Genetics</w:t>
      </w:r>
      <w:r w:rsidRPr="00A01B30">
        <w:t xml:space="preserve"> </w:t>
      </w:r>
      <w:r w:rsidRPr="00A01B30">
        <w:rPr>
          <w:b/>
          <w:bCs/>
        </w:rPr>
        <w:t>98</w:t>
      </w:r>
      <w:r w:rsidRPr="00A01B30">
        <w:t>, 625–640 (1981).</w:t>
      </w:r>
    </w:p>
    <w:p w14:paraId="57FF3929" w14:textId="77777777" w:rsidR="00A01B30" w:rsidRPr="00A01B30" w:rsidRDefault="00A01B30" w:rsidP="00EF3213">
      <w:pPr>
        <w:pStyle w:val="Bibliography"/>
        <w:spacing w:line="276" w:lineRule="auto"/>
      </w:pPr>
      <w:r w:rsidRPr="00A01B30">
        <w:t>39.</w:t>
      </w:r>
      <w:r w:rsidRPr="00A01B30">
        <w:tab/>
        <w:t xml:space="preserve">Antao, T., Pérez-Figueroa, A. &amp; Luikart, G. Early detection of population declines: High power of genetic monitoring using effective population size estimators. </w:t>
      </w:r>
      <w:r w:rsidRPr="00A01B30">
        <w:rPr>
          <w:i/>
          <w:iCs/>
        </w:rPr>
        <w:t>Evol. Appl.</w:t>
      </w:r>
      <w:r w:rsidRPr="00A01B30">
        <w:t xml:space="preserve"> </w:t>
      </w:r>
      <w:r w:rsidRPr="00A01B30">
        <w:rPr>
          <w:b/>
          <w:bCs/>
        </w:rPr>
        <w:t>4</w:t>
      </w:r>
      <w:r w:rsidRPr="00A01B30">
        <w:t>, 144–154 (2011).</w:t>
      </w:r>
    </w:p>
    <w:p w14:paraId="7540CDE1" w14:textId="77777777" w:rsidR="00A01B30" w:rsidRPr="00A01B30" w:rsidRDefault="00A01B30" w:rsidP="00EF3213">
      <w:pPr>
        <w:pStyle w:val="Bibliography"/>
        <w:spacing w:line="276" w:lineRule="auto"/>
      </w:pPr>
      <w:r w:rsidRPr="00A01B30">
        <w:t>40.</w:t>
      </w:r>
      <w:r w:rsidRPr="00A01B30">
        <w:tab/>
        <w:t xml:space="preserve">Nunziata, S. O. &amp; Weisrock, D. W. Estimation of contemporary effective population size and population declines using RAD sequence data. </w:t>
      </w:r>
      <w:r w:rsidRPr="00A01B30">
        <w:rPr>
          <w:i/>
          <w:iCs/>
        </w:rPr>
        <w:t>Heredity</w:t>
      </w:r>
      <w:r w:rsidRPr="00A01B30">
        <w:t xml:space="preserve"> </w:t>
      </w:r>
      <w:r w:rsidRPr="00A01B30">
        <w:rPr>
          <w:b/>
          <w:bCs/>
        </w:rPr>
        <w:t>120</w:t>
      </w:r>
      <w:r w:rsidRPr="00A01B30">
        <w:t>, 196–207 (2018).</w:t>
      </w:r>
    </w:p>
    <w:p w14:paraId="522737D5" w14:textId="77777777" w:rsidR="00A01B30" w:rsidRPr="00A01B30" w:rsidRDefault="00A01B30" w:rsidP="00EF3213">
      <w:pPr>
        <w:pStyle w:val="Bibliography"/>
        <w:spacing w:line="276" w:lineRule="auto"/>
      </w:pPr>
      <w:r w:rsidRPr="00A01B30">
        <w:t>41.</w:t>
      </w:r>
      <w:r w:rsidRPr="00A01B30">
        <w:tab/>
        <w:t xml:space="preserve">Frankham, R. Genetics and extinction. </w:t>
      </w:r>
      <w:r w:rsidRPr="00A01B30">
        <w:rPr>
          <w:i/>
          <w:iCs/>
        </w:rPr>
        <w:t>Biol. Conserv.</w:t>
      </w:r>
      <w:r w:rsidRPr="00A01B30">
        <w:t xml:space="preserve"> </w:t>
      </w:r>
      <w:r w:rsidRPr="00A01B30">
        <w:rPr>
          <w:b/>
          <w:bCs/>
        </w:rPr>
        <w:t>126</w:t>
      </w:r>
      <w:r w:rsidRPr="00A01B30">
        <w:t>, 131–140 (2005).</w:t>
      </w:r>
    </w:p>
    <w:p w14:paraId="4595D366" w14:textId="77777777" w:rsidR="00A01B30" w:rsidRPr="00A01B30" w:rsidRDefault="00A01B30" w:rsidP="00EF3213">
      <w:pPr>
        <w:pStyle w:val="Bibliography"/>
        <w:spacing w:line="276" w:lineRule="auto"/>
      </w:pPr>
      <w:r w:rsidRPr="00A01B30">
        <w:t>42.</w:t>
      </w:r>
      <w:r w:rsidRPr="00A01B30">
        <w:tab/>
        <w:t xml:space="preserve">Luikart, G., Ryman, N., Tallmon, D. A., Schwartz, M. K. &amp; Allendorf, F. W. Estimation of census and effective population sizes: The increasing usefulness of DNA-based approaches. </w:t>
      </w:r>
      <w:r w:rsidRPr="00A01B30">
        <w:rPr>
          <w:i/>
          <w:iCs/>
        </w:rPr>
        <w:t>Conserv. Genet.</w:t>
      </w:r>
      <w:r w:rsidRPr="00A01B30">
        <w:t xml:space="preserve"> </w:t>
      </w:r>
      <w:r w:rsidRPr="00A01B30">
        <w:rPr>
          <w:b/>
          <w:bCs/>
        </w:rPr>
        <w:t>11</w:t>
      </w:r>
      <w:r w:rsidRPr="00A01B30">
        <w:t>, 355–373 (2010).</w:t>
      </w:r>
    </w:p>
    <w:p w14:paraId="1FDBD4E9" w14:textId="77777777" w:rsidR="00A01B30" w:rsidRPr="00A01B30" w:rsidRDefault="00A01B30" w:rsidP="00EF3213">
      <w:pPr>
        <w:pStyle w:val="Bibliography"/>
        <w:spacing w:line="276" w:lineRule="auto"/>
      </w:pPr>
      <w:r w:rsidRPr="00A01B30">
        <w:t>43.</w:t>
      </w:r>
      <w:r w:rsidRPr="00A01B30">
        <w:tab/>
        <w:t xml:space="preserve">Frankham, R. Genetics and extinction. </w:t>
      </w:r>
      <w:r w:rsidRPr="00A01B30">
        <w:rPr>
          <w:i/>
          <w:iCs/>
        </w:rPr>
        <w:t>Biol. Conserv.</w:t>
      </w:r>
      <w:r w:rsidRPr="00A01B30">
        <w:t xml:space="preserve"> </w:t>
      </w:r>
      <w:r w:rsidRPr="00A01B30">
        <w:rPr>
          <w:b/>
          <w:bCs/>
        </w:rPr>
        <w:t>126</w:t>
      </w:r>
      <w:r w:rsidRPr="00A01B30">
        <w:t>, 131–140 (2005).</w:t>
      </w:r>
    </w:p>
    <w:p w14:paraId="4F83B4DA" w14:textId="77777777" w:rsidR="00A01B30" w:rsidRPr="00A01B30" w:rsidRDefault="00A01B30" w:rsidP="00EF3213">
      <w:pPr>
        <w:pStyle w:val="Bibliography"/>
        <w:spacing w:line="276" w:lineRule="auto"/>
      </w:pPr>
      <w:r w:rsidRPr="00A01B30">
        <w:t>44.</w:t>
      </w:r>
      <w:r w:rsidRPr="00A01B30">
        <w:tab/>
        <w:t xml:space="preserve">Jamieson, I. G. &amp; Allendorf, F. W. How does the 50/500 rule apply to MVPs? </w:t>
      </w:r>
      <w:r w:rsidRPr="00A01B30">
        <w:rPr>
          <w:i/>
          <w:iCs/>
        </w:rPr>
        <w:t>Cell</w:t>
      </w:r>
      <w:r w:rsidRPr="00A01B30">
        <w:t xml:space="preserve"> </w:t>
      </w:r>
      <w:r w:rsidRPr="00A01B30">
        <w:rPr>
          <w:b/>
          <w:bCs/>
        </w:rPr>
        <w:t>27</w:t>
      </w:r>
      <w:r w:rsidRPr="00A01B30">
        <w:t>, 7 (2012).</w:t>
      </w:r>
    </w:p>
    <w:p w14:paraId="0ABDF09B" w14:textId="77777777" w:rsidR="00A01B30" w:rsidRPr="00A01B30" w:rsidRDefault="00A01B30" w:rsidP="00EF3213">
      <w:pPr>
        <w:pStyle w:val="Bibliography"/>
        <w:spacing w:line="276" w:lineRule="auto"/>
      </w:pPr>
      <w:r w:rsidRPr="00A01B30">
        <w:t>45.</w:t>
      </w:r>
      <w:r w:rsidRPr="00A01B30">
        <w:tab/>
        <w:t>Franklin, I. R. EVOLUTIONARY CHANGE IN SMALL POPULATIONS. 15.</w:t>
      </w:r>
    </w:p>
    <w:p w14:paraId="33C422E1" w14:textId="77777777" w:rsidR="00A01B30" w:rsidRPr="00A01B30" w:rsidRDefault="00A01B30" w:rsidP="00EF3213">
      <w:pPr>
        <w:pStyle w:val="Bibliography"/>
        <w:spacing w:line="276" w:lineRule="auto"/>
      </w:pPr>
      <w:r w:rsidRPr="00A01B30">
        <w:t>46.</w:t>
      </w:r>
      <w:r w:rsidRPr="00A01B30">
        <w:tab/>
        <w:t xml:space="preserve">Allendorf, F. W. </w:t>
      </w:r>
      <w:r w:rsidRPr="00A01B30">
        <w:rPr>
          <w:i/>
          <w:iCs/>
        </w:rPr>
        <w:t>Conservation and the genetics of populations</w:t>
      </w:r>
      <w:r w:rsidRPr="00A01B30">
        <w:t>. (Hoboken : John Wiley &amp; Sons, 2013).</w:t>
      </w:r>
    </w:p>
    <w:p w14:paraId="067AF0E7" w14:textId="77777777" w:rsidR="00A01B30" w:rsidRPr="00A01B30" w:rsidRDefault="00A01B30" w:rsidP="00EF3213">
      <w:pPr>
        <w:pStyle w:val="Bibliography"/>
        <w:spacing w:line="276" w:lineRule="auto"/>
      </w:pPr>
      <w:r w:rsidRPr="00A01B30">
        <w:t>47.</w:t>
      </w:r>
      <w:r w:rsidRPr="00A01B30">
        <w:tab/>
        <w:t xml:space="preserve">Hössjer, O., Laikre, L. &amp; Ryman, N. Effective sizes and time to migration–drift equilibrium in geographically subdivided populations. </w:t>
      </w:r>
      <w:r w:rsidRPr="00A01B30">
        <w:rPr>
          <w:i/>
          <w:iCs/>
        </w:rPr>
        <w:t>Theor. Popul. Biol.</w:t>
      </w:r>
      <w:r w:rsidRPr="00A01B30">
        <w:t xml:space="preserve"> </w:t>
      </w:r>
      <w:r w:rsidRPr="00A01B30">
        <w:rPr>
          <w:b/>
          <w:bCs/>
        </w:rPr>
        <w:t>112</w:t>
      </w:r>
      <w:r w:rsidRPr="00A01B30">
        <w:t>, 139–156 (2016).</w:t>
      </w:r>
    </w:p>
    <w:p w14:paraId="35787542" w14:textId="77777777" w:rsidR="00A01B30" w:rsidRPr="00A01B30" w:rsidRDefault="00A01B30" w:rsidP="00EF3213">
      <w:pPr>
        <w:pStyle w:val="Bibliography"/>
        <w:spacing w:line="276" w:lineRule="auto"/>
      </w:pPr>
      <w:r w:rsidRPr="00A01B30">
        <w:t>48.</w:t>
      </w:r>
      <w:r w:rsidRPr="00A01B30">
        <w:tab/>
        <w:t xml:space="preserve">Allendorf, F. W. &amp; Ryman, N. The role of genetics in population viability analysis. </w:t>
      </w:r>
      <w:r w:rsidRPr="00A01B30">
        <w:rPr>
          <w:i/>
          <w:iCs/>
        </w:rPr>
        <w:t>Popul. Viability Anal.</w:t>
      </w:r>
      <w:r w:rsidRPr="00A01B30">
        <w:t xml:space="preserve"> 50–85 (2002).</w:t>
      </w:r>
    </w:p>
    <w:p w14:paraId="69372650" w14:textId="77777777" w:rsidR="00A01B30" w:rsidRPr="00A01B30" w:rsidRDefault="00A01B30" w:rsidP="00EF3213">
      <w:pPr>
        <w:pStyle w:val="Bibliography"/>
        <w:spacing w:line="276" w:lineRule="auto"/>
      </w:pPr>
      <w:r w:rsidRPr="00A01B30">
        <w:t>49.</w:t>
      </w:r>
      <w:r w:rsidRPr="00A01B30">
        <w:tab/>
        <w:t xml:space="preserve">Frankham, R., Bradshaw, C. J. A. &amp; Brook, B. W. Genetics in conservation management: Revised recommendations for the 50/500 rules, Red List criteria and population viability analyses. </w:t>
      </w:r>
      <w:r w:rsidRPr="00A01B30">
        <w:rPr>
          <w:i/>
          <w:iCs/>
        </w:rPr>
        <w:t>Biol. Conserv.</w:t>
      </w:r>
      <w:r w:rsidRPr="00A01B30">
        <w:t xml:space="preserve"> </w:t>
      </w:r>
      <w:r w:rsidRPr="00A01B30">
        <w:rPr>
          <w:b/>
          <w:bCs/>
        </w:rPr>
        <w:t>170</w:t>
      </w:r>
      <w:r w:rsidRPr="00A01B30">
        <w:t>, 56–63 (2014).</w:t>
      </w:r>
    </w:p>
    <w:p w14:paraId="03C5B3E4" w14:textId="77777777" w:rsidR="00A01B30" w:rsidRPr="00A01B30" w:rsidRDefault="00A01B30" w:rsidP="00EF3213">
      <w:pPr>
        <w:pStyle w:val="Bibliography"/>
        <w:spacing w:line="276" w:lineRule="auto"/>
      </w:pPr>
      <w:r w:rsidRPr="00A01B30">
        <w:t>50.</w:t>
      </w:r>
      <w:r w:rsidRPr="00A01B30">
        <w:tab/>
        <w:t xml:space="preserve">Franklin, I. R. &amp; Frankham, R. How large must populations be to retain evolutionary potential? </w:t>
      </w:r>
      <w:r w:rsidRPr="00A01B30">
        <w:rPr>
          <w:i/>
          <w:iCs/>
        </w:rPr>
        <w:t>Anim. Conserv.</w:t>
      </w:r>
      <w:r w:rsidRPr="00A01B30">
        <w:t xml:space="preserve"> </w:t>
      </w:r>
      <w:r w:rsidRPr="00A01B30">
        <w:rPr>
          <w:b/>
          <w:bCs/>
        </w:rPr>
        <w:t>1</w:t>
      </w:r>
      <w:r w:rsidRPr="00A01B30">
        <w:t>, 69–73 (1998).</w:t>
      </w:r>
    </w:p>
    <w:p w14:paraId="5292E9B9" w14:textId="77777777" w:rsidR="00A01B30" w:rsidRPr="00A01B30" w:rsidRDefault="00A01B30" w:rsidP="00EF3213">
      <w:pPr>
        <w:pStyle w:val="Bibliography"/>
        <w:spacing w:line="276" w:lineRule="auto"/>
      </w:pPr>
      <w:r w:rsidRPr="00A01B30">
        <w:t>51.</w:t>
      </w:r>
      <w:r w:rsidRPr="00A01B30">
        <w:tab/>
        <w:t xml:space="preserve">Ryman, N., Laikre, L. &amp; Hössjer, O. Do estimates of contemporary effective population size tell us what we want to know? </w:t>
      </w:r>
      <w:r w:rsidRPr="00A01B30">
        <w:rPr>
          <w:i/>
          <w:iCs/>
        </w:rPr>
        <w:t>Mol. Ecol.</w:t>
      </w:r>
      <w:r w:rsidRPr="00A01B30">
        <w:t xml:space="preserve"> </w:t>
      </w:r>
      <w:r w:rsidRPr="00A01B30">
        <w:rPr>
          <w:b/>
          <w:bCs/>
        </w:rPr>
        <w:t>28</w:t>
      </w:r>
      <w:r w:rsidRPr="00A01B30">
        <w:t>, 1904–1918 (2019).</w:t>
      </w:r>
    </w:p>
    <w:p w14:paraId="691D4B60" w14:textId="77777777" w:rsidR="00A01B30" w:rsidRPr="00A01B30" w:rsidRDefault="00A01B30" w:rsidP="00EF3213">
      <w:pPr>
        <w:pStyle w:val="Bibliography"/>
        <w:spacing w:line="276" w:lineRule="auto"/>
      </w:pPr>
      <w:r w:rsidRPr="00A01B30">
        <w:lastRenderedPageBreak/>
        <w:t>52.</w:t>
      </w:r>
      <w:r w:rsidRPr="00A01B30">
        <w:tab/>
        <w:t xml:space="preserve">Ali, O. A. </w:t>
      </w:r>
      <w:r w:rsidRPr="00A01B30">
        <w:rPr>
          <w:i/>
          <w:iCs/>
        </w:rPr>
        <w:t>et al.</w:t>
      </w:r>
      <w:r w:rsidRPr="00A01B30">
        <w:t xml:space="preserve"> Rad capture (Rapture): Flexible and efficient sequence-based genotyping. </w:t>
      </w:r>
      <w:r w:rsidRPr="00A01B30">
        <w:rPr>
          <w:i/>
          <w:iCs/>
        </w:rPr>
        <w:t>Genetics</w:t>
      </w:r>
      <w:r w:rsidRPr="00A01B30">
        <w:t xml:space="preserve"> </w:t>
      </w:r>
      <w:r w:rsidRPr="00A01B30">
        <w:rPr>
          <w:b/>
          <w:bCs/>
        </w:rPr>
        <w:t>202</w:t>
      </w:r>
      <w:r w:rsidRPr="00A01B30">
        <w:t>, 389–400 (2016).</w:t>
      </w:r>
    </w:p>
    <w:p w14:paraId="23E194AB" w14:textId="77777777" w:rsidR="00A01B30" w:rsidRPr="00A01B30" w:rsidRDefault="00A01B30" w:rsidP="00EF3213">
      <w:pPr>
        <w:pStyle w:val="Bibliography"/>
        <w:spacing w:line="276" w:lineRule="auto"/>
      </w:pPr>
      <w:r w:rsidRPr="00A01B30">
        <w:t>53.</w:t>
      </w:r>
      <w:r w:rsidRPr="00A01B30">
        <w:tab/>
        <w:t xml:space="preserve">Korneliussen, T. S., Albrechtsen, A. &amp; Nielsen, R. ANGSD: Analysis of Next Generation Sequencing Data. </w:t>
      </w:r>
      <w:r w:rsidRPr="00A01B30">
        <w:rPr>
          <w:i/>
          <w:iCs/>
        </w:rPr>
        <w:t>BMC Bioinformatics</w:t>
      </w:r>
      <w:r w:rsidRPr="00A01B30">
        <w:t xml:space="preserve"> </w:t>
      </w:r>
      <w:r w:rsidRPr="00A01B30">
        <w:rPr>
          <w:b/>
          <w:bCs/>
        </w:rPr>
        <w:t>15</w:t>
      </w:r>
      <w:r w:rsidRPr="00A01B30">
        <w:t>, 1–13 (2014).</w:t>
      </w:r>
    </w:p>
    <w:p w14:paraId="20112217" w14:textId="77777777" w:rsidR="00A01B30" w:rsidRPr="00A01B30" w:rsidRDefault="00A01B30" w:rsidP="00EF3213">
      <w:pPr>
        <w:pStyle w:val="Bibliography"/>
        <w:spacing w:line="276" w:lineRule="auto"/>
      </w:pPr>
      <w:r w:rsidRPr="00A01B30">
        <w:t>54.</w:t>
      </w:r>
      <w:r w:rsidRPr="00A01B30">
        <w:tab/>
        <w:t>R Core Team. R: A language and environment for statistical computing. (2013).</w:t>
      </w:r>
    </w:p>
    <w:p w14:paraId="4C558826" w14:textId="77777777" w:rsidR="00A01B30" w:rsidRPr="00A01B30" w:rsidRDefault="00A01B30" w:rsidP="00EF3213">
      <w:pPr>
        <w:pStyle w:val="Bibliography"/>
        <w:spacing w:line="276" w:lineRule="auto"/>
      </w:pPr>
      <w:r w:rsidRPr="00A01B30">
        <w:t>55.</w:t>
      </w:r>
      <w:r w:rsidRPr="00A01B30">
        <w:tab/>
        <w:t xml:space="preserve">Hemstrom, W. &amp; Jones, M. </w:t>
      </w:r>
      <w:r w:rsidRPr="00A01B30">
        <w:rPr>
          <w:i/>
          <w:iCs/>
        </w:rPr>
        <w:t>snpR: user friendly population genomics for SNP datasets with categorical metadata</w:t>
      </w:r>
      <w:r w:rsidRPr="00A01B30">
        <w:t>. https://www.authorea.com/users/394171/articles/507615-snpr-user-friendly-population-genomics-for-snp-datasets-with-categorical-metadata?commit=919fb47b3a2e64b824457249aeef488d2c31099a (2021) doi:10.22541/au.161264719.94032617/v1.</w:t>
      </w:r>
    </w:p>
    <w:p w14:paraId="0854F1B3" w14:textId="77777777" w:rsidR="00A01B30" w:rsidRPr="00A01B30" w:rsidRDefault="00A01B30" w:rsidP="00EF3213">
      <w:pPr>
        <w:pStyle w:val="Bibliography"/>
        <w:spacing w:line="276" w:lineRule="auto"/>
      </w:pPr>
      <w:r w:rsidRPr="00A01B30">
        <w:t>56.</w:t>
      </w:r>
      <w:r w:rsidRPr="00A01B30">
        <w:tab/>
        <w:t xml:space="preserve">Nei, M. &amp; Tajima, F. Genetic drift and estimation of effective population size. </w:t>
      </w:r>
      <w:r w:rsidRPr="00A01B30">
        <w:rPr>
          <w:i/>
          <w:iCs/>
        </w:rPr>
        <w:t>Genetics</w:t>
      </w:r>
      <w:r w:rsidRPr="00A01B30">
        <w:t xml:space="preserve"> </w:t>
      </w:r>
      <w:r w:rsidRPr="00A01B30">
        <w:rPr>
          <w:b/>
          <w:bCs/>
        </w:rPr>
        <w:t>98</w:t>
      </w:r>
      <w:r w:rsidRPr="00A01B30">
        <w:t>, 625–640 (1981).</w:t>
      </w:r>
    </w:p>
    <w:p w14:paraId="3DC915FA" w14:textId="77777777" w:rsidR="00A01B30" w:rsidRPr="00A01B30" w:rsidRDefault="00A01B30" w:rsidP="00EF3213">
      <w:pPr>
        <w:pStyle w:val="Bibliography"/>
        <w:spacing w:line="276" w:lineRule="auto"/>
      </w:pPr>
      <w:r w:rsidRPr="00A01B30">
        <w:t>57.</w:t>
      </w:r>
      <w:r w:rsidRPr="00A01B30">
        <w:tab/>
        <w:t xml:space="preserve">Pollak, E. A New Method for Estimating the Effective Population Size from Allele Frequency Changes. </w:t>
      </w:r>
      <w:r w:rsidRPr="00A01B30">
        <w:rPr>
          <w:i/>
          <w:iCs/>
        </w:rPr>
        <w:t>Genetics</w:t>
      </w:r>
      <w:r w:rsidRPr="00A01B30">
        <w:t xml:space="preserve"> </w:t>
      </w:r>
      <w:r w:rsidRPr="00A01B30">
        <w:rPr>
          <w:b/>
          <w:bCs/>
        </w:rPr>
        <w:t>104</w:t>
      </w:r>
      <w:r w:rsidRPr="00A01B30">
        <w:t>, 531–548 (1983).</w:t>
      </w:r>
    </w:p>
    <w:p w14:paraId="665CE944" w14:textId="77777777" w:rsidR="00A01B30" w:rsidRPr="00A01B30" w:rsidRDefault="00A01B30" w:rsidP="00EF3213">
      <w:pPr>
        <w:pStyle w:val="Bibliography"/>
        <w:spacing w:line="276" w:lineRule="auto"/>
      </w:pPr>
      <w:r w:rsidRPr="00A01B30">
        <w:t>58.</w:t>
      </w:r>
      <w:r w:rsidRPr="00A01B30">
        <w:tab/>
        <w:t xml:space="preserve">Jorde, P. E. &amp; Ryman, N. Unbiased estimator for genetic drift and effective population size. </w:t>
      </w:r>
      <w:r w:rsidRPr="00A01B30">
        <w:rPr>
          <w:i/>
          <w:iCs/>
        </w:rPr>
        <w:t>Genetics</w:t>
      </w:r>
      <w:r w:rsidRPr="00A01B30">
        <w:t xml:space="preserve"> </w:t>
      </w:r>
      <w:r w:rsidRPr="00A01B30">
        <w:rPr>
          <w:b/>
          <w:bCs/>
        </w:rPr>
        <w:t>177</w:t>
      </w:r>
      <w:r w:rsidRPr="00A01B30">
        <w:t>, 927–935 (2007).</w:t>
      </w:r>
    </w:p>
    <w:p w14:paraId="156DC08E" w14:textId="77777777" w:rsidR="00A01B30" w:rsidRPr="00A01B30" w:rsidRDefault="00A01B30" w:rsidP="00EF3213">
      <w:pPr>
        <w:pStyle w:val="Bibliography"/>
        <w:spacing w:line="276" w:lineRule="auto"/>
      </w:pPr>
      <w:r w:rsidRPr="00A01B30">
        <w:t>59.</w:t>
      </w:r>
      <w:r w:rsidRPr="00A01B30">
        <w:tab/>
        <w:t xml:space="preserve">Do, C. </w:t>
      </w:r>
      <w:r w:rsidRPr="00A01B30">
        <w:rPr>
          <w:i/>
          <w:iCs/>
        </w:rPr>
        <w:t>et al.</w:t>
      </w:r>
      <w:r w:rsidRPr="00A01B30">
        <w:t xml:space="preserve"> Ne ESTIMATOR v2 : re - implementation of software for the estimation of contemporary effective population size ( N e ) from genetic data. </w:t>
      </w:r>
      <w:r w:rsidRPr="00A01B30">
        <w:rPr>
          <w:i/>
          <w:iCs/>
        </w:rPr>
        <w:t>Mol. Ecol. Resour.</w:t>
      </w:r>
      <w:r w:rsidRPr="00A01B30">
        <w:t xml:space="preserve"> </w:t>
      </w:r>
      <w:r w:rsidRPr="00A01B30">
        <w:rPr>
          <w:b/>
          <w:bCs/>
        </w:rPr>
        <w:t>14</w:t>
      </w:r>
      <w:r w:rsidRPr="00A01B30">
        <w:t>, 209–214 (2014).</w:t>
      </w:r>
    </w:p>
    <w:p w14:paraId="2E80BBD0" w14:textId="77777777" w:rsidR="00A01B30" w:rsidRPr="00A01B30" w:rsidRDefault="00A01B30" w:rsidP="00EF3213">
      <w:pPr>
        <w:pStyle w:val="Bibliography"/>
        <w:spacing w:line="276" w:lineRule="auto"/>
      </w:pPr>
      <w:r w:rsidRPr="00A01B30">
        <w:t>60.</w:t>
      </w:r>
      <w:r w:rsidRPr="00A01B30">
        <w:tab/>
        <w:t xml:space="preserve">Watterson, G. A. On the Number of Segragating Sites in Genetic Models without Recombination. </w:t>
      </w:r>
      <w:r w:rsidRPr="00A01B30">
        <w:rPr>
          <w:i/>
          <w:iCs/>
        </w:rPr>
        <w:t>Theor. Popul. Biol.</w:t>
      </w:r>
      <w:r w:rsidRPr="00A01B30">
        <w:t xml:space="preserve"> </w:t>
      </w:r>
      <w:r w:rsidRPr="00A01B30">
        <w:rPr>
          <w:b/>
          <w:bCs/>
        </w:rPr>
        <w:t>276</w:t>
      </w:r>
      <w:r w:rsidRPr="00A01B30">
        <w:t>, 256–276 (1975).</w:t>
      </w:r>
    </w:p>
    <w:p w14:paraId="1BB1E532" w14:textId="77777777" w:rsidR="00A01B30" w:rsidRPr="00A01B30" w:rsidRDefault="00A01B30" w:rsidP="00EF3213">
      <w:pPr>
        <w:pStyle w:val="Bibliography"/>
        <w:spacing w:line="276" w:lineRule="auto"/>
      </w:pPr>
      <w:r w:rsidRPr="00A01B30">
        <w:t>61.</w:t>
      </w:r>
      <w:r w:rsidRPr="00A01B30">
        <w:tab/>
        <w:t xml:space="preserve">Nei, M. &amp; Li, W. H. Mathematical model for studying genetic variation in terms of restriction endonucleases. </w:t>
      </w:r>
      <w:r w:rsidRPr="00A01B30">
        <w:rPr>
          <w:i/>
          <w:iCs/>
        </w:rPr>
        <w:t>Proc. Natl. Acad. Sci.</w:t>
      </w:r>
      <w:r w:rsidRPr="00A01B30">
        <w:t xml:space="preserve"> </w:t>
      </w:r>
      <w:r w:rsidRPr="00A01B30">
        <w:rPr>
          <w:b/>
          <w:bCs/>
        </w:rPr>
        <w:t>76</w:t>
      </w:r>
      <w:r w:rsidRPr="00A01B30">
        <w:t>, 5269–5273 (1979).</w:t>
      </w:r>
    </w:p>
    <w:p w14:paraId="12B25F59" w14:textId="77777777" w:rsidR="00A01B30" w:rsidRPr="00A01B30" w:rsidRDefault="00A01B30" w:rsidP="00EF3213">
      <w:pPr>
        <w:pStyle w:val="Bibliography"/>
        <w:spacing w:line="276" w:lineRule="auto"/>
      </w:pPr>
      <w:r w:rsidRPr="00A01B30">
        <w:t>62.</w:t>
      </w:r>
      <w:r w:rsidRPr="00A01B30">
        <w:tab/>
        <w:t xml:space="preserve">Finger, A. J., Schumer, G., Benjamin, A. &amp; Blankenship, S. Evaluation and Interpretation of Genetic Effective Population Size of Delta Smelt from 2011–2014. </w:t>
      </w:r>
      <w:r w:rsidRPr="00A01B30">
        <w:rPr>
          <w:i/>
          <w:iCs/>
        </w:rPr>
        <w:t>San Franc. Estuary Watershed Sci.</w:t>
      </w:r>
      <w:r w:rsidRPr="00A01B30">
        <w:t xml:space="preserve"> </w:t>
      </w:r>
      <w:r w:rsidRPr="00A01B30">
        <w:rPr>
          <w:b/>
          <w:bCs/>
        </w:rPr>
        <w:t>15</w:t>
      </w:r>
      <w:r w:rsidRPr="00A01B30">
        <w:t>, (2017).</w:t>
      </w:r>
    </w:p>
    <w:p w14:paraId="600084F0" w14:textId="77777777" w:rsidR="00A01B30" w:rsidRPr="00A01B30" w:rsidRDefault="00A01B30" w:rsidP="00EF3213">
      <w:pPr>
        <w:pStyle w:val="Bibliography"/>
        <w:spacing w:line="276" w:lineRule="auto"/>
      </w:pPr>
      <w:r w:rsidRPr="00A01B30">
        <w:t>63.</w:t>
      </w:r>
      <w:r w:rsidRPr="00A01B30">
        <w:tab/>
        <w:t xml:space="preserve">Peel, D., Ovenden, J. R. &amp; Peel, S. L. NeEstimator: software for estimating effective population size (version 1.3). </w:t>
      </w:r>
      <w:r w:rsidRPr="00A01B30">
        <w:rPr>
          <w:i/>
          <w:iCs/>
        </w:rPr>
        <w:t>Dep. Prim. Ind. Fish. Qld. Gov. Brisb.</w:t>
      </w:r>
      <w:r w:rsidRPr="00A01B30">
        <w:t xml:space="preserve"> (2004).</w:t>
      </w:r>
    </w:p>
    <w:p w14:paraId="0EF8E074" w14:textId="77777777" w:rsidR="00A01B30" w:rsidRPr="00A01B30" w:rsidRDefault="00A01B30" w:rsidP="00EF3213">
      <w:pPr>
        <w:pStyle w:val="Bibliography"/>
        <w:spacing w:line="276" w:lineRule="auto"/>
      </w:pPr>
      <w:r w:rsidRPr="00A01B30">
        <w:t>64.</w:t>
      </w:r>
      <w:r w:rsidRPr="00A01B30">
        <w:tab/>
        <w:t xml:space="preserve">Lindberg, J. C. </w:t>
      </w:r>
      <w:r w:rsidRPr="00A01B30">
        <w:rPr>
          <w:i/>
          <w:iCs/>
        </w:rPr>
        <w:t>et al.</w:t>
      </w:r>
      <w:r w:rsidRPr="00A01B30">
        <w:t xml:space="preserve"> Aquaculture methods for a genetically managed population of endangered Delta Dmelt. </w:t>
      </w:r>
      <w:r w:rsidRPr="00A01B30">
        <w:rPr>
          <w:i/>
          <w:iCs/>
        </w:rPr>
        <w:t>North Am. J. Aquac.</w:t>
      </w:r>
      <w:r w:rsidRPr="00A01B30">
        <w:t xml:space="preserve"> </w:t>
      </w:r>
      <w:r w:rsidRPr="00A01B30">
        <w:rPr>
          <w:b/>
          <w:bCs/>
        </w:rPr>
        <w:t>75</w:t>
      </w:r>
      <w:r w:rsidRPr="00A01B30">
        <w:t>, 186–196 (2013).</w:t>
      </w:r>
    </w:p>
    <w:p w14:paraId="7CC77FE1" w14:textId="77777777" w:rsidR="00A01B30" w:rsidRPr="00A01B30" w:rsidRDefault="00A01B30" w:rsidP="00EF3213">
      <w:pPr>
        <w:pStyle w:val="Bibliography"/>
        <w:spacing w:line="276" w:lineRule="auto"/>
      </w:pPr>
      <w:r w:rsidRPr="00A01B30">
        <w:t>65.</w:t>
      </w:r>
      <w:r w:rsidRPr="00A01B30">
        <w:tab/>
        <w:t xml:space="preserve">Fisch, K. M., Ivy, J. A., Burton, R. S. &amp; May, B. Evaluating the Performance of Captive Breeding Techniques for Conservation Hatcheries: A Case Study of the Delta Smelt Captive Breeding Program. </w:t>
      </w:r>
      <w:r w:rsidRPr="00A01B30">
        <w:rPr>
          <w:i/>
          <w:iCs/>
        </w:rPr>
        <w:t>J. Hered.</w:t>
      </w:r>
      <w:r w:rsidRPr="00A01B30">
        <w:t xml:space="preserve"> 13.</w:t>
      </w:r>
    </w:p>
    <w:p w14:paraId="0C81CE5B" w14:textId="77777777" w:rsidR="00A01B30" w:rsidRPr="00A01B30" w:rsidRDefault="00A01B30" w:rsidP="00EF3213">
      <w:pPr>
        <w:pStyle w:val="Bibliography"/>
        <w:spacing w:line="276" w:lineRule="auto"/>
      </w:pPr>
      <w:r w:rsidRPr="00A01B30">
        <w:t>66.</w:t>
      </w:r>
      <w:r w:rsidRPr="00A01B30">
        <w:tab/>
        <w:t xml:space="preserve">Finger, A. J. </w:t>
      </w:r>
      <w:r w:rsidRPr="00A01B30">
        <w:rPr>
          <w:i/>
          <w:iCs/>
        </w:rPr>
        <w:t>et al.</w:t>
      </w:r>
      <w:r w:rsidRPr="00A01B30">
        <w:t xml:space="preserve"> A Conservation Hatchery Population of Delta Smelt Shows Evidence of Genetic Adaptation to Captivity After 9 Generations. </w:t>
      </w:r>
      <w:r w:rsidRPr="00A01B30">
        <w:rPr>
          <w:i/>
          <w:iCs/>
        </w:rPr>
        <w:t>J. Hered.</w:t>
      </w:r>
      <w:r w:rsidRPr="00A01B30">
        <w:t xml:space="preserve"> </w:t>
      </w:r>
      <w:r w:rsidRPr="00A01B30">
        <w:rPr>
          <w:b/>
          <w:bCs/>
        </w:rPr>
        <w:t>109</w:t>
      </w:r>
      <w:r w:rsidRPr="00A01B30">
        <w:t>, 11 (2018).</w:t>
      </w:r>
    </w:p>
    <w:p w14:paraId="6AD63706" w14:textId="77777777" w:rsidR="00A01B30" w:rsidRPr="00A01B30" w:rsidRDefault="00A01B30" w:rsidP="00EF3213">
      <w:pPr>
        <w:pStyle w:val="Bibliography"/>
        <w:spacing w:line="276" w:lineRule="auto"/>
      </w:pPr>
      <w:r w:rsidRPr="00A01B30">
        <w:t>67.</w:t>
      </w:r>
      <w:r w:rsidRPr="00A01B30">
        <w:tab/>
        <w:t xml:space="preserve">Li, H. </w:t>
      </w:r>
      <w:r w:rsidRPr="00A01B30">
        <w:rPr>
          <w:i/>
          <w:iCs/>
        </w:rPr>
        <w:t>et al.</w:t>
      </w:r>
      <w:r w:rsidRPr="00A01B30">
        <w:t xml:space="preserve"> The Sequence Alignment/Map format and SAMtools. </w:t>
      </w:r>
      <w:r w:rsidRPr="00A01B30">
        <w:rPr>
          <w:i/>
          <w:iCs/>
        </w:rPr>
        <w:t>Bioinformatics</w:t>
      </w:r>
      <w:r w:rsidRPr="00A01B30">
        <w:t xml:space="preserve"> </w:t>
      </w:r>
      <w:r w:rsidRPr="00A01B30">
        <w:rPr>
          <w:b/>
          <w:bCs/>
        </w:rPr>
        <w:t>25</w:t>
      </w:r>
      <w:r w:rsidRPr="00A01B30">
        <w:t>, 2078–2079 (2009).</w:t>
      </w:r>
    </w:p>
    <w:p w14:paraId="3709C356" w14:textId="77777777" w:rsidR="00A01B30" w:rsidRPr="00A01B30" w:rsidRDefault="00A01B30" w:rsidP="00EF3213">
      <w:pPr>
        <w:pStyle w:val="Bibliography"/>
        <w:spacing w:line="276" w:lineRule="auto"/>
      </w:pPr>
      <w:r w:rsidRPr="00A01B30">
        <w:t>68.</w:t>
      </w:r>
      <w:r w:rsidRPr="00A01B30">
        <w:tab/>
        <w:t xml:space="preserve">Zhu, Z. </w:t>
      </w:r>
      <w:r w:rsidRPr="00A01B30">
        <w:rPr>
          <w:i/>
          <w:iCs/>
        </w:rPr>
        <w:t>et al.</w:t>
      </w:r>
      <w:r w:rsidRPr="00A01B30">
        <w:t xml:space="preserve"> SWAV: a web-based visualization browser for sliding window analysis. </w:t>
      </w:r>
      <w:r w:rsidRPr="00A01B30">
        <w:rPr>
          <w:i/>
          <w:iCs/>
        </w:rPr>
        <w:t>Sci. Rep.</w:t>
      </w:r>
      <w:r w:rsidRPr="00A01B30">
        <w:t xml:space="preserve"> </w:t>
      </w:r>
      <w:r w:rsidRPr="00A01B30">
        <w:rPr>
          <w:b/>
          <w:bCs/>
        </w:rPr>
        <w:t>10</w:t>
      </w:r>
      <w:r w:rsidRPr="00A01B30">
        <w:t>, 4 (2020).</w:t>
      </w:r>
    </w:p>
    <w:p w14:paraId="0C979249" w14:textId="77777777" w:rsidR="00A01B30" w:rsidRPr="00A01B30" w:rsidRDefault="00A01B30" w:rsidP="00EF3213">
      <w:pPr>
        <w:pStyle w:val="Bibliography"/>
        <w:spacing w:line="276" w:lineRule="auto"/>
      </w:pPr>
      <w:r w:rsidRPr="00A01B30">
        <w:t>69.</w:t>
      </w:r>
      <w:r w:rsidRPr="00A01B30">
        <w:tab/>
        <w:t xml:space="preserve">Volff, J. N. Genome evolution and biodiversity in teleost fish. </w:t>
      </w:r>
      <w:r w:rsidRPr="00A01B30">
        <w:rPr>
          <w:i/>
          <w:iCs/>
        </w:rPr>
        <w:t>Heredity</w:t>
      </w:r>
      <w:r w:rsidRPr="00A01B30">
        <w:t xml:space="preserve"> </w:t>
      </w:r>
      <w:r w:rsidRPr="00A01B30">
        <w:rPr>
          <w:b/>
          <w:bCs/>
        </w:rPr>
        <w:t>94</w:t>
      </w:r>
      <w:r w:rsidRPr="00A01B30">
        <w:t>, 280–294 (2005).</w:t>
      </w:r>
    </w:p>
    <w:p w14:paraId="2DD3BE68" w14:textId="77777777" w:rsidR="00A01B30" w:rsidRPr="00A01B30" w:rsidRDefault="00A01B30" w:rsidP="00EF3213">
      <w:pPr>
        <w:pStyle w:val="Bibliography"/>
        <w:spacing w:line="276" w:lineRule="auto"/>
      </w:pPr>
      <w:r w:rsidRPr="00A01B30">
        <w:lastRenderedPageBreak/>
        <w:t>70.</w:t>
      </w:r>
      <w:r w:rsidRPr="00A01B30">
        <w:tab/>
        <w:t xml:space="preserve">Mei, J. &amp; Gui, J. F. Genetic basis and biotechnological manipulation of sexual dimorphism and sex determination in fish. </w:t>
      </w:r>
      <w:r w:rsidRPr="00A01B30">
        <w:rPr>
          <w:i/>
          <w:iCs/>
        </w:rPr>
        <w:t>Sci. China Life Sci.</w:t>
      </w:r>
      <w:r w:rsidRPr="00A01B30">
        <w:t xml:space="preserve"> </w:t>
      </w:r>
      <w:r w:rsidRPr="00A01B30">
        <w:rPr>
          <w:b/>
          <w:bCs/>
        </w:rPr>
        <w:t>58</w:t>
      </w:r>
      <w:r w:rsidRPr="00A01B30">
        <w:t>, 124–136 (2015).</w:t>
      </w:r>
    </w:p>
    <w:p w14:paraId="2F3C64FD" w14:textId="77777777" w:rsidR="00A01B30" w:rsidRPr="00A01B30" w:rsidRDefault="00A01B30" w:rsidP="00EF3213">
      <w:pPr>
        <w:pStyle w:val="Bibliography"/>
        <w:spacing w:line="276" w:lineRule="auto"/>
      </w:pPr>
      <w:r w:rsidRPr="00A01B30">
        <w:t>71.</w:t>
      </w:r>
      <w:r w:rsidRPr="00A01B30">
        <w:tab/>
        <w:t xml:space="preserve">Nelson, J. S., Grande, T. C. &amp; Wilson, M. V. H. </w:t>
      </w:r>
      <w:r w:rsidRPr="00A01B30">
        <w:rPr>
          <w:i/>
          <w:iCs/>
        </w:rPr>
        <w:t>Fishes of the World</w:t>
      </w:r>
      <w:r w:rsidRPr="00A01B30">
        <w:t>. (John Wiley &amp; Sons, 2016).</w:t>
      </w:r>
    </w:p>
    <w:p w14:paraId="3AFB0325" w14:textId="77777777" w:rsidR="00A01B30" w:rsidRPr="00A01B30" w:rsidRDefault="00A01B30" w:rsidP="00EF3213">
      <w:pPr>
        <w:pStyle w:val="Bibliography"/>
        <w:spacing w:line="276" w:lineRule="auto"/>
      </w:pPr>
      <w:r w:rsidRPr="00A01B30">
        <w:t>72.</w:t>
      </w:r>
      <w:r w:rsidRPr="00A01B30">
        <w:tab/>
        <w:t xml:space="preserve">Nagahama, Y. Molecular mechanisms of sex determination and gonadal sex differentiation in fish. </w:t>
      </w:r>
      <w:r w:rsidRPr="00A01B30">
        <w:rPr>
          <w:i/>
          <w:iCs/>
        </w:rPr>
        <w:t>Fish Physiol. Biochem.</w:t>
      </w:r>
      <w:r w:rsidRPr="00A01B30">
        <w:t xml:space="preserve"> </w:t>
      </w:r>
      <w:r w:rsidRPr="00A01B30">
        <w:rPr>
          <w:b/>
          <w:bCs/>
        </w:rPr>
        <w:t>31</w:t>
      </w:r>
      <w:r w:rsidRPr="00A01B30">
        <w:t>, 105–109 (2005).</w:t>
      </w:r>
    </w:p>
    <w:p w14:paraId="4AB475FC" w14:textId="77777777" w:rsidR="00A01B30" w:rsidRPr="00A01B30" w:rsidRDefault="00A01B30" w:rsidP="00EF3213">
      <w:pPr>
        <w:pStyle w:val="Bibliography"/>
        <w:spacing w:line="276" w:lineRule="auto"/>
      </w:pPr>
      <w:r w:rsidRPr="00A01B30">
        <w:t>73.</w:t>
      </w:r>
      <w:r w:rsidRPr="00A01B30">
        <w:tab/>
        <w:t xml:space="preserve">Baroiller, J.-F., Guiguen, Y. &amp; Fostier, A. Endocrine and environmental aspects of sex differentiation in fish. </w:t>
      </w:r>
      <w:r w:rsidRPr="00A01B30">
        <w:rPr>
          <w:i/>
          <w:iCs/>
        </w:rPr>
        <w:t>Cell. Mol. Life Sci.</w:t>
      </w:r>
      <w:r w:rsidRPr="00A01B30">
        <w:t xml:space="preserve"> </w:t>
      </w:r>
      <w:r w:rsidRPr="00A01B30">
        <w:rPr>
          <w:b/>
          <w:bCs/>
        </w:rPr>
        <w:t>55</w:t>
      </w:r>
      <w:r w:rsidRPr="00A01B30">
        <w:t>, 910–931 (1999).</w:t>
      </w:r>
    </w:p>
    <w:p w14:paraId="081F32B2" w14:textId="77777777" w:rsidR="00A01B30" w:rsidRPr="00A01B30" w:rsidRDefault="00A01B30" w:rsidP="00EF3213">
      <w:pPr>
        <w:pStyle w:val="Bibliography"/>
        <w:spacing w:line="276" w:lineRule="auto"/>
      </w:pPr>
      <w:r w:rsidRPr="00A01B30">
        <w:t>74.</w:t>
      </w:r>
      <w:r w:rsidRPr="00A01B30">
        <w:tab/>
        <w:t>Nakamura, M., Kobayashi, T. &amp; Chang, X. Gonadal sex differentiation in fishes.pdf. 362–372 (1998).</w:t>
      </w:r>
    </w:p>
    <w:p w14:paraId="2FE88A97" w14:textId="77777777" w:rsidR="00A01B30" w:rsidRPr="00A01B30" w:rsidRDefault="00A01B30" w:rsidP="00EF3213">
      <w:pPr>
        <w:pStyle w:val="Bibliography"/>
        <w:spacing w:line="276" w:lineRule="auto"/>
      </w:pPr>
      <w:r w:rsidRPr="00A01B30">
        <w:t>75.</w:t>
      </w:r>
      <w:r w:rsidRPr="00A01B30">
        <w:tab/>
        <w:t xml:space="preserve">Kikuchi, K. &amp; Hamaguchi, S. Novel sex-determining genes in fish and sex chromosome evolution. </w:t>
      </w:r>
      <w:r w:rsidRPr="00A01B30">
        <w:rPr>
          <w:i/>
          <w:iCs/>
        </w:rPr>
        <w:t>Dev. Dyn.</w:t>
      </w:r>
      <w:r w:rsidRPr="00A01B30">
        <w:t xml:space="preserve"> </w:t>
      </w:r>
      <w:r w:rsidRPr="00A01B30">
        <w:rPr>
          <w:b/>
          <w:bCs/>
        </w:rPr>
        <w:t>242</w:t>
      </w:r>
      <w:r w:rsidRPr="00A01B30">
        <w:t>, 339–353 (2013).</w:t>
      </w:r>
    </w:p>
    <w:p w14:paraId="071997FA" w14:textId="77777777" w:rsidR="00A01B30" w:rsidRPr="00A01B30" w:rsidRDefault="00A01B30" w:rsidP="00EF3213">
      <w:pPr>
        <w:pStyle w:val="Bibliography"/>
        <w:spacing w:line="276" w:lineRule="auto"/>
      </w:pPr>
      <w:r w:rsidRPr="00A01B30">
        <w:t>76.</w:t>
      </w:r>
      <w:r w:rsidRPr="00A01B30">
        <w:tab/>
        <w:t xml:space="preserve">Conover, D. O. &amp; Kynard, B. E. Environmental Sex Determination : Interaction of Temperature and Genotype in a Fish Environmental Sex Determinaffon : Interaction of Temperature and Genotype in a Fish. </w:t>
      </w:r>
      <w:r w:rsidRPr="00A01B30">
        <w:rPr>
          <w:b/>
          <w:bCs/>
        </w:rPr>
        <w:t>213</w:t>
      </w:r>
      <w:r w:rsidRPr="00A01B30">
        <w:t>, 577–579 (2013).</w:t>
      </w:r>
    </w:p>
    <w:p w14:paraId="7BE8127B" w14:textId="77777777" w:rsidR="00A01B30" w:rsidRPr="00A01B30" w:rsidRDefault="00A01B30" w:rsidP="00EF3213">
      <w:pPr>
        <w:pStyle w:val="Bibliography"/>
        <w:spacing w:line="276" w:lineRule="auto"/>
      </w:pPr>
      <w:r w:rsidRPr="00A01B30">
        <w:t>77.</w:t>
      </w:r>
      <w:r w:rsidRPr="00A01B30">
        <w:tab/>
        <w:t xml:space="preserve">Devlin, R. H. &amp; Nagahama, Y. Sex determination and sex differentiation in fish: An overview of genetic, physiological, and environmental influences. </w:t>
      </w:r>
      <w:r w:rsidRPr="00A01B30">
        <w:rPr>
          <w:i/>
          <w:iCs/>
        </w:rPr>
        <w:t>Aquaculture</w:t>
      </w:r>
      <w:r w:rsidRPr="00A01B30">
        <w:t xml:space="preserve"> </w:t>
      </w:r>
      <w:r w:rsidRPr="00A01B30">
        <w:rPr>
          <w:b/>
          <w:bCs/>
        </w:rPr>
        <w:t>208</w:t>
      </w:r>
      <w:r w:rsidRPr="00A01B30">
        <w:t>, 191–364 (2002).</w:t>
      </w:r>
    </w:p>
    <w:p w14:paraId="1119EF86" w14:textId="77777777" w:rsidR="00A01B30" w:rsidRPr="00A01B30" w:rsidRDefault="00A01B30" w:rsidP="00EF3213">
      <w:pPr>
        <w:pStyle w:val="Bibliography"/>
        <w:spacing w:line="276" w:lineRule="auto"/>
      </w:pPr>
      <w:r w:rsidRPr="00A01B30">
        <w:t>78.</w:t>
      </w:r>
      <w:r w:rsidRPr="00A01B30">
        <w:tab/>
        <w:t xml:space="preserve">Mank, J. E. &amp; Avise, J. C. Evolutionary diversity and turn-over of sex determination in teleost fishes. </w:t>
      </w:r>
      <w:r w:rsidRPr="00A01B30">
        <w:rPr>
          <w:i/>
          <w:iCs/>
        </w:rPr>
        <w:t>Sex. Dev.</w:t>
      </w:r>
      <w:r w:rsidRPr="00A01B30">
        <w:t xml:space="preserve"> </w:t>
      </w:r>
      <w:r w:rsidRPr="00A01B30">
        <w:rPr>
          <w:b/>
          <w:bCs/>
        </w:rPr>
        <w:t>3</w:t>
      </w:r>
      <w:r w:rsidRPr="00A01B30">
        <w:t>, 60–67 (2009).</w:t>
      </w:r>
    </w:p>
    <w:p w14:paraId="2B069E74" w14:textId="77777777" w:rsidR="00A01B30" w:rsidRPr="00A01B30" w:rsidRDefault="00A01B30" w:rsidP="00EF3213">
      <w:pPr>
        <w:pStyle w:val="Bibliography"/>
        <w:spacing w:line="276" w:lineRule="auto"/>
      </w:pPr>
      <w:r w:rsidRPr="00A01B30">
        <w:t>79.</w:t>
      </w:r>
      <w:r w:rsidRPr="00A01B30">
        <w:tab/>
        <w:t xml:space="preserve">Lindberg, J. C. </w:t>
      </w:r>
      <w:r w:rsidRPr="00A01B30">
        <w:rPr>
          <w:i/>
          <w:iCs/>
        </w:rPr>
        <w:t>et al.</w:t>
      </w:r>
      <w:r w:rsidRPr="00A01B30">
        <w:t xml:space="preserve"> Aquaculture methods for a genetically managed population of endangered Delta Dmelt. </w:t>
      </w:r>
      <w:r w:rsidRPr="00A01B30">
        <w:rPr>
          <w:i/>
          <w:iCs/>
        </w:rPr>
        <w:t>North Am. J. Aquac.</w:t>
      </w:r>
      <w:r w:rsidRPr="00A01B30">
        <w:t xml:space="preserve"> </w:t>
      </w:r>
      <w:r w:rsidRPr="00A01B30">
        <w:rPr>
          <w:b/>
          <w:bCs/>
        </w:rPr>
        <w:t>75</w:t>
      </w:r>
      <w:r w:rsidRPr="00A01B30">
        <w:t>, 186–196 (2013).</w:t>
      </w:r>
    </w:p>
    <w:p w14:paraId="37F99983" w14:textId="77777777" w:rsidR="00A01B30" w:rsidRPr="00A01B30" w:rsidRDefault="00A01B30" w:rsidP="00EF3213">
      <w:pPr>
        <w:pStyle w:val="Bibliography"/>
        <w:spacing w:line="276" w:lineRule="auto"/>
      </w:pPr>
      <w:r w:rsidRPr="00A01B30">
        <w:t>80.</w:t>
      </w:r>
      <w:r w:rsidRPr="00A01B30">
        <w:tab/>
        <w:t xml:space="preserve">Martínez, P. </w:t>
      </w:r>
      <w:r w:rsidRPr="00A01B30">
        <w:rPr>
          <w:i/>
          <w:iCs/>
        </w:rPr>
        <w:t>et al.</w:t>
      </w:r>
      <w:r w:rsidRPr="00A01B30">
        <w:t xml:space="preserve"> Genetic architecture of sex determination in fish: Applications to sex ratio control in aquaculture. </w:t>
      </w:r>
      <w:r w:rsidRPr="00A01B30">
        <w:rPr>
          <w:i/>
          <w:iCs/>
        </w:rPr>
        <w:t>Front. Genet.</w:t>
      </w:r>
      <w:r w:rsidRPr="00A01B30">
        <w:t xml:space="preserve"> </w:t>
      </w:r>
      <w:r w:rsidRPr="00A01B30">
        <w:rPr>
          <w:b/>
          <w:bCs/>
        </w:rPr>
        <w:t>5</w:t>
      </w:r>
      <w:r w:rsidRPr="00A01B30">
        <w:t>, 1–13 (2014).</w:t>
      </w:r>
    </w:p>
    <w:p w14:paraId="7D831A77" w14:textId="77777777" w:rsidR="00A01B30" w:rsidRPr="00A01B30" w:rsidRDefault="00A01B30" w:rsidP="00EF3213">
      <w:pPr>
        <w:pStyle w:val="Bibliography"/>
        <w:spacing w:line="276" w:lineRule="auto"/>
      </w:pPr>
      <w:r w:rsidRPr="00A01B30">
        <w:t>81.</w:t>
      </w:r>
      <w:r w:rsidRPr="00A01B30">
        <w:tab/>
        <w:t xml:space="preserve">Titus Brown, C. &amp; Irber, L. sourmash: a library for MinHash sketching of DNA. </w:t>
      </w:r>
      <w:r w:rsidRPr="00A01B30">
        <w:rPr>
          <w:i/>
          <w:iCs/>
        </w:rPr>
        <w:t>J. Open Source Softw.</w:t>
      </w:r>
      <w:r w:rsidRPr="00A01B30">
        <w:t xml:space="preserve"> </w:t>
      </w:r>
      <w:r w:rsidRPr="00A01B30">
        <w:rPr>
          <w:b/>
          <w:bCs/>
        </w:rPr>
        <w:t>1</w:t>
      </w:r>
      <w:r w:rsidRPr="00A01B30">
        <w:t>, 27 (2016).</w:t>
      </w:r>
    </w:p>
    <w:p w14:paraId="2175EBA7" w14:textId="45CB1697" w:rsidR="002A181A" w:rsidRDefault="00EF3213" w:rsidP="00EF3213">
      <w:pPr>
        <w:spacing w:line="276" w:lineRule="auto"/>
        <w:rPr>
          <w:rFonts w:ascii="Times" w:hAnsi="Times"/>
          <w:bCs/>
        </w:rPr>
      </w:pPr>
      <w:r>
        <w:rPr>
          <w:rFonts w:ascii="Times" w:hAnsi="Times"/>
        </w:rPr>
        <w:fldChar w:fldCharType="end"/>
      </w:r>
    </w:p>
    <w:p w14:paraId="43DE273B" w14:textId="77777777" w:rsidR="002A181A" w:rsidRDefault="002A181A">
      <w:pPr>
        <w:spacing w:line="276" w:lineRule="auto"/>
        <w:rPr>
          <w:rFonts w:ascii="Times" w:hAnsi="Times"/>
          <w:bCs/>
        </w:rPr>
      </w:pPr>
    </w:p>
    <w:p w14:paraId="3C93D9CD" w14:textId="77777777" w:rsidR="002A181A" w:rsidRDefault="002A181A">
      <w:pPr>
        <w:spacing w:line="276" w:lineRule="auto"/>
        <w:rPr>
          <w:rFonts w:ascii="Times" w:hAnsi="Times"/>
          <w:bCs/>
        </w:rPr>
      </w:pPr>
    </w:p>
    <w:sectPr w:rsidR="002A181A">
      <w:type w:val="continuous"/>
      <w:pgSz w:w="12240" w:h="15840"/>
      <w:pgMar w:top="1440" w:right="1440" w:bottom="1440" w:left="1440" w:header="0" w:footer="0" w:gutter="0"/>
      <w:cols w:space="720"/>
      <w:formProt w:val="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panose1 w:val="020B0604020202020204"/>
    <w:charset w:val="01"/>
    <w:family w:val="roman"/>
    <w:pitch w:val="variable"/>
  </w:font>
  <w:font w:name="Droid Sans Fallback">
    <w:panose1 w:val="020B0604020202020204"/>
    <w:charset w:val="00"/>
    <w:family w:val="roman"/>
    <w:pitch w:val="default"/>
  </w:font>
  <w:font w:name="Noto Sans Devanagari">
    <w:altName w:val="Cambria"/>
    <w:panose1 w:val="020B0604020202020204"/>
    <w:charset w:val="00"/>
    <w:family w:val="roman"/>
    <w:pitch w:val="default"/>
  </w:font>
  <w:font w:name="Times">
    <w:altName w:val="﷽﷽﷽﷽﷽﷽﷽﷽"/>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 PLAIN"/>
    <w:panose1 w:val="00000000000000000000"/>
    <w:charset w:val="B2"/>
    <w:family w:val="auto"/>
    <w:pitch w:val="variable"/>
    <w:sig w:usb0="00002001" w:usb1="00000000" w:usb2="00000008" w:usb3="00000000" w:csb0="00000040" w:csb1="00000000"/>
  </w:font>
  <w:font w:name="Liberation Serif">
    <w:altName w:val="Times New Roman"/>
    <w:panose1 w:val="020B0604020202020204"/>
    <w:charset w:val="01"/>
    <w:family w:val="swiss"/>
    <w:pitch w:val="variable"/>
  </w:font>
  <w:font w:name="Noto Sans CJK SC Regular">
    <w:panose1 w:val="020B0604020202020204"/>
    <w:charset w:val="00"/>
    <w:family w:val="roman"/>
    <w:pitch w:val="default"/>
  </w:font>
  <w:font w:name="Lohit Devanagari">
    <w:altName w:val="Cambria"/>
    <w:panose1 w:val="020B0604020202020204"/>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FD7E67"/>
    <w:multiLevelType w:val="multilevel"/>
    <w:tmpl w:val="1AE8942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533603A7"/>
    <w:multiLevelType w:val="multilevel"/>
    <w:tmpl w:val="B62C47A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70FE7ED4"/>
    <w:multiLevelType w:val="multilevel"/>
    <w:tmpl w:val="A54840C0"/>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15:restartNumberingAfterBreak="0">
    <w:nsid w:val="76B964FA"/>
    <w:multiLevelType w:val="multilevel"/>
    <w:tmpl w:val="1EB0AFB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trackRevisions/>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181A"/>
    <w:rsid w:val="000607D8"/>
    <w:rsid w:val="000760C8"/>
    <w:rsid w:val="000D032C"/>
    <w:rsid w:val="000E0602"/>
    <w:rsid w:val="00181CAA"/>
    <w:rsid w:val="001F13C7"/>
    <w:rsid w:val="001F7471"/>
    <w:rsid w:val="0027595B"/>
    <w:rsid w:val="002A181A"/>
    <w:rsid w:val="00321C02"/>
    <w:rsid w:val="00411247"/>
    <w:rsid w:val="00493839"/>
    <w:rsid w:val="00554BC2"/>
    <w:rsid w:val="005650C0"/>
    <w:rsid w:val="0057525E"/>
    <w:rsid w:val="005E02C7"/>
    <w:rsid w:val="00604647"/>
    <w:rsid w:val="0060775B"/>
    <w:rsid w:val="00650B0B"/>
    <w:rsid w:val="0073079D"/>
    <w:rsid w:val="007352D7"/>
    <w:rsid w:val="007B42E7"/>
    <w:rsid w:val="008272CC"/>
    <w:rsid w:val="00961F94"/>
    <w:rsid w:val="009A4224"/>
    <w:rsid w:val="00A01B30"/>
    <w:rsid w:val="00AA4BD0"/>
    <w:rsid w:val="00AC2FAF"/>
    <w:rsid w:val="00BA0DC7"/>
    <w:rsid w:val="00BC597B"/>
    <w:rsid w:val="00BD3327"/>
    <w:rsid w:val="00BD7C00"/>
    <w:rsid w:val="00CA5D7C"/>
    <w:rsid w:val="00D325D1"/>
    <w:rsid w:val="00DD52FA"/>
    <w:rsid w:val="00EA1286"/>
    <w:rsid w:val="00EC20B7"/>
    <w:rsid w:val="00EC63ED"/>
    <w:rsid w:val="00EF3213"/>
    <w:rsid w:val="00F13BB8"/>
    <w:rsid w:val="00F15E85"/>
    <w:rsid w:val="00F710E0"/>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690CB7CD"/>
  <w15:docId w15:val="{1C4CC8CB-EDCA-0441-969D-AC80A6A1D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814"/>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character" w:customStyle="1" w:styleId="CommentSubjectChar">
    <w:name w:val="Comment Subject Char"/>
    <w:basedOn w:val="CommentTextChar"/>
    <w:link w:val="CommentSubject"/>
    <w:uiPriority w:val="99"/>
    <w:semiHidden/>
    <w:qFormat/>
    <w:rsid w:val="006F47E9"/>
    <w:rPr>
      <w:b/>
      <w:bCs/>
      <w:sz w:val="20"/>
      <w:szCs w:val="20"/>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character" w:customStyle="1" w:styleId="HeaderChar">
    <w:name w:val="Header Char"/>
    <w:basedOn w:val="DefaultParagraphFont"/>
    <w:link w:val="Header"/>
    <w:uiPriority w:val="99"/>
    <w:qFormat/>
    <w:rsid w:val="00372DDA"/>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qFormat/>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A85974"/>
    <w:rPr>
      <w:rFonts w:ascii="Times New Roman" w:eastAsiaTheme="majorEastAsia" w:hAnsi="Times New Roman" w:cstheme="majorBidi"/>
      <w:b/>
      <w:i/>
      <w:color w:val="000000" w:themeColor="text1"/>
      <w:szCs w:val="26"/>
    </w:rPr>
  </w:style>
  <w:style w:type="character" w:customStyle="1" w:styleId="HTMLPreformattedChar">
    <w:name w:val="HTML Preformatted Char"/>
    <w:basedOn w:val="DefaultParagraphFont"/>
    <w:link w:val="HTMLPreformatted"/>
    <w:uiPriority w:val="99"/>
    <w:semiHidden/>
    <w:qFormat/>
    <w:rsid w:val="00626F2D"/>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E76AA5"/>
    <w:rPr>
      <w:color w:val="808080"/>
    </w:rPr>
  </w:style>
  <w:style w:type="character" w:styleId="UnresolvedMention">
    <w:name w:val="Unresolved Mention"/>
    <w:basedOn w:val="DefaultParagraphFont"/>
    <w:uiPriority w:val="99"/>
    <w:semiHidden/>
    <w:unhideWhenUsed/>
    <w:qFormat/>
    <w:rsid w:val="004766DA"/>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Droid Sans Fallback"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styleId="CommentText">
    <w:name w:val="annotation text"/>
    <w:basedOn w:val="Normal"/>
    <w:link w:val="CommentTextChar"/>
    <w:uiPriority w:val="99"/>
    <w:semiHidden/>
    <w:unhideWhenUsed/>
    <w:qFormat/>
    <w:rsid w:val="006F47E9"/>
    <w:rPr>
      <w:sz w:val="20"/>
      <w:szCs w:val="20"/>
    </w:rPr>
  </w:style>
  <w:style w:type="paragraph" w:styleId="CommentSubject">
    <w:name w:val="annotation subject"/>
    <w:basedOn w:val="CommentText"/>
    <w:next w:val="CommentText"/>
    <w:link w:val="CommentSubjectChar"/>
    <w:uiPriority w:val="99"/>
    <w:semiHidden/>
    <w:unhideWhenUsed/>
    <w:qFormat/>
    <w:rsid w:val="006F47E9"/>
    <w:rPr>
      <w:b/>
      <w:bCs/>
    </w:rPr>
  </w:style>
  <w:style w:type="paragraph" w:styleId="Revision">
    <w:name w:val="Revision"/>
    <w:uiPriority w:val="99"/>
    <w:semiHidden/>
    <w:qFormat/>
    <w:rsid w:val="00C36CA7"/>
  </w:style>
  <w:style w:type="paragraph" w:customStyle="1" w:styleId="HeaderandFooter">
    <w:name w:val="Header and Footer"/>
    <w:basedOn w:val="Normal"/>
    <w:qFormat/>
  </w:style>
  <w:style w:type="paragraph" w:styleId="Header">
    <w:name w:val="header"/>
    <w:basedOn w:val="Normal"/>
    <w:link w:val="HeaderChar"/>
    <w:uiPriority w:val="99"/>
    <w:unhideWhenUsed/>
    <w:rsid w:val="00372DDA"/>
    <w:pPr>
      <w:tabs>
        <w:tab w:val="center" w:pos="4680"/>
        <w:tab w:val="right" w:pos="9360"/>
      </w:tabs>
    </w:pPr>
  </w:style>
  <w:style w:type="paragraph" w:styleId="Footer">
    <w:name w:val="footer"/>
    <w:basedOn w:val="Normal"/>
    <w:link w:val="FooterChar"/>
    <w:uiPriority w:val="99"/>
    <w:unhideWhenUsed/>
    <w:rsid w:val="00372DDA"/>
    <w:pPr>
      <w:tabs>
        <w:tab w:val="center" w:pos="4680"/>
        <w:tab w:val="right" w:pos="9360"/>
      </w:tabs>
    </w:pPr>
  </w:style>
  <w:style w:type="paragraph" w:styleId="HTMLPreformatted">
    <w:name w:val="HTML Preformatted"/>
    <w:basedOn w:val="Normal"/>
    <w:link w:val="HTMLPreformattedChar"/>
    <w:uiPriority w:val="99"/>
    <w:semiHidden/>
    <w:unhideWhenUsed/>
    <w:qFormat/>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ListParagraph">
    <w:name w:val="List Paragraph"/>
    <w:basedOn w:val="Normal"/>
    <w:uiPriority w:val="34"/>
    <w:qFormat/>
    <w:rsid w:val="00275051"/>
    <w:pPr>
      <w:ind w:left="720"/>
      <w:contextualSpacing/>
    </w:pPr>
  </w:style>
  <w:style w:type="paragraph" w:styleId="Bibliography">
    <w:name w:val="Bibliography"/>
    <w:basedOn w:val="Normal"/>
    <w:next w:val="Normal"/>
    <w:uiPriority w:val="37"/>
    <w:unhideWhenUsed/>
    <w:qFormat/>
    <w:rsid w:val="0082024C"/>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9978706">
      <w:bodyDiv w:val="1"/>
      <w:marLeft w:val="0"/>
      <w:marRight w:val="0"/>
      <w:marTop w:val="0"/>
      <w:marBottom w:val="0"/>
      <w:divBdr>
        <w:top w:val="none" w:sz="0" w:space="0" w:color="auto"/>
        <w:left w:val="none" w:sz="0" w:space="0" w:color="auto"/>
        <w:bottom w:val="none" w:sz="0" w:space="0" w:color="auto"/>
        <w:right w:val="none" w:sz="0" w:space="0" w:color="auto"/>
      </w:divBdr>
    </w:div>
    <w:div w:id="212206375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wtsi-hpag/Scaff10X"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github.com/PacificBiosciences/pbipa"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github.com/PacificBiosciences/ccs" TargetMode="External"/><Relationship Id="rId5" Type="http://schemas.openxmlformats.org/officeDocument/2006/relationships/webSettings" Target="webSettings.xml"/><Relationship Id="rId15" Type="http://schemas.openxmlformats.org/officeDocument/2006/relationships/hyperlink" Target="http://broadinstitute.github.io/picard/" TargetMode="External"/><Relationship Id="rId10" Type="http://schemas.openxmlformats.org/officeDocument/2006/relationships/hyperlink" Target="https://www.10xgenomics.com/technology/"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pacb.com/" TargetMode="External"/><Relationship Id="rId14" Type="http://schemas.openxmlformats.org/officeDocument/2006/relationships/hyperlink" Target="https://github.com/ArimaGenomics/mapping_pipeli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37</Pages>
  <Words>42341</Words>
  <Characters>241348</Characters>
  <Application>Microsoft Office Word</Application>
  <DocSecurity>0</DocSecurity>
  <Lines>2011</Lines>
  <Paragraphs>5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dc:description/>
  <cp:lastModifiedBy>Shannon Erica Kendal Joslin</cp:lastModifiedBy>
  <cp:revision>6</cp:revision>
  <cp:lastPrinted>2021-06-01T13:43:00Z</cp:lastPrinted>
  <dcterms:created xsi:type="dcterms:W3CDTF">2021-07-17T21:02:00Z</dcterms:created>
  <dcterms:modified xsi:type="dcterms:W3CDTF">2021-07-29T02: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tmf7FJN"/&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 name="dontAskDelayCitationUpdates" value="true"/&gt;&lt;/prefs&gt;&lt;/data&gt;</vt:lpwstr>
  </property>
</Properties>
</file>